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B1A62" w14:textId="62981400" w:rsidR="006F6969" w:rsidRPr="005B3BB6" w:rsidRDefault="006F6969" w:rsidP="005B3BB6">
      <w:pPr>
        <w:pStyle w:val="Title"/>
      </w:pPr>
      <w:r w:rsidRPr="005B3BB6">
        <w:t xml:space="preserve">Clinical Function Assignment of </w:t>
      </w:r>
      <w:r w:rsidRPr="00754ABE">
        <w:rPr>
          <w:i/>
          <w:iCs/>
        </w:rPr>
        <w:t>NAT2</w:t>
      </w:r>
      <w:r w:rsidRPr="005B3BB6">
        <w:t xml:space="preserve"> </w:t>
      </w:r>
      <w:r w:rsidR="003730E1" w:rsidRPr="005B3BB6">
        <w:t xml:space="preserve">Star </w:t>
      </w:r>
      <w:r w:rsidR="00E66DB9" w:rsidRPr="005B3BB6">
        <w:t>Alleles</w:t>
      </w:r>
      <w:r w:rsidRPr="005B3BB6">
        <w:t xml:space="preserve"> by the C</w:t>
      </w:r>
      <w:r w:rsidR="00B978D9" w:rsidRPr="005B3BB6">
        <w:t>linical</w:t>
      </w:r>
      <w:r w:rsidR="00754ABE">
        <w:t xml:space="preserve"> </w:t>
      </w:r>
      <w:r w:rsidR="00B978D9" w:rsidRPr="005B3BB6">
        <w:t>Pharmacogenetics Implementation Consortium</w:t>
      </w:r>
      <w:r w:rsidRPr="005B3BB6">
        <w:t xml:space="preserve"> </w:t>
      </w:r>
      <w:r w:rsidR="00D93958" w:rsidRPr="005B3BB6">
        <w:t>Pharmacog</w:t>
      </w:r>
      <w:r w:rsidRPr="005B3BB6">
        <w:t xml:space="preserve">ene </w:t>
      </w:r>
      <w:r w:rsidR="00D93958" w:rsidRPr="005B3BB6">
        <w:t>Curation</w:t>
      </w:r>
      <w:r w:rsidR="00AD7046" w:rsidRPr="005B3BB6">
        <w:t xml:space="preserve"> </w:t>
      </w:r>
      <w:r w:rsidRPr="005B3BB6">
        <w:t>Expert Panel</w:t>
      </w:r>
    </w:p>
    <w:p w14:paraId="4BE296CD" w14:textId="0CFD73D1" w:rsidR="008001F2" w:rsidRPr="00A51872" w:rsidRDefault="008001F2" w:rsidP="005A24DE">
      <w:pPr>
        <w:rPr>
          <w:sz w:val="24"/>
          <w:szCs w:val="24"/>
        </w:rPr>
      </w:pPr>
      <w:r w:rsidRPr="00A51872">
        <w:rPr>
          <w:sz w:val="24"/>
          <w:szCs w:val="24"/>
        </w:rPr>
        <w:t>Bailey</w:t>
      </w:r>
      <w:r w:rsidR="009D71DD">
        <w:rPr>
          <w:sz w:val="24"/>
          <w:szCs w:val="24"/>
        </w:rPr>
        <w:t xml:space="preserve"> M.</w:t>
      </w:r>
      <w:r w:rsidRPr="00A51872">
        <w:rPr>
          <w:sz w:val="24"/>
          <w:szCs w:val="24"/>
        </w:rPr>
        <w:t xml:space="preserve"> Tibben</w:t>
      </w:r>
      <w:r w:rsidRPr="00A51872">
        <w:rPr>
          <w:sz w:val="24"/>
          <w:szCs w:val="24"/>
          <w:vertAlign w:val="superscript"/>
        </w:rPr>
        <w:t>1</w:t>
      </w:r>
      <w:r w:rsidRPr="00A51872">
        <w:rPr>
          <w:sz w:val="24"/>
          <w:szCs w:val="24"/>
        </w:rPr>
        <w:t>,  David W. Hein</w:t>
      </w:r>
      <w:r w:rsidRPr="00A51872">
        <w:rPr>
          <w:sz w:val="24"/>
          <w:szCs w:val="24"/>
          <w:vertAlign w:val="superscript"/>
        </w:rPr>
        <w:t>2</w:t>
      </w:r>
      <w:r w:rsidRPr="00A51872">
        <w:rPr>
          <w:sz w:val="24"/>
          <w:szCs w:val="24"/>
        </w:rPr>
        <w:t xml:space="preserve">, </w:t>
      </w:r>
      <w:r w:rsidRPr="00A51872">
        <w:rPr>
          <w:sz w:val="24"/>
          <w:szCs w:val="24"/>
          <w:vertAlign w:val="superscript"/>
        </w:rPr>
        <w:t xml:space="preserve"> </w:t>
      </w:r>
      <w:r w:rsidRPr="00A51872">
        <w:rPr>
          <w:sz w:val="24"/>
          <w:szCs w:val="24"/>
        </w:rPr>
        <w:t>Michelle Whirl-Carrillo</w:t>
      </w:r>
      <w:r w:rsidRPr="00A51872">
        <w:rPr>
          <w:sz w:val="24"/>
          <w:szCs w:val="24"/>
          <w:vertAlign w:val="superscript"/>
        </w:rPr>
        <w:t>3</w:t>
      </w:r>
      <w:r w:rsidRPr="00A51872">
        <w:rPr>
          <w:sz w:val="24"/>
          <w:szCs w:val="24"/>
        </w:rPr>
        <w:t>, Andrea Gaedigk</w:t>
      </w:r>
      <w:r w:rsidRPr="00A51872">
        <w:rPr>
          <w:sz w:val="24"/>
          <w:szCs w:val="24"/>
          <w:vertAlign w:val="superscript"/>
        </w:rPr>
        <w:t>4</w:t>
      </w:r>
      <w:r w:rsidR="00564B46">
        <w:rPr>
          <w:sz w:val="24"/>
          <w:szCs w:val="24"/>
          <w:vertAlign w:val="superscript"/>
        </w:rPr>
        <w:t>,5</w:t>
      </w:r>
      <w:r w:rsidRPr="00A51872">
        <w:rPr>
          <w:sz w:val="24"/>
          <w:szCs w:val="24"/>
        </w:rPr>
        <w:t>, Mi</w:t>
      </w:r>
      <w:r w:rsidR="00B21AEE">
        <w:rPr>
          <w:sz w:val="24"/>
          <w:szCs w:val="24"/>
        </w:rPr>
        <w:t>chael T.</w:t>
      </w:r>
      <w:r w:rsidRPr="00A51872">
        <w:rPr>
          <w:sz w:val="24"/>
          <w:szCs w:val="24"/>
        </w:rPr>
        <w:t xml:space="preserve"> Eadon</w:t>
      </w:r>
      <w:r w:rsidR="00564B46">
        <w:rPr>
          <w:sz w:val="24"/>
          <w:szCs w:val="24"/>
          <w:vertAlign w:val="superscript"/>
        </w:rPr>
        <w:t>6</w:t>
      </w:r>
      <w:r w:rsidRPr="00A51872">
        <w:rPr>
          <w:sz w:val="24"/>
          <w:szCs w:val="24"/>
        </w:rPr>
        <w:t>, Rod</w:t>
      </w:r>
      <w:r w:rsidR="00496733">
        <w:rPr>
          <w:sz w:val="24"/>
          <w:szCs w:val="24"/>
        </w:rPr>
        <w:t>ney F.</w:t>
      </w:r>
      <w:r w:rsidRPr="00A51872">
        <w:rPr>
          <w:sz w:val="24"/>
          <w:szCs w:val="24"/>
        </w:rPr>
        <w:t xml:space="preserve"> Minchin</w:t>
      </w:r>
      <w:r w:rsidR="00564B46">
        <w:rPr>
          <w:sz w:val="24"/>
          <w:szCs w:val="24"/>
          <w:vertAlign w:val="superscript"/>
        </w:rPr>
        <w:t>7</w:t>
      </w:r>
      <w:r w:rsidRPr="00A51872">
        <w:rPr>
          <w:sz w:val="24"/>
          <w:szCs w:val="24"/>
        </w:rPr>
        <w:t>, Sotiria Boukouvala</w:t>
      </w:r>
      <w:r w:rsidR="00564B46">
        <w:rPr>
          <w:sz w:val="24"/>
          <w:szCs w:val="24"/>
          <w:vertAlign w:val="superscript"/>
        </w:rPr>
        <w:t>8</w:t>
      </w:r>
      <w:r w:rsidRPr="00A51872">
        <w:rPr>
          <w:sz w:val="24"/>
          <w:szCs w:val="24"/>
        </w:rPr>
        <w:t>, Adalberto Rezende Santos</w:t>
      </w:r>
      <w:r w:rsidR="00564B46">
        <w:rPr>
          <w:sz w:val="24"/>
          <w:szCs w:val="24"/>
          <w:vertAlign w:val="superscript"/>
        </w:rPr>
        <w:t>9</w:t>
      </w:r>
      <w:r w:rsidRPr="00A51872">
        <w:rPr>
          <w:sz w:val="24"/>
          <w:szCs w:val="24"/>
        </w:rPr>
        <w:t>, Roseann</w:t>
      </w:r>
      <w:r w:rsidR="009D0F97" w:rsidRPr="00A51872">
        <w:rPr>
          <w:sz w:val="24"/>
          <w:szCs w:val="24"/>
        </w:rPr>
        <w:t xml:space="preserve"> S.</w:t>
      </w:r>
      <w:r w:rsidRPr="00A51872">
        <w:rPr>
          <w:sz w:val="24"/>
          <w:szCs w:val="24"/>
        </w:rPr>
        <w:t xml:space="preserve"> Donnelly</w:t>
      </w:r>
      <w:r w:rsidRPr="00A51872">
        <w:rPr>
          <w:sz w:val="24"/>
          <w:szCs w:val="24"/>
          <w:vertAlign w:val="superscript"/>
        </w:rPr>
        <w:t>1,</w:t>
      </w:r>
      <w:r w:rsidR="003873FC">
        <w:rPr>
          <w:sz w:val="24"/>
          <w:szCs w:val="24"/>
          <w:vertAlign w:val="superscript"/>
        </w:rPr>
        <w:t>10</w:t>
      </w:r>
      <w:r w:rsidR="00A04122" w:rsidRPr="00A51872">
        <w:rPr>
          <w:sz w:val="24"/>
          <w:szCs w:val="24"/>
        </w:rPr>
        <w:t xml:space="preserve"> </w:t>
      </w:r>
      <w:r w:rsidRPr="00A51872">
        <w:rPr>
          <w:sz w:val="24"/>
          <w:szCs w:val="24"/>
        </w:rPr>
        <w:t>José A. G. Agúndez</w:t>
      </w:r>
      <w:r w:rsidRPr="00A51872">
        <w:rPr>
          <w:sz w:val="24"/>
          <w:szCs w:val="24"/>
          <w:vertAlign w:val="superscript"/>
        </w:rPr>
        <w:t>1</w:t>
      </w:r>
      <w:r w:rsidR="000F3A6B">
        <w:rPr>
          <w:sz w:val="24"/>
          <w:szCs w:val="24"/>
          <w:vertAlign w:val="superscript"/>
        </w:rPr>
        <w:t>1</w:t>
      </w:r>
      <w:r w:rsidR="00A04122" w:rsidRPr="00A51872">
        <w:rPr>
          <w:sz w:val="24"/>
          <w:szCs w:val="24"/>
        </w:rPr>
        <w:t>,</w:t>
      </w:r>
      <w:r w:rsidRPr="00A51872">
        <w:rPr>
          <w:sz w:val="24"/>
          <w:szCs w:val="24"/>
        </w:rPr>
        <w:t xml:space="preserve">  </w:t>
      </w:r>
      <w:r w:rsidR="00A04122" w:rsidRPr="00A51872">
        <w:rPr>
          <w:sz w:val="24"/>
          <w:szCs w:val="24"/>
        </w:rPr>
        <w:t>Kelly E. Caudle</w:t>
      </w:r>
      <w:r w:rsidR="00A04122" w:rsidRPr="00A51872">
        <w:rPr>
          <w:sz w:val="24"/>
          <w:szCs w:val="24"/>
          <w:vertAlign w:val="superscript"/>
        </w:rPr>
        <w:t>1</w:t>
      </w:r>
    </w:p>
    <w:p w14:paraId="4EC00239" w14:textId="1D28131B" w:rsidR="008001F2" w:rsidRPr="00A51872" w:rsidRDefault="008001F2" w:rsidP="005A24DE">
      <w:pPr>
        <w:ind w:left="180" w:hanging="180"/>
        <w:rPr>
          <w:sz w:val="24"/>
          <w:szCs w:val="24"/>
        </w:rPr>
      </w:pPr>
      <w:r w:rsidRPr="00A51872">
        <w:rPr>
          <w:sz w:val="24"/>
          <w:szCs w:val="24"/>
          <w:vertAlign w:val="superscript"/>
        </w:rPr>
        <w:t xml:space="preserve">1 </w:t>
      </w:r>
      <w:r w:rsidR="008D1EBE" w:rsidRPr="00A51872">
        <w:rPr>
          <w:sz w:val="24"/>
          <w:szCs w:val="24"/>
        </w:rPr>
        <w:t xml:space="preserve">Department of Pharmacy and Pharmaceutical Sciences, </w:t>
      </w:r>
      <w:r w:rsidRPr="00A51872">
        <w:rPr>
          <w:sz w:val="24"/>
          <w:szCs w:val="24"/>
        </w:rPr>
        <w:t>St Jude Children’s Research Hospital, Memphis, TN, USA</w:t>
      </w:r>
    </w:p>
    <w:p w14:paraId="3722370C" w14:textId="5D0F926A" w:rsidR="008001F2" w:rsidRPr="00A51872" w:rsidRDefault="008001F2" w:rsidP="005A24DE">
      <w:pPr>
        <w:ind w:left="180" w:hanging="180"/>
        <w:rPr>
          <w:sz w:val="24"/>
          <w:szCs w:val="24"/>
        </w:rPr>
      </w:pPr>
      <w:r w:rsidRPr="00A51872">
        <w:rPr>
          <w:sz w:val="24"/>
          <w:szCs w:val="24"/>
          <w:vertAlign w:val="superscript"/>
        </w:rPr>
        <w:t xml:space="preserve">2 </w:t>
      </w:r>
      <w:r w:rsidR="005A24DE" w:rsidRPr="005A24DE">
        <w:rPr>
          <w:sz w:val="24"/>
          <w:szCs w:val="24"/>
        </w:rPr>
        <w:t>Department of Pharmacology and Toxicology</w:t>
      </w:r>
      <w:r w:rsidR="005A24DE">
        <w:rPr>
          <w:sz w:val="24"/>
          <w:szCs w:val="24"/>
        </w:rPr>
        <w:t xml:space="preserve">, </w:t>
      </w:r>
      <w:r w:rsidRPr="005A24DE">
        <w:rPr>
          <w:sz w:val="24"/>
          <w:szCs w:val="24"/>
        </w:rPr>
        <w:t>University</w:t>
      </w:r>
      <w:r w:rsidRPr="00A51872">
        <w:rPr>
          <w:sz w:val="24"/>
          <w:szCs w:val="24"/>
        </w:rPr>
        <w:t xml:space="preserve"> of Louisville School of Medicine. Louisville, KY, USA</w:t>
      </w:r>
      <w:r w:rsidRPr="00A51872" w:rsidDel="00C50429">
        <w:rPr>
          <w:sz w:val="24"/>
          <w:szCs w:val="24"/>
        </w:rPr>
        <w:t xml:space="preserve"> </w:t>
      </w:r>
    </w:p>
    <w:p w14:paraId="36A6A83E" w14:textId="27D48AF0" w:rsidR="008001F2" w:rsidRPr="00A51872" w:rsidRDefault="008001F2" w:rsidP="005A24DE">
      <w:pPr>
        <w:ind w:left="180" w:hanging="180"/>
        <w:rPr>
          <w:sz w:val="24"/>
          <w:szCs w:val="24"/>
        </w:rPr>
      </w:pPr>
      <w:r w:rsidRPr="00A51872">
        <w:rPr>
          <w:sz w:val="24"/>
          <w:szCs w:val="24"/>
          <w:vertAlign w:val="superscript"/>
        </w:rPr>
        <w:t>3</w:t>
      </w:r>
      <w:r w:rsidRPr="00A51872">
        <w:t xml:space="preserve"> </w:t>
      </w:r>
      <w:r w:rsidR="00473BF9" w:rsidRPr="00473BF9">
        <w:rPr>
          <w:sz w:val="24"/>
          <w:szCs w:val="24"/>
        </w:rPr>
        <w:t xml:space="preserve">Department of Biomedical Data Science, </w:t>
      </w:r>
      <w:r w:rsidRPr="00473BF9">
        <w:rPr>
          <w:sz w:val="24"/>
          <w:szCs w:val="24"/>
        </w:rPr>
        <w:t>Stanford</w:t>
      </w:r>
      <w:r w:rsidRPr="00A51872">
        <w:rPr>
          <w:sz w:val="24"/>
          <w:szCs w:val="24"/>
        </w:rPr>
        <w:t xml:space="preserve"> University, Stanford, CA, USA</w:t>
      </w:r>
    </w:p>
    <w:p w14:paraId="3291270B" w14:textId="38FA1F97" w:rsidR="008001F2" w:rsidRDefault="008001F2" w:rsidP="005A24DE">
      <w:pPr>
        <w:ind w:left="180" w:hanging="180"/>
        <w:rPr>
          <w:sz w:val="24"/>
          <w:szCs w:val="24"/>
        </w:rPr>
      </w:pPr>
      <w:r w:rsidRPr="00A51872">
        <w:rPr>
          <w:sz w:val="24"/>
          <w:szCs w:val="24"/>
          <w:vertAlign w:val="superscript"/>
        </w:rPr>
        <w:t>4</w:t>
      </w:r>
      <w:r w:rsidRPr="00A51872">
        <w:rPr>
          <w:sz w:val="24"/>
          <w:szCs w:val="24"/>
        </w:rPr>
        <w:t xml:space="preserve"> </w:t>
      </w:r>
      <w:r w:rsidR="00C85E26" w:rsidRPr="00C85E26">
        <w:rPr>
          <w:sz w:val="24"/>
          <w:szCs w:val="24"/>
        </w:rPr>
        <w:t>Division of Clinical Pharmacology, Toxicology &amp; Therapeutic Innovation</w:t>
      </w:r>
      <w:r w:rsidR="00190A3A">
        <w:rPr>
          <w:sz w:val="24"/>
          <w:szCs w:val="24"/>
        </w:rPr>
        <w:t xml:space="preserve">, </w:t>
      </w:r>
      <w:r w:rsidRPr="00A51872">
        <w:rPr>
          <w:sz w:val="24"/>
          <w:szCs w:val="24"/>
        </w:rPr>
        <w:t>Children's Mercy Research Institute, Kansas City, MO, USA</w:t>
      </w:r>
    </w:p>
    <w:p w14:paraId="75373DCD" w14:textId="351C2296" w:rsidR="00C640A4" w:rsidRPr="00206180" w:rsidRDefault="00C640A4" w:rsidP="005A24DE">
      <w:pPr>
        <w:ind w:left="180" w:hanging="180"/>
        <w:rPr>
          <w:sz w:val="24"/>
          <w:szCs w:val="24"/>
        </w:rPr>
      </w:pPr>
      <w:r>
        <w:rPr>
          <w:sz w:val="24"/>
          <w:szCs w:val="24"/>
          <w:vertAlign w:val="superscript"/>
        </w:rPr>
        <w:t>5</w:t>
      </w:r>
      <w:r w:rsidR="00206180">
        <w:rPr>
          <w:sz w:val="24"/>
          <w:szCs w:val="24"/>
          <w:vertAlign w:val="superscript"/>
        </w:rPr>
        <w:t xml:space="preserve"> </w:t>
      </w:r>
      <w:r w:rsidR="00206180">
        <w:rPr>
          <w:sz w:val="24"/>
          <w:szCs w:val="24"/>
        </w:rPr>
        <w:t>School of Medicine, University of Missouri-Kansas City, Kansas City, MO, USA</w:t>
      </w:r>
    </w:p>
    <w:p w14:paraId="0593A6A5" w14:textId="52B7D1DF" w:rsidR="008001F2" w:rsidRPr="00A51872" w:rsidRDefault="00C640A4" w:rsidP="005A24DE">
      <w:pPr>
        <w:ind w:left="180" w:hanging="180"/>
        <w:rPr>
          <w:sz w:val="24"/>
          <w:szCs w:val="24"/>
          <w:vertAlign w:val="superscript"/>
        </w:rPr>
      </w:pPr>
      <w:r>
        <w:rPr>
          <w:sz w:val="24"/>
          <w:szCs w:val="24"/>
          <w:vertAlign w:val="superscript"/>
        </w:rPr>
        <w:t xml:space="preserve">6 </w:t>
      </w:r>
      <w:r w:rsidR="00B21AEE">
        <w:rPr>
          <w:sz w:val="24"/>
          <w:szCs w:val="24"/>
        </w:rPr>
        <w:t xml:space="preserve">Department of Medicine, </w:t>
      </w:r>
      <w:r w:rsidR="008001F2" w:rsidRPr="00A51872">
        <w:rPr>
          <w:sz w:val="24"/>
          <w:szCs w:val="24"/>
        </w:rPr>
        <w:t>Indiana University School of Medicine, Indianapolis, IN, USA</w:t>
      </w:r>
    </w:p>
    <w:p w14:paraId="0C6CACA9" w14:textId="2910550F" w:rsidR="008001F2" w:rsidRPr="00A51872" w:rsidRDefault="00C640A4" w:rsidP="005A24DE">
      <w:pPr>
        <w:ind w:left="180" w:hanging="180"/>
        <w:rPr>
          <w:sz w:val="24"/>
          <w:szCs w:val="24"/>
        </w:rPr>
      </w:pPr>
      <w:r>
        <w:rPr>
          <w:sz w:val="24"/>
          <w:szCs w:val="24"/>
          <w:vertAlign w:val="superscript"/>
        </w:rPr>
        <w:t xml:space="preserve">7 </w:t>
      </w:r>
      <w:r w:rsidR="006D546D">
        <w:rPr>
          <w:sz w:val="24"/>
          <w:szCs w:val="24"/>
        </w:rPr>
        <w:t xml:space="preserve">School of Biomedical Sciences, </w:t>
      </w:r>
      <w:r w:rsidR="008001F2" w:rsidRPr="00A51872">
        <w:rPr>
          <w:sz w:val="24"/>
          <w:szCs w:val="24"/>
        </w:rPr>
        <w:t>The University of Queensland, Brisbane, Australia</w:t>
      </w:r>
    </w:p>
    <w:p w14:paraId="40288305" w14:textId="74B0BC34" w:rsidR="008001F2" w:rsidRPr="00A51872" w:rsidRDefault="00C640A4" w:rsidP="005A24DE">
      <w:pPr>
        <w:ind w:left="180" w:hanging="180"/>
        <w:rPr>
          <w:sz w:val="24"/>
          <w:szCs w:val="24"/>
          <w:vertAlign w:val="superscript"/>
        </w:rPr>
      </w:pPr>
      <w:r>
        <w:rPr>
          <w:sz w:val="24"/>
          <w:szCs w:val="24"/>
          <w:vertAlign w:val="superscript"/>
        </w:rPr>
        <w:t xml:space="preserve">8 </w:t>
      </w:r>
      <w:r w:rsidR="006D546D">
        <w:rPr>
          <w:sz w:val="24"/>
          <w:szCs w:val="24"/>
        </w:rPr>
        <w:t xml:space="preserve">Department of Molecular Biology and Genetics, </w:t>
      </w:r>
      <w:r w:rsidR="008001F2" w:rsidRPr="00A51872">
        <w:rPr>
          <w:sz w:val="24"/>
          <w:szCs w:val="24"/>
        </w:rPr>
        <w:t>Democritus University of Thrace, Greece</w:t>
      </w:r>
    </w:p>
    <w:p w14:paraId="6D37366C" w14:textId="3069566E" w:rsidR="008001F2" w:rsidRPr="00A51872" w:rsidRDefault="00C640A4" w:rsidP="005A24DE">
      <w:pPr>
        <w:ind w:left="180" w:hanging="180"/>
        <w:rPr>
          <w:sz w:val="24"/>
          <w:szCs w:val="24"/>
        </w:rPr>
      </w:pPr>
      <w:r>
        <w:rPr>
          <w:sz w:val="24"/>
          <w:szCs w:val="24"/>
          <w:vertAlign w:val="superscript"/>
        </w:rPr>
        <w:t xml:space="preserve">9 </w:t>
      </w:r>
      <w:r w:rsidR="00457D25">
        <w:rPr>
          <w:sz w:val="24"/>
          <w:szCs w:val="24"/>
        </w:rPr>
        <w:t>Laboratory</w:t>
      </w:r>
      <w:r w:rsidR="00A94AC6">
        <w:rPr>
          <w:sz w:val="24"/>
          <w:szCs w:val="24"/>
        </w:rPr>
        <w:t xml:space="preserve"> of Molecular Biology Applied to Mycobacteria, </w:t>
      </w:r>
      <w:r w:rsidR="008001F2" w:rsidRPr="00A51872">
        <w:rPr>
          <w:sz w:val="24"/>
          <w:szCs w:val="24"/>
        </w:rPr>
        <w:t>Oswaldo Cruz Foundation, Rio de Janeiro, Brazil</w:t>
      </w:r>
    </w:p>
    <w:p w14:paraId="7A2FC4BE" w14:textId="55DC764A" w:rsidR="008001F2" w:rsidRPr="00A51872" w:rsidRDefault="00206180" w:rsidP="005A24DE">
      <w:pPr>
        <w:ind w:left="180" w:hanging="180"/>
        <w:rPr>
          <w:sz w:val="24"/>
          <w:szCs w:val="24"/>
        </w:rPr>
      </w:pPr>
      <w:r>
        <w:rPr>
          <w:sz w:val="24"/>
          <w:szCs w:val="24"/>
          <w:vertAlign w:val="superscript"/>
        </w:rPr>
        <w:t xml:space="preserve">10 </w:t>
      </w:r>
      <w:r w:rsidR="00DD24AE" w:rsidRPr="00A51872">
        <w:rPr>
          <w:rFonts w:cs="Times New Roman"/>
          <w:sz w:val="24"/>
          <w:szCs w:val="24"/>
        </w:rPr>
        <w:t>Department of Pharmacy Practice,</w:t>
      </w:r>
      <w:r w:rsidR="00DD24AE" w:rsidRPr="00A51872">
        <w:rPr>
          <w:rFonts w:cs="Times New Roman"/>
          <w:szCs w:val="24"/>
        </w:rPr>
        <w:t xml:space="preserve"> </w:t>
      </w:r>
      <w:r w:rsidR="008001F2" w:rsidRPr="00A51872">
        <w:rPr>
          <w:sz w:val="24"/>
          <w:szCs w:val="24"/>
        </w:rPr>
        <w:t xml:space="preserve">Massachusetts College of Pharmacy and Health Sciences, Boston, MA, USA </w:t>
      </w:r>
    </w:p>
    <w:p w14:paraId="159BA270" w14:textId="471D4C97" w:rsidR="008001F2" w:rsidRPr="00A51872" w:rsidRDefault="008001F2" w:rsidP="005A24DE">
      <w:pPr>
        <w:ind w:left="180" w:hanging="180"/>
        <w:rPr>
          <w:sz w:val="24"/>
          <w:szCs w:val="24"/>
        </w:rPr>
      </w:pPr>
      <w:r w:rsidRPr="00A51872">
        <w:rPr>
          <w:sz w:val="24"/>
          <w:szCs w:val="24"/>
          <w:vertAlign w:val="superscript"/>
        </w:rPr>
        <w:t>1</w:t>
      </w:r>
      <w:r w:rsidR="000F3A6B">
        <w:rPr>
          <w:sz w:val="24"/>
          <w:szCs w:val="24"/>
          <w:vertAlign w:val="superscript"/>
        </w:rPr>
        <w:t>1</w:t>
      </w:r>
      <w:r w:rsidRPr="00A51872">
        <w:rPr>
          <w:sz w:val="24"/>
          <w:szCs w:val="24"/>
          <w:vertAlign w:val="superscript"/>
        </w:rPr>
        <w:t xml:space="preserve"> </w:t>
      </w:r>
      <w:r w:rsidRPr="00A51872">
        <w:rPr>
          <w:sz w:val="24"/>
          <w:szCs w:val="24"/>
        </w:rPr>
        <w:t xml:space="preserve">Universidad de Extremadura, </w:t>
      </w:r>
      <w:r w:rsidR="007E7D95" w:rsidRPr="007E7D95">
        <w:rPr>
          <w:sz w:val="24"/>
          <w:szCs w:val="24"/>
        </w:rPr>
        <w:t xml:space="preserve">University </w:t>
      </w:r>
      <w:r w:rsidR="0016206D">
        <w:rPr>
          <w:sz w:val="24"/>
          <w:szCs w:val="24"/>
        </w:rPr>
        <w:t>I</w:t>
      </w:r>
      <w:r w:rsidR="007E7D95" w:rsidRPr="007E7D95">
        <w:rPr>
          <w:sz w:val="24"/>
          <w:szCs w:val="24"/>
        </w:rPr>
        <w:t>nstitute of Molecular Pathology Biomarkers</w:t>
      </w:r>
      <w:r w:rsidR="007E7D95">
        <w:rPr>
          <w:sz w:val="24"/>
          <w:szCs w:val="24"/>
        </w:rPr>
        <w:t>,</w:t>
      </w:r>
      <w:r w:rsidR="007E7D95" w:rsidRPr="007E7D95">
        <w:rPr>
          <w:sz w:val="24"/>
          <w:szCs w:val="24"/>
        </w:rPr>
        <w:t xml:space="preserve"> </w:t>
      </w:r>
      <w:r w:rsidRPr="00A51872">
        <w:rPr>
          <w:sz w:val="24"/>
          <w:szCs w:val="24"/>
        </w:rPr>
        <w:t>Cáceres, Spain.</w:t>
      </w:r>
    </w:p>
    <w:p w14:paraId="4135A786" w14:textId="09A00BB8" w:rsidR="00851B43" w:rsidRPr="00851B43" w:rsidRDefault="00851B43" w:rsidP="00851B43">
      <w:pPr>
        <w:rPr>
          <w:b/>
        </w:rPr>
      </w:pPr>
      <w:r w:rsidRPr="00851B43">
        <w:rPr>
          <w:b/>
        </w:rPr>
        <w:t>Authors’ ORCID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88"/>
        <w:gridCol w:w="4788"/>
      </w:tblGrid>
      <w:tr w:rsidR="00851B43" w:rsidRPr="00851B43" w14:paraId="0FC00BF9" w14:textId="77777777" w:rsidTr="006A5A6A">
        <w:tc>
          <w:tcPr>
            <w:tcW w:w="4788" w:type="dxa"/>
            <w:shd w:val="clear" w:color="auto" w:fill="auto"/>
          </w:tcPr>
          <w:p w14:paraId="426894F3" w14:textId="77777777" w:rsidR="00851B43" w:rsidRPr="00851B43" w:rsidRDefault="00851B43" w:rsidP="00851B43">
            <w:pPr>
              <w:rPr>
                <w:b/>
              </w:rPr>
            </w:pPr>
            <w:r w:rsidRPr="00851B43">
              <w:rPr>
                <w:b/>
              </w:rPr>
              <w:t>Author Names</w:t>
            </w:r>
          </w:p>
        </w:tc>
        <w:tc>
          <w:tcPr>
            <w:tcW w:w="4788" w:type="dxa"/>
            <w:shd w:val="clear" w:color="auto" w:fill="auto"/>
          </w:tcPr>
          <w:p w14:paraId="4126FCE1" w14:textId="77777777" w:rsidR="00851B43" w:rsidRPr="00851B43" w:rsidRDefault="00851B43" w:rsidP="00851B43">
            <w:pPr>
              <w:rPr>
                <w:b/>
              </w:rPr>
            </w:pPr>
            <w:r w:rsidRPr="00851B43">
              <w:rPr>
                <w:b/>
              </w:rPr>
              <w:t>ORCIDs</w:t>
            </w:r>
          </w:p>
        </w:tc>
      </w:tr>
      <w:tr w:rsidR="00851B43" w:rsidRPr="00851B43" w14:paraId="05F7CFD8" w14:textId="77777777" w:rsidTr="006A5A6A">
        <w:tc>
          <w:tcPr>
            <w:tcW w:w="4788" w:type="dxa"/>
            <w:shd w:val="clear" w:color="auto" w:fill="auto"/>
          </w:tcPr>
          <w:p w14:paraId="559806D4" w14:textId="30250658" w:rsidR="00851B43" w:rsidRPr="00851B43" w:rsidRDefault="00851B43" w:rsidP="00851B43">
            <w:pPr>
              <w:rPr>
                <w:bCs/>
              </w:rPr>
            </w:pPr>
            <w:r w:rsidRPr="00851B43">
              <w:rPr>
                <w:bCs/>
              </w:rPr>
              <w:t xml:space="preserve">Bailey </w:t>
            </w:r>
            <w:r w:rsidR="00D65F5A">
              <w:rPr>
                <w:bCs/>
              </w:rPr>
              <w:t xml:space="preserve">M. </w:t>
            </w:r>
            <w:r w:rsidRPr="00851B43">
              <w:rPr>
                <w:bCs/>
              </w:rPr>
              <w:t>Tibben</w:t>
            </w:r>
          </w:p>
        </w:tc>
        <w:tc>
          <w:tcPr>
            <w:tcW w:w="4788" w:type="dxa"/>
            <w:shd w:val="clear" w:color="auto" w:fill="auto"/>
          </w:tcPr>
          <w:p w14:paraId="444AD5C5" w14:textId="77777777" w:rsidR="00851B43" w:rsidRPr="00851B43" w:rsidRDefault="00851B43" w:rsidP="00851B43">
            <w:pPr>
              <w:rPr>
                <w:bCs/>
              </w:rPr>
            </w:pPr>
            <w:r w:rsidRPr="00851B43">
              <w:rPr>
                <w:bCs/>
              </w:rPr>
              <w:t>0000-0002-7254-4504</w:t>
            </w:r>
          </w:p>
        </w:tc>
      </w:tr>
      <w:tr w:rsidR="00851B43" w:rsidRPr="00851B43" w14:paraId="1F75C767" w14:textId="77777777" w:rsidTr="006A5A6A">
        <w:tc>
          <w:tcPr>
            <w:tcW w:w="4788" w:type="dxa"/>
            <w:shd w:val="clear" w:color="auto" w:fill="auto"/>
          </w:tcPr>
          <w:p w14:paraId="0EED4CD1" w14:textId="77777777" w:rsidR="00851B43" w:rsidRPr="00851B43" w:rsidRDefault="00851B43" w:rsidP="00851B43">
            <w:pPr>
              <w:rPr>
                <w:bCs/>
              </w:rPr>
            </w:pPr>
            <w:r w:rsidRPr="00851B43">
              <w:rPr>
                <w:bCs/>
              </w:rPr>
              <w:t>David W. Hein</w:t>
            </w:r>
          </w:p>
        </w:tc>
        <w:tc>
          <w:tcPr>
            <w:tcW w:w="4788" w:type="dxa"/>
            <w:shd w:val="clear" w:color="auto" w:fill="auto"/>
          </w:tcPr>
          <w:p w14:paraId="40A89C02" w14:textId="77777777" w:rsidR="00851B43" w:rsidRPr="00851B43" w:rsidRDefault="00851B43" w:rsidP="00851B43">
            <w:pPr>
              <w:rPr>
                <w:bCs/>
              </w:rPr>
            </w:pPr>
            <w:r w:rsidRPr="00851B43">
              <w:rPr>
                <w:bCs/>
              </w:rPr>
              <w:t>0000-0003-3261-9775</w:t>
            </w:r>
          </w:p>
        </w:tc>
      </w:tr>
      <w:tr w:rsidR="00851B43" w:rsidRPr="00851B43" w14:paraId="6E13F238" w14:textId="77777777" w:rsidTr="006A5A6A">
        <w:tc>
          <w:tcPr>
            <w:tcW w:w="4788" w:type="dxa"/>
            <w:shd w:val="clear" w:color="auto" w:fill="auto"/>
          </w:tcPr>
          <w:p w14:paraId="046F899F" w14:textId="77777777" w:rsidR="00851B43" w:rsidRPr="00851B43" w:rsidRDefault="00851B43" w:rsidP="00851B43">
            <w:pPr>
              <w:rPr>
                <w:bCs/>
              </w:rPr>
            </w:pPr>
            <w:r w:rsidRPr="00851B43">
              <w:rPr>
                <w:bCs/>
              </w:rPr>
              <w:t>Michelle Whirl-Carrillo</w:t>
            </w:r>
          </w:p>
        </w:tc>
        <w:tc>
          <w:tcPr>
            <w:tcW w:w="4788" w:type="dxa"/>
            <w:shd w:val="clear" w:color="auto" w:fill="auto"/>
          </w:tcPr>
          <w:p w14:paraId="45FF4C03" w14:textId="77777777" w:rsidR="00851B43" w:rsidRPr="00851B43" w:rsidRDefault="00851B43" w:rsidP="00851B43">
            <w:pPr>
              <w:rPr>
                <w:bCs/>
              </w:rPr>
            </w:pPr>
            <w:r w:rsidRPr="00851B43">
              <w:rPr>
                <w:bCs/>
              </w:rPr>
              <w:t>0000-0003-2414-9312</w:t>
            </w:r>
          </w:p>
        </w:tc>
      </w:tr>
      <w:tr w:rsidR="00851B43" w:rsidRPr="00851B43" w14:paraId="47B15122" w14:textId="77777777" w:rsidTr="006A5A6A">
        <w:tc>
          <w:tcPr>
            <w:tcW w:w="4788" w:type="dxa"/>
            <w:shd w:val="clear" w:color="auto" w:fill="auto"/>
          </w:tcPr>
          <w:p w14:paraId="0E40341A" w14:textId="77777777" w:rsidR="00851B43" w:rsidRPr="00851B43" w:rsidRDefault="00851B43" w:rsidP="00851B43">
            <w:pPr>
              <w:rPr>
                <w:bCs/>
              </w:rPr>
            </w:pPr>
            <w:r w:rsidRPr="00851B43">
              <w:rPr>
                <w:bCs/>
              </w:rPr>
              <w:t>Andrea Gaedigk</w:t>
            </w:r>
          </w:p>
        </w:tc>
        <w:tc>
          <w:tcPr>
            <w:tcW w:w="4788" w:type="dxa"/>
            <w:shd w:val="clear" w:color="auto" w:fill="auto"/>
          </w:tcPr>
          <w:p w14:paraId="501B7055" w14:textId="77777777" w:rsidR="00851B43" w:rsidRPr="00851B43" w:rsidRDefault="00851B43" w:rsidP="00851B43">
            <w:pPr>
              <w:rPr>
                <w:bCs/>
              </w:rPr>
            </w:pPr>
            <w:r w:rsidRPr="00851B43">
              <w:t>0000-0001-6968-1893</w:t>
            </w:r>
          </w:p>
        </w:tc>
      </w:tr>
      <w:tr w:rsidR="00851B43" w:rsidRPr="00851B43" w14:paraId="6FFAE960" w14:textId="77777777" w:rsidTr="006A5A6A">
        <w:tc>
          <w:tcPr>
            <w:tcW w:w="4788" w:type="dxa"/>
            <w:shd w:val="clear" w:color="auto" w:fill="auto"/>
          </w:tcPr>
          <w:p w14:paraId="78826089" w14:textId="77777777" w:rsidR="00851B43" w:rsidRPr="00851B43" w:rsidRDefault="00851B43" w:rsidP="00851B43">
            <w:pPr>
              <w:rPr>
                <w:bCs/>
              </w:rPr>
            </w:pPr>
            <w:r w:rsidRPr="00851B43">
              <w:rPr>
                <w:bCs/>
              </w:rPr>
              <w:t>Michael T. Eadon</w:t>
            </w:r>
          </w:p>
        </w:tc>
        <w:tc>
          <w:tcPr>
            <w:tcW w:w="4788" w:type="dxa"/>
            <w:shd w:val="clear" w:color="auto" w:fill="auto"/>
          </w:tcPr>
          <w:p w14:paraId="3CBE6A25" w14:textId="77777777" w:rsidR="00851B43" w:rsidRPr="00851B43" w:rsidRDefault="00851B43" w:rsidP="00851B43">
            <w:pPr>
              <w:rPr>
                <w:bCs/>
              </w:rPr>
            </w:pPr>
            <w:r w:rsidRPr="00851B43">
              <w:t>0000-0003-3066-2876</w:t>
            </w:r>
          </w:p>
        </w:tc>
      </w:tr>
      <w:tr w:rsidR="00851B43" w:rsidRPr="00851B43" w14:paraId="677A856C" w14:textId="77777777" w:rsidTr="006A5A6A">
        <w:tc>
          <w:tcPr>
            <w:tcW w:w="4788" w:type="dxa"/>
            <w:shd w:val="clear" w:color="auto" w:fill="auto"/>
          </w:tcPr>
          <w:p w14:paraId="07D80336" w14:textId="16D6BEC3" w:rsidR="00851B43" w:rsidRPr="00851B43" w:rsidRDefault="00851B43" w:rsidP="00851B43">
            <w:pPr>
              <w:rPr>
                <w:bCs/>
              </w:rPr>
            </w:pPr>
            <w:r w:rsidRPr="00851B43">
              <w:rPr>
                <w:bCs/>
              </w:rPr>
              <w:t>Rod</w:t>
            </w:r>
            <w:r>
              <w:rPr>
                <w:bCs/>
              </w:rPr>
              <w:t>ney F.</w:t>
            </w:r>
            <w:r w:rsidRPr="00851B43">
              <w:rPr>
                <w:bCs/>
              </w:rPr>
              <w:t xml:space="preserve"> Minchin</w:t>
            </w:r>
          </w:p>
        </w:tc>
        <w:tc>
          <w:tcPr>
            <w:tcW w:w="4788" w:type="dxa"/>
            <w:shd w:val="clear" w:color="auto" w:fill="auto"/>
          </w:tcPr>
          <w:p w14:paraId="04FFE17F" w14:textId="77777777" w:rsidR="00851B43" w:rsidRPr="00851B43" w:rsidRDefault="00851B43" w:rsidP="00851B43">
            <w:pPr>
              <w:rPr>
                <w:bCs/>
              </w:rPr>
            </w:pPr>
            <w:r w:rsidRPr="00851B43">
              <w:rPr>
                <w:bCs/>
              </w:rPr>
              <w:t>0000-0002-3178-4835</w:t>
            </w:r>
          </w:p>
        </w:tc>
      </w:tr>
      <w:tr w:rsidR="00851B43" w:rsidRPr="00851B43" w14:paraId="032CD158" w14:textId="77777777" w:rsidTr="00FF17ED">
        <w:tc>
          <w:tcPr>
            <w:tcW w:w="4788" w:type="dxa"/>
            <w:shd w:val="clear" w:color="auto" w:fill="auto"/>
          </w:tcPr>
          <w:p w14:paraId="625D7A97" w14:textId="77777777" w:rsidR="00851B43" w:rsidRPr="00851B43" w:rsidRDefault="00851B43" w:rsidP="00851B43">
            <w:pPr>
              <w:rPr>
                <w:bCs/>
              </w:rPr>
            </w:pPr>
            <w:r w:rsidRPr="00851B43">
              <w:t xml:space="preserve">Sotiria </w:t>
            </w:r>
            <w:proofErr w:type="spellStart"/>
            <w:r w:rsidRPr="00851B43">
              <w:t>Boukouvala</w:t>
            </w:r>
            <w:proofErr w:type="spellEnd"/>
          </w:p>
        </w:tc>
        <w:tc>
          <w:tcPr>
            <w:tcW w:w="4788" w:type="dxa"/>
            <w:shd w:val="clear" w:color="auto" w:fill="auto"/>
          </w:tcPr>
          <w:p w14:paraId="3734E473" w14:textId="77777777" w:rsidR="00851B43" w:rsidRPr="00851B43" w:rsidRDefault="00851B43" w:rsidP="00851B43">
            <w:pPr>
              <w:rPr>
                <w:bCs/>
              </w:rPr>
            </w:pPr>
          </w:p>
        </w:tc>
      </w:tr>
      <w:tr w:rsidR="00851B43" w:rsidRPr="00851B43" w14:paraId="4535D0FE" w14:textId="77777777" w:rsidTr="00BE63E9">
        <w:tc>
          <w:tcPr>
            <w:tcW w:w="4788" w:type="dxa"/>
            <w:shd w:val="clear" w:color="auto" w:fill="auto"/>
          </w:tcPr>
          <w:p w14:paraId="6967CDF8" w14:textId="77777777" w:rsidR="00851B43" w:rsidRPr="00851B43" w:rsidRDefault="00851B43" w:rsidP="00851B43">
            <w:pPr>
              <w:rPr>
                <w:bCs/>
              </w:rPr>
            </w:pPr>
            <w:r w:rsidRPr="00851B43">
              <w:lastRenderedPageBreak/>
              <w:t>Adalberto Rezende Santos</w:t>
            </w:r>
          </w:p>
        </w:tc>
        <w:tc>
          <w:tcPr>
            <w:tcW w:w="4788" w:type="dxa"/>
            <w:shd w:val="clear" w:color="auto" w:fill="auto"/>
          </w:tcPr>
          <w:p w14:paraId="4E559B5B" w14:textId="16ACC46E" w:rsidR="00851B43" w:rsidRPr="00851B43" w:rsidRDefault="00BE63E9" w:rsidP="00851B43">
            <w:pPr>
              <w:rPr>
                <w:bCs/>
              </w:rPr>
            </w:pPr>
            <w:r w:rsidRPr="00BE63E9">
              <w:rPr>
                <w:bCs/>
              </w:rPr>
              <w:t>0000-0002-9514-4589</w:t>
            </w:r>
          </w:p>
        </w:tc>
      </w:tr>
      <w:tr w:rsidR="00851B43" w:rsidRPr="00851B43" w14:paraId="6E5D34E1" w14:textId="77777777" w:rsidTr="006A5A6A">
        <w:tc>
          <w:tcPr>
            <w:tcW w:w="4788" w:type="dxa"/>
            <w:shd w:val="clear" w:color="auto" w:fill="auto"/>
          </w:tcPr>
          <w:p w14:paraId="3C9F7F6F" w14:textId="77777777" w:rsidR="00851B43" w:rsidRPr="00851B43" w:rsidRDefault="00851B43" w:rsidP="00851B43">
            <w:pPr>
              <w:rPr>
                <w:bCs/>
              </w:rPr>
            </w:pPr>
            <w:r w:rsidRPr="00851B43">
              <w:t>Roseann S. Donnelly</w:t>
            </w:r>
          </w:p>
        </w:tc>
        <w:tc>
          <w:tcPr>
            <w:tcW w:w="4788" w:type="dxa"/>
            <w:shd w:val="clear" w:color="auto" w:fill="auto"/>
          </w:tcPr>
          <w:p w14:paraId="4DE89306" w14:textId="77777777" w:rsidR="00851B43" w:rsidRPr="00851B43" w:rsidRDefault="00851B43" w:rsidP="00851B43">
            <w:pPr>
              <w:rPr>
                <w:bCs/>
              </w:rPr>
            </w:pPr>
            <w:r w:rsidRPr="00851B43">
              <w:rPr>
                <w:bCs/>
              </w:rPr>
              <w:t>0000-0001-7550-042X</w:t>
            </w:r>
          </w:p>
        </w:tc>
      </w:tr>
      <w:tr w:rsidR="00851B43" w:rsidRPr="00851B43" w14:paraId="0BC2BC15" w14:textId="77777777" w:rsidTr="006A5A6A">
        <w:tc>
          <w:tcPr>
            <w:tcW w:w="4788" w:type="dxa"/>
            <w:shd w:val="clear" w:color="auto" w:fill="auto"/>
          </w:tcPr>
          <w:p w14:paraId="08C28491" w14:textId="77777777" w:rsidR="00851B43" w:rsidRPr="00851B43" w:rsidRDefault="00851B43" w:rsidP="00851B43">
            <w:pPr>
              <w:rPr>
                <w:bCs/>
              </w:rPr>
            </w:pPr>
            <w:r w:rsidRPr="00851B43">
              <w:rPr>
                <w:bCs/>
              </w:rPr>
              <w:t xml:space="preserve">José A.G. </w:t>
            </w:r>
            <w:proofErr w:type="spellStart"/>
            <w:r w:rsidRPr="00851B43">
              <w:rPr>
                <w:bCs/>
              </w:rPr>
              <w:t>Agúndez</w:t>
            </w:r>
            <w:proofErr w:type="spellEnd"/>
          </w:p>
        </w:tc>
        <w:tc>
          <w:tcPr>
            <w:tcW w:w="4788" w:type="dxa"/>
            <w:shd w:val="clear" w:color="auto" w:fill="auto"/>
          </w:tcPr>
          <w:p w14:paraId="296466A6" w14:textId="77777777" w:rsidR="00851B43" w:rsidRPr="00851B43" w:rsidRDefault="00851B43" w:rsidP="00851B43">
            <w:pPr>
              <w:rPr>
                <w:bCs/>
              </w:rPr>
            </w:pPr>
            <w:r w:rsidRPr="00851B43">
              <w:rPr>
                <w:bCs/>
              </w:rPr>
              <w:t>0000-0001-6895-9160</w:t>
            </w:r>
          </w:p>
        </w:tc>
      </w:tr>
      <w:tr w:rsidR="00851B43" w:rsidRPr="00851B43" w14:paraId="5CD89BAD" w14:textId="77777777" w:rsidTr="006A5A6A">
        <w:tc>
          <w:tcPr>
            <w:tcW w:w="4788" w:type="dxa"/>
            <w:shd w:val="clear" w:color="auto" w:fill="auto"/>
          </w:tcPr>
          <w:p w14:paraId="48B639EF" w14:textId="77777777" w:rsidR="00851B43" w:rsidRPr="00851B43" w:rsidRDefault="00851B43" w:rsidP="00851B43">
            <w:pPr>
              <w:rPr>
                <w:bCs/>
              </w:rPr>
            </w:pPr>
            <w:r w:rsidRPr="00851B43">
              <w:rPr>
                <w:bCs/>
              </w:rPr>
              <w:t>Kelly E. Caudle</w:t>
            </w:r>
          </w:p>
        </w:tc>
        <w:tc>
          <w:tcPr>
            <w:tcW w:w="4788" w:type="dxa"/>
            <w:shd w:val="clear" w:color="auto" w:fill="auto"/>
          </w:tcPr>
          <w:p w14:paraId="11D96A88" w14:textId="77777777" w:rsidR="00851B43" w:rsidRPr="00851B43" w:rsidRDefault="00851B43" w:rsidP="00851B43">
            <w:pPr>
              <w:rPr>
                <w:bCs/>
              </w:rPr>
            </w:pPr>
            <w:r w:rsidRPr="00851B43">
              <w:rPr>
                <w:bCs/>
              </w:rPr>
              <w:t>0000-0002-5663-3793</w:t>
            </w:r>
          </w:p>
        </w:tc>
      </w:tr>
    </w:tbl>
    <w:p w14:paraId="63B0D5CB" w14:textId="77777777" w:rsidR="008D1EBE" w:rsidRDefault="008D1EBE">
      <w:r>
        <w:br w:type="page"/>
      </w:r>
    </w:p>
    <w:p w14:paraId="555AF146" w14:textId="0AAFE1A7" w:rsidR="001C2E6F" w:rsidRPr="001C2E6F" w:rsidRDefault="008D1EBE" w:rsidP="001C2E6F">
      <w:pPr>
        <w:pStyle w:val="Heading1"/>
      </w:pPr>
      <w:r>
        <w:lastRenderedPageBreak/>
        <w:t>Abstract</w:t>
      </w:r>
    </w:p>
    <w:p w14:paraId="769EF9D0" w14:textId="1BEBC7EF" w:rsidR="008001F2" w:rsidRPr="001C2E6F" w:rsidRDefault="00484B31" w:rsidP="001C2E6F">
      <w:pPr>
        <w:spacing w:line="360" w:lineRule="auto"/>
        <w:rPr>
          <w:sz w:val="24"/>
          <w:szCs w:val="24"/>
        </w:rPr>
      </w:pPr>
      <w:r w:rsidRPr="00A51872">
        <w:rPr>
          <w:i/>
          <w:iCs/>
          <w:sz w:val="24"/>
          <w:szCs w:val="24"/>
        </w:rPr>
        <w:t>NAT2</w:t>
      </w:r>
      <w:r w:rsidRPr="00A51872">
        <w:rPr>
          <w:sz w:val="24"/>
          <w:szCs w:val="24"/>
        </w:rPr>
        <w:t xml:space="preserve"> encodes arylamine N-acetyltransferase 2, a key enzyme in the phase 2 metabolism of arylamines and arylhydrazines. </w:t>
      </w:r>
      <w:r w:rsidRPr="00A51872">
        <w:rPr>
          <w:i/>
          <w:iCs/>
          <w:sz w:val="24"/>
          <w:szCs w:val="24"/>
        </w:rPr>
        <w:t>NAT2</w:t>
      </w:r>
      <w:r w:rsidRPr="00A51872">
        <w:rPr>
          <w:sz w:val="24"/>
          <w:szCs w:val="24"/>
        </w:rPr>
        <w:t xml:space="preserve"> is highly polymorphic, resulting in rapid and poor metabolizers across populations worldwide. Here we detail the process undertaken by the Clinical Pharmacogenetics Implementation Consortium (CPIC) </w:t>
      </w:r>
      <w:r w:rsidRPr="00A51872">
        <w:rPr>
          <w:i/>
          <w:iCs/>
          <w:sz w:val="24"/>
          <w:szCs w:val="24"/>
        </w:rPr>
        <w:t>NAT2</w:t>
      </w:r>
      <w:r w:rsidRPr="00A51872">
        <w:rPr>
          <w:sz w:val="24"/>
          <w:szCs w:val="24"/>
        </w:rPr>
        <w:t xml:space="preserve"> Pharmacogene Curation Expert Panel (PCEP) to assign clinical function </w:t>
      </w:r>
      <w:r w:rsidR="008F6F0E" w:rsidRPr="00A51872">
        <w:rPr>
          <w:sz w:val="24"/>
          <w:szCs w:val="24"/>
        </w:rPr>
        <w:t xml:space="preserve">to </w:t>
      </w:r>
      <w:r w:rsidR="008F6F0E" w:rsidRPr="00A51872">
        <w:rPr>
          <w:i/>
          <w:iCs/>
          <w:sz w:val="24"/>
          <w:szCs w:val="24"/>
        </w:rPr>
        <w:t>NAT2</w:t>
      </w:r>
      <w:r w:rsidR="008F6F0E" w:rsidRPr="00A51872">
        <w:rPr>
          <w:sz w:val="24"/>
          <w:szCs w:val="24"/>
        </w:rPr>
        <w:t xml:space="preserve"> star </w:t>
      </w:r>
      <w:r w:rsidR="005A7E13" w:rsidRPr="00A51872">
        <w:rPr>
          <w:sz w:val="24"/>
          <w:szCs w:val="24"/>
        </w:rPr>
        <w:t xml:space="preserve">(*) </w:t>
      </w:r>
      <w:r w:rsidR="008F6F0E" w:rsidRPr="00A51872">
        <w:rPr>
          <w:sz w:val="24"/>
          <w:szCs w:val="24"/>
        </w:rPr>
        <w:t xml:space="preserve">alleles </w:t>
      </w:r>
      <w:r w:rsidRPr="00A51872">
        <w:rPr>
          <w:sz w:val="24"/>
          <w:szCs w:val="24"/>
        </w:rPr>
        <w:t>using CPIC’s standard terminology.</w:t>
      </w:r>
      <w:r w:rsidR="00065760" w:rsidRPr="00A51872">
        <w:rPr>
          <w:sz w:val="24"/>
          <w:szCs w:val="24"/>
        </w:rPr>
        <w:t xml:space="preserve"> The </w:t>
      </w:r>
      <w:r w:rsidR="00065760" w:rsidRPr="00A51872">
        <w:rPr>
          <w:i/>
          <w:iCs/>
          <w:sz w:val="24"/>
          <w:szCs w:val="24"/>
        </w:rPr>
        <w:t>NAT2</w:t>
      </w:r>
      <w:r w:rsidR="00DA0F3F" w:rsidRPr="00A51872">
        <w:rPr>
          <w:sz w:val="24"/>
          <w:szCs w:val="24"/>
        </w:rPr>
        <w:t>-</w:t>
      </w:r>
      <w:r w:rsidR="00065760" w:rsidRPr="00A51872">
        <w:rPr>
          <w:sz w:val="24"/>
          <w:szCs w:val="24"/>
        </w:rPr>
        <w:t xml:space="preserve">PCEP is comprised of multidisciplinary and international members including researchers, clinicians, and implementers with expertise in pharmacogenomics and </w:t>
      </w:r>
      <w:r w:rsidR="00065760" w:rsidRPr="00A51872">
        <w:rPr>
          <w:i/>
          <w:iCs/>
          <w:sz w:val="24"/>
          <w:szCs w:val="24"/>
        </w:rPr>
        <w:t>NAT2</w:t>
      </w:r>
      <w:r w:rsidR="00065760" w:rsidRPr="00A51872">
        <w:rPr>
          <w:sz w:val="24"/>
          <w:szCs w:val="24"/>
        </w:rPr>
        <w:t xml:space="preserve"> molecular biology. Extensive </w:t>
      </w:r>
      <w:r w:rsidR="00065760" w:rsidRPr="00A51872">
        <w:rPr>
          <w:i/>
          <w:iCs/>
          <w:sz w:val="24"/>
          <w:szCs w:val="24"/>
        </w:rPr>
        <w:t>in vitro</w:t>
      </w:r>
      <w:r w:rsidR="00065760" w:rsidRPr="00A51872">
        <w:rPr>
          <w:sz w:val="24"/>
          <w:szCs w:val="24"/>
        </w:rPr>
        <w:t xml:space="preserve"> and clinical literature was curated from PubMed and other sources to assess </w:t>
      </w:r>
      <w:r w:rsidR="00065760" w:rsidRPr="00A51872">
        <w:rPr>
          <w:i/>
          <w:iCs/>
          <w:sz w:val="24"/>
          <w:szCs w:val="24"/>
        </w:rPr>
        <w:t>NAT2</w:t>
      </w:r>
      <w:r w:rsidR="00065760" w:rsidRPr="00A51872">
        <w:rPr>
          <w:sz w:val="24"/>
          <w:szCs w:val="24"/>
        </w:rPr>
        <w:t xml:space="preserve"> genotype-to-phenotype concordance as well as the biochemical function of </w:t>
      </w:r>
      <w:r w:rsidR="00065760" w:rsidRPr="00A51872">
        <w:rPr>
          <w:i/>
          <w:iCs/>
          <w:sz w:val="24"/>
          <w:szCs w:val="24"/>
        </w:rPr>
        <w:t>NAT2</w:t>
      </w:r>
      <w:r w:rsidR="00065760" w:rsidRPr="00A51872">
        <w:rPr>
          <w:sz w:val="24"/>
          <w:szCs w:val="24"/>
        </w:rPr>
        <w:t xml:space="preserve"> </w:t>
      </w:r>
      <w:r w:rsidR="003717EE" w:rsidRPr="00A51872">
        <w:rPr>
          <w:sz w:val="24"/>
          <w:szCs w:val="24"/>
        </w:rPr>
        <w:t>star alleles</w:t>
      </w:r>
      <w:r w:rsidR="00065760" w:rsidRPr="00A51872">
        <w:rPr>
          <w:sz w:val="24"/>
          <w:szCs w:val="24"/>
        </w:rPr>
        <w:t>.</w:t>
      </w:r>
      <w:r w:rsidR="00EA5A53" w:rsidRPr="00A51872">
        <w:rPr>
          <w:sz w:val="24"/>
          <w:szCs w:val="24"/>
        </w:rPr>
        <w:t xml:space="preserve"> The </w:t>
      </w:r>
      <w:r w:rsidR="00EA5A53" w:rsidRPr="00A51872">
        <w:rPr>
          <w:i/>
          <w:iCs/>
          <w:sz w:val="24"/>
          <w:szCs w:val="24"/>
        </w:rPr>
        <w:t>NAT2</w:t>
      </w:r>
      <w:r w:rsidR="006A68BF" w:rsidRPr="00A51872">
        <w:rPr>
          <w:sz w:val="24"/>
          <w:szCs w:val="24"/>
        </w:rPr>
        <w:t>-</w:t>
      </w:r>
      <w:r w:rsidR="00EA5A53" w:rsidRPr="00A51872">
        <w:rPr>
          <w:sz w:val="24"/>
          <w:szCs w:val="24"/>
        </w:rPr>
        <w:t>PCEP assigned</w:t>
      </w:r>
      <w:r w:rsidR="00376D0C" w:rsidRPr="00A51872">
        <w:rPr>
          <w:sz w:val="24"/>
          <w:szCs w:val="24"/>
        </w:rPr>
        <w:t xml:space="preserve"> allele clinical</w:t>
      </w:r>
      <w:r w:rsidR="00EA5A53" w:rsidRPr="00A51872">
        <w:rPr>
          <w:sz w:val="24"/>
          <w:szCs w:val="24"/>
        </w:rPr>
        <w:t xml:space="preserve"> function using CPIC’s standard terminology (increased,  decreased, uncertain, and unknown function) to 5</w:t>
      </w:r>
      <w:r w:rsidR="006A68BF" w:rsidRPr="00A51872">
        <w:rPr>
          <w:sz w:val="24"/>
          <w:szCs w:val="24"/>
        </w:rPr>
        <w:t>3</w:t>
      </w:r>
      <w:r w:rsidR="00EA5A53" w:rsidRPr="00A51872">
        <w:rPr>
          <w:sz w:val="24"/>
          <w:szCs w:val="24"/>
        </w:rPr>
        <w:t xml:space="preserve"> star alleles catalogued </w:t>
      </w:r>
      <w:r w:rsidR="00376D0C" w:rsidRPr="00A51872">
        <w:rPr>
          <w:sz w:val="24"/>
          <w:szCs w:val="24"/>
        </w:rPr>
        <w:t>by the Pharmacogene Variation Consortium (PharmVar)</w:t>
      </w:r>
      <w:r w:rsidR="00EA5A53" w:rsidRPr="00A51872">
        <w:rPr>
          <w:sz w:val="24"/>
          <w:szCs w:val="24"/>
        </w:rPr>
        <w:t>. Two alleles were assigned increased function (historically known as rapid), 3</w:t>
      </w:r>
      <w:r w:rsidR="00D345C5" w:rsidRPr="00A51872">
        <w:rPr>
          <w:sz w:val="24"/>
          <w:szCs w:val="24"/>
        </w:rPr>
        <w:t>5</w:t>
      </w:r>
      <w:r w:rsidR="00EA5A53" w:rsidRPr="00A51872">
        <w:rPr>
          <w:sz w:val="24"/>
          <w:szCs w:val="24"/>
        </w:rPr>
        <w:t xml:space="preserve"> alleles were assigned decreased function (historically known as slow), </w:t>
      </w:r>
      <w:r w:rsidR="00D345C5" w:rsidRPr="00A51872">
        <w:rPr>
          <w:sz w:val="24"/>
          <w:szCs w:val="24"/>
        </w:rPr>
        <w:t>12</w:t>
      </w:r>
      <w:r w:rsidR="00EA5A53" w:rsidRPr="00A51872">
        <w:rPr>
          <w:sz w:val="24"/>
          <w:szCs w:val="24"/>
        </w:rPr>
        <w:t xml:space="preserve"> alleles were assigned uncertain function, and four alleles were assigned unknown function. Rigorous evidence review and in-depth PCEP discussion were crucial in determining these function assignments.</w:t>
      </w:r>
      <w:r w:rsidR="00B025D8" w:rsidRPr="00A51872">
        <w:rPr>
          <w:sz w:val="24"/>
          <w:szCs w:val="24"/>
        </w:rPr>
        <w:t xml:space="preserve"> The findings reported here underscore the importance of standardized allele functional terms and diplotype-to-phenotype assignments </w:t>
      </w:r>
      <w:r w:rsidR="00483F01">
        <w:rPr>
          <w:sz w:val="24"/>
          <w:szCs w:val="24"/>
        </w:rPr>
        <w:t xml:space="preserve">to further </w:t>
      </w:r>
      <w:r w:rsidR="00B025D8" w:rsidRPr="00A51872">
        <w:rPr>
          <w:sz w:val="24"/>
          <w:szCs w:val="24"/>
        </w:rPr>
        <w:t xml:space="preserve">the clinical implementation of </w:t>
      </w:r>
      <w:r w:rsidR="00B025D8" w:rsidRPr="00A51872">
        <w:rPr>
          <w:i/>
          <w:iCs/>
          <w:sz w:val="24"/>
          <w:szCs w:val="24"/>
        </w:rPr>
        <w:t>NAT2</w:t>
      </w:r>
      <w:r w:rsidR="00B025D8" w:rsidRPr="00A51872">
        <w:rPr>
          <w:sz w:val="24"/>
          <w:szCs w:val="24"/>
        </w:rPr>
        <w:t xml:space="preserve"> pharmacogenetic test results.</w:t>
      </w:r>
      <w:r w:rsidR="008001F2">
        <w:rPr>
          <w:szCs w:val="24"/>
        </w:rPr>
        <w:br w:type="page"/>
      </w:r>
    </w:p>
    <w:p w14:paraId="4BF64D3C" w14:textId="253ED5DB" w:rsidR="00C71A35" w:rsidRPr="00F702DF" w:rsidRDefault="00C602FD" w:rsidP="008931EB">
      <w:pPr>
        <w:pStyle w:val="Heading1"/>
        <w:spacing w:before="240" w:after="80"/>
        <w:rPr>
          <w:szCs w:val="24"/>
        </w:rPr>
      </w:pPr>
      <w:r w:rsidRPr="00F702DF">
        <w:rPr>
          <w:szCs w:val="24"/>
        </w:rPr>
        <w:lastRenderedPageBreak/>
        <w:t>I</w:t>
      </w:r>
      <w:r w:rsidR="00EF5485" w:rsidRPr="00F702DF">
        <w:rPr>
          <w:szCs w:val="24"/>
        </w:rPr>
        <w:t>ntroduction</w:t>
      </w:r>
    </w:p>
    <w:p w14:paraId="6A343A24" w14:textId="42401115" w:rsidR="00F702DF" w:rsidRPr="00F702DF" w:rsidRDefault="00F702DF" w:rsidP="00F702DF">
      <w:pPr>
        <w:spacing w:before="100" w:beforeAutospacing="1" w:after="100" w:afterAutospacing="1" w:line="360" w:lineRule="auto"/>
        <w:rPr>
          <w:sz w:val="24"/>
          <w:szCs w:val="24"/>
        </w:rPr>
      </w:pPr>
      <w:r w:rsidRPr="00F702DF">
        <w:rPr>
          <w:sz w:val="24"/>
          <w:szCs w:val="24"/>
        </w:rPr>
        <w:t>The Clinical Pharmacogenetics Implementation Consortium (CPIC) develops gene-drug clinical practice guidelines that provide evidence-based recommendations for adjusting therapy based on an individual’s genetic makeup</w:t>
      </w:r>
      <w:r w:rsidR="005E7456">
        <w:rPr>
          <w:sz w:val="24"/>
          <w:szCs w:val="24"/>
        </w:rPr>
        <w:t>.</w:t>
      </w:r>
      <w:r w:rsidR="00B1747E">
        <w:rPr>
          <w:sz w:val="24"/>
          <w:szCs w:val="24"/>
        </w:rPr>
        <w:fldChar w:fldCharType="begin">
          <w:fldData xml:space="preserve">PEVuZE5vdGU+PENpdGU+PEF1dGhvcj5SZWxsaW5nPC9BdXRob3I+PFllYXI+MjAyMDwvWWVhcj48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</w:fldData>
        </w:fldChar>
      </w:r>
      <w:r w:rsidR="00B1747E">
        <w:rPr>
          <w:sz w:val="24"/>
          <w:szCs w:val="24"/>
        </w:rPr>
        <w:instrText xml:space="preserve"> ADDIN EN.CITE </w:instrText>
      </w:r>
      <w:r w:rsidR="00B1747E">
        <w:rPr>
          <w:sz w:val="24"/>
          <w:szCs w:val="24"/>
        </w:rPr>
        <w:fldChar w:fldCharType="begin">
          <w:fldData xml:space="preserve">PEVuZE5vdGU+PENpdGU+PEF1dGhvcj5SZWxsaW5nPC9BdXRob3I+PFllYXI+MjAyMDwvWWVhcj48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</w:fldData>
        </w:fldChar>
      </w:r>
      <w:r w:rsidR="00B1747E">
        <w:rPr>
          <w:sz w:val="24"/>
          <w:szCs w:val="24"/>
        </w:rPr>
        <w:instrText xml:space="preserve"> ADDIN EN.CITE.DATA </w:instrText>
      </w:r>
      <w:r w:rsidR="00B1747E">
        <w:rPr>
          <w:sz w:val="24"/>
          <w:szCs w:val="24"/>
        </w:rPr>
      </w:r>
      <w:r w:rsidR="00B1747E">
        <w:rPr>
          <w:sz w:val="24"/>
          <w:szCs w:val="24"/>
        </w:rPr>
        <w:fldChar w:fldCharType="end"/>
      </w:r>
      <w:r w:rsidR="00B1747E">
        <w:rPr>
          <w:sz w:val="24"/>
          <w:szCs w:val="24"/>
        </w:rPr>
      </w:r>
      <w:r w:rsidR="00B1747E">
        <w:rPr>
          <w:sz w:val="24"/>
          <w:szCs w:val="24"/>
        </w:rPr>
        <w:fldChar w:fldCharType="separate"/>
      </w:r>
      <w:r w:rsidR="00B1747E" w:rsidRPr="00B1747E">
        <w:rPr>
          <w:noProof/>
          <w:sz w:val="24"/>
          <w:szCs w:val="24"/>
          <w:vertAlign w:val="superscript"/>
        </w:rPr>
        <w:t>1</w:t>
      </w:r>
      <w:r w:rsidR="00B1747E">
        <w:rPr>
          <w:sz w:val="24"/>
          <w:szCs w:val="24"/>
        </w:rPr>
        <w:fldChar w:fldCharType="end"/>
      </w:r>
      <w:r w:rsidRPr="00F702DF">
        <w:rPr>
          <w:sz w:val="24"/>
          <w:szCs w:val="24"/>
        </w:rPr>
        <w:t xml:space="preserve"> Because these recommendations are guided by the </w:t>
      </w:r>
      <w:r w:rsidR="00C22729">
        <w:rPr>
          <w:sz w:val="24"/>
          <w:szCs w:val="24"/>
        </w:rPr>
        <w:t xml:space="preserve">predicted </w:t>
      </w:r>
      <w:r w:rsidRPr="00F702DF">
        <w:rPr>
          <w:sz w:val="24"/>
          <w:szCs w:val="24"/>
        </w:rPr>
        <w:t xml:space="preserve">phenotype assigned from a person’s </w:t>
      </w:r>
      <w:r w:rsidR="00B15EE1">
        <w:rPr>
          <w:sz w:val="24"/>
          <w:szCs w:val="24"/>
        </w:rPr>
        <w:t xml:space="preserve">genotype (referred to as </w:t>
      </w:r>
      <w:r w:rsidR="0095003B">
        <w:rPr>
          <w:sz w:val="24"/>
          <w:szCs w:val="24"/>
        </w:rPr>
        <w:t xml:space="preserve">diplotype </w:t>
      </w:r>
      <w:r w:rsidR="00B15EE1">
        <w:rPr>
          <w:sz w:val="24"/>
          <w:szCs w:val="24"/>
        </w:rPr>
        <w:t>in the case of star allele haplotypes)</w:t>
      </w:r>
      <w:r w:rsidR="000848BE">
        <w:rPr>
          <w:sz w:val="24"/>
          <w:szCs w:val="24"/>
        </w:rPr>
        <w:t>,</w:t>
      </w:r>
      <w:r w:rsidR="0095003B">
        <w:rPr>
          <w:sz w:val="24"/>
          <w:szCs w:val="24"/>
        </w:rPr>
        <w:t xml:space="preserve"> </w:t>
      </w:r>
      <w:r w:rsidRPr="00F702DF">
        <w:rPr>
          <w:sz w:val="24"/>
          <w:szCs w:val="24"/>
        </w:rPr>
        <w:t xml:space="preserve"> accurate phenotype assignment is a critical step in the guideline development process. Phenotype is determined based on the combined functional status of the two </w:t>
      </w:r>
      <w:r w:rsidR="00FE5372">
        <w:rPr>
          <w:sz w:val="24"/>
          <w:szCs w:val="24"/>
        </w:rPr>
        <w:t xml:space="preserve">alleles (or </w:t>
      </w:r>
      <w:r w:rsidR="0095003B">
        <w:rPr>
          <w:sz w:val="24"/>
          <w:szCs w:val="24"/>
        </w:rPr>
        <w:t>haplotypes</w:t>
      </w:r>
      <w:r w:rsidR="00BE6620">
        <w:rPr>
          <w:sz w:val="24"/>
          <w:szCs w:val="24"/>
        </w:rPr>
        <w:t xml:space="preserve">) </w:t>
      </w:r>
      <w:r w:rsidRPr="00F702DF">
        <w:rPr>
          <w:sz w:val="24"/>
          <w:szCs w:val="24"/>
        </w:rPr>
        <w:t>present in an individual's genotype</w:t>
      </w:r>
      <w:r w:rsidR="00FE5372">
        <w:rPr>
          <w:sz w:val="24"/>
          <w:szCs w:val="24"/>
        </w:rPr>
        <w:t xml:space="preserve">. A star allele is </w:t>
      </w:r>
      <w:r w:rsidR="0095003B">
        <w:rPr>
          <w:sz w:val="24"/>
          <w:szCs w:val="24"/>
        </w:rPr>
        <w:t>a haplotype</w:t>
      </w:r>
      <w:r w:rsidR="00FE5372">
        <w:rPr>
          <w:sz w:val="24"/>
          <w:szCs w:val="24"/>
        </w:rPr>
        <w:t xml:space="preserve"> that </w:t>
      </w:r>
      <w:r w:rsidR="0095003B">
        <w:rPr>
          <w:sz w:val="24"/>
          <w:szCs w:val="24"/>
        </w:rPr>
        <w:t>describes the variants present within a defined gene region</w:t>
      </w:r>
      <w:r w:rsidR="00827BA7">
        <w:rPr>
          <w:sz w:val="24"/>
          <w:szCs w:val="24"/>
        </w:rPr>
        <w:t xml:space="preserve"> and may have one or more nonsynonymous single nucleotide variants (SNVs). </w:t>
      </w:r>
      <w:r w:rsidRPr="00F702DF">
        <w:rPr>
          <w:sz w:val="24"/>
          <w:szCs w:val="24"/>
        </w:rPr>
        <w:t>CPIC refers to th</w:t>
      </w:r>
      <w:r w:rsidR="0095003B">
        <w:rPr>
          <w:sz w:val="24"/>
          <w:szCs w:val="24"/>
        </w:rPr>
        <w:t xml:space="preserve">e activity encoded by an </w:t>
      </w:r>
      <w:r w:rsidR="00B9066D">
        <w:rPr>
          <w:sz w:val="24"/>
          <w:szCs w:val="24"/>
        </w:rPr>
        <w:t xml:space="preserve">allele </w:t>
      </w:r>
      <w:r w:rsidRPr="00F702DF">
        <w:rPr>
          <w:sz w:val="24"/>
          <w:szCs w:val="24"/>
        </w:rPr>
        <w:t xml:space="preserve">as the </w:t>
      </w:r>
      <w:r w:rsidR="005E01A0">
        <w:rPr>
          <w:sz w:val="24"/>
          <w:szCs w:val="24"/>
        </w:rPr>
        <w:t>“</w:t>
      </w:r>
      <w:r w:rsidRPr="00F702DF">
        <w:rPr>
          <w:sz w:val="24"/>
          <w:szCs w:val="24"/>
        </w:rPr>
        <w:t>Clinical Allele Function</w:t>
      </w:r>
      <w:r w:rsidR="005E01A0">
        <w:rPr>
          <w:sz w:val="24"/>
          <w:szCs w:val="24"/>
        </w:rPr>
        <w:t>”</w:t>
      </w:r>
      <w:r w:rsidR="0095003B">
        <w:rPr>
          <w:sz w:val="24"/>
          <w:szCs w:val="24"/>
        </w:rPr>
        <w:t>. T</w:t>
      </w:r>
      <w:r w:rsidRPr="00F702DF">
        <w:rPr>
          <w:sz w:val="24"/>
          <w:szCs w:val="24"/>
        </w:rPr>
        <w:t xml:space="preserve">hese assignments are available online in the </w:t>
      </w:r>
      <w:r w:rsidR="005E01A0">
        <w:rPr>
          <w:sz w:val="24"/>
          <w:szCs w:val="24"/>
        </w:rPr>
        <w:t>“</w:t>
      </w:r>
      <w:r w:rsidR="0095003B">
        <w:rPr>
          <w:sz w:val="24"/>
          <w:szCs w:val="24"/>
        </w:rPr>
        <w:t>A</w:t>
      </w:r>
      <w:r w:rsidRPr="00F702DF">
        <w:rPr>
          <w:sz w:val="24"/>
          <w:szCs w:val="24"/>
        </w:rPr>
        <w:t xml:space="preserve">llele </w:t>
      </w:r>
      <w:r w:rsidR="0095003B">
        <w:rPr>
          <w:sz w:val="24"/>
          <w:szCs w:val="24"/>
        </w:rPr>
        <w:t>F</w:t>
      </w:r>
      <w:r w:rsidRPr="00F702DF">
        <w:rPr>
          <w:sz w:val="24"/>
          <w:szCs w:val="24"/>
        </w:rPr>
        <w:t xml:space="preserve">unctionality </w:t>
      </w:r>
      <w:r w:rsidR="0095003B">
        <w:rPr>
          <w:sz w:val="24"/>
          <w:szCs w:val="24"/>
        </w:rPr>
        <w:t>T</w:t>
      </w:r>
      <w:r w:rsidRPr="00F702DF">
        <w:rPr>
          <w:sz w:val="24"/>
          <w:szCs w:val="24"/>
        </w:rPr>
        <w:t>ables</w:t>
      </w:r>
      <w:r w:rsidR="000354F4">
        <w:rPr>
          <w:sz w:val="24"/>
          <w:szCs w:val="24"/>
        </w:rPr>
        <w:t>”</w:t>
      </w:r>
      <w:r w:rsidRPr="00F702DF">
        <w:rPr>
          <w:sz w:val="24"/>
          <w:szCs w:val="24"/>
        </w:rPr>
        <w:t xml:space="preserve"> </w:t>
      </w:r>
      <w:r w:rsidR="00C813D0">
        <w:rPr>
          <w:sz w:val="24"/>
          <w:szCs w:val="24"/>
        </w:rPr>
        <w:t xml:space="preserve">under </w:t>
      </w:r>
      <w:r w:rsidR="000354F4">
        <w:rPr>
          <w:sz w:val="24"/>
          <w:szCs w:val="24"/>
        </w:rPr>
        <w:t>“</w:t>
      </w:r>
      <w:r w:rsidR="00C813D0">
        <w:rPr>
          <w:sz w:val="24"/>
          <w:szCs w:val="24"/>
        </w:rPr>
        <w:t>Gene Information Tables</w:t>
      </w:r>
      <w:r w:rsidR="000354F4">
        <w:rPr>
          <w:sz w:val="24"/>
          <w:szCs w:val="24"/>
        </w:rPr>
        <w:t>”</w:t>
      </w:r>
      <w:r w:rsidR="00C813D0">
        <w:rPr>
          <w:sz w:val="24"/>
          <w:szCs w:val="24"/>
        </w:rPr>
        <w:t xml:space="preserve"> </w:t>
      </w:r>
      <w:r w:rsidRPr="00F702DF">
        <w:rPr>
          <w:sz w:val="24"/>
          <w:szCs w:val="24"/>
        </w:rPr>
        <w:t>(</w:t>
      </w:r>
      <w:hyperlink r:id="rId8" w:history="1">
        <w:r w:rsidR="00EB4E29" w:rsidRPr="00EB4E29">
          <w:rPr>
            <w:rStyle w:val="Hyperlink"/>
            <w:sz w:val="24"/>
            <w:szCs w:val="24"/>
          </w:rPr>
          <w:t>www.clinpgx.org/page/pgxGeneRef</w:t>
        </w:r>
      </w:hyperlink>
      <w:r w:rsidRPr="00F702DF">
        <w:rPr>
          <w:sz w:val="24"/>
          <w:szCs w:val="24"/>
        </w:rPr>
        <w:t xml:space="preserve">). This paper discusses the </w:t>
      </w:r>
      <w:r w:rsidRPr="005A311A">
        <w:rPr>
          <w:i/>
          <w:iCs/>
          <w:sz w:val="24"/>
          <w:szCs w:val="24"/>
        </w:rPr>
        <w:t>NAT2</w:t>
      </w:r>
      <w:r w:rsidR="0032012E">
        <w:rPr>
          <w:i/>
          <w:iCs/>
          <w:sz w:val="24"/>
          <w:szCs w:val="24"/>
        </w:rPr>
        <w:t xml:space="preserve"> </w:t>
      </w:r>
      <w:r w:rsidR="0032012E">
        <w:rPr>
          <w:sz w:val="24"/>
          <w:szCs w:val="24"/>
        </w:rPr>
        <w:t>clinical</w:t>
      </w:r>
      <w:r w:rsidRPr="005A311A">
        <w:rPr>
          <w:i/>
          <w:iCs/>
          <w:sz w:val="24"/>
          <w:szCs w:val="24"/>
        </w:rPr>
        <w:t xml:space="preserve"> </w:t>
      </w:r>
      <w:r w:rsidRPr="00F702DF">
        <w:rPr>
          <w:sz w:val="24"/>
          <w:szCs w:val="24"/>
        </w:rPr>
        <w:t>allele function assignment process by the CPIC</w:t>
      </w:r>
      <w:r w:rsidR="000848BE">
        <w:rPr>
          <w:sz w:val="24"/>
          <w:szCs w:val="24"/>
        </w:rPr>
        <w:t>-</w:t>
      </w:r>
      <w:r w:rsidRPr="005A311A">
        <w:rPr>
          <w:i/>
          <w:iCs/>
          <w:sz w:val="24"/>
          <w:szCs w:val="24"/>
        </w:rPr>
        <w:t xml:space="preserve">NAT2 </w:t>
      </w:r>
      <w:r w:rsidRPr="00F702DF">
        <w:rPr>
          <w:sz w:val="24"/>
          <w:szCs w:val="24"/>
        </w:rPr>
        <w:t xml:space="preserve">Pharmacogene Curation Expert Panel (PCEP) summarizes the supporting literature </w:t>
      </w:r>
      <w:r w:rsidR="0095003B">
        <w:rPr>
          <w:sz w:val="24"/>
          <w:szCs w:val="24"/>
        </w:rPr>
        <w:t>describing</w:t>
      </w:r>
      <w:r w:rsidR="0095003B" w:rsidRPr="00F702DF">
        <w:rPr>
          <w:sz w:val="24"/>
          <w:szCs w:val="24"/>
        </w:rPr>
        <w:t xml:space="preserve"> </w:t>
      </w:r>
      <w:r w:rsidRPr="005A311A">
        <w:rPr>
          <w:i/>
          <w:iCs/>
          <w:sz w:val="24"/>
          <w:szCs w:val="24"/>
        </w:rPr>
        <w:t xml:space="preserve">NAT2 </w:t>
      </w:r>
      <w:r w:rsidR="0095003B">
        <w:rPr>
          <w:sz w:val="24"/>
          <w:szCs w:val="24"/>
        </w:rPr>
        <w:t xml:space="preserve"> genetic</w:t>
      </w:r>
      <w:r w:rsidR="0095003B">
        <w:rPr>
          <w:i/>
          <w:iCs/>
          <w:sz w:val="24"/>
          <w:szCs w:val="24"/>
        </w:rPr>
        <w:t xml:space="preserve"> </w:t>
      </w:r>
      <w:r w:rsidR="0095003B">
        <w:rPr>
          <w:sz w:val="24"/>
          <w:szCs w:val="24"/>
        </w:rPr>
        <w:t>variation</w:t>
      </w:r>
      <w:r w:rsidR="0095003B" w:rsidRPr="00F702DF">
        <w:rPr>
          <w:sz w:val="24"/>
          <w:szCs w:val="24"/>
        </w:rPr>
        <w:t xml:space="preserve"> </w:t>
      </w:r>
      <w:r w:rsidRPr="00F702DF">
        <w:rPr>
          <w:sz w:val="24"/>
          <w:szCs w:val="24"/>
        </w:rPr>
        <w:t xml:space="preserve">used to </w:t>
      </w:r>
      <w:r w:rsidR="0095003B">
        <w:rPr>
          <w:sz w:val="24"/>
          <w:szCs w:val="24"/>
        </w:rPr>
        <w:t>assign</w:t>
      </w:r>
      <w:r w:rsidR="0095003B" w:rsidRPr="00F702DF">
        <w:rPr>
          <w:sz w:val="24"/>
          <w:szCs w:val="24"/>
        </w:rPr>
        <w:t xml:space="preserve"> </w:t>
      </w:r>
      <w:r w:rsidRPr="00F702DF">
        <w:rPr>
          <w:sz w:val="24"/>
          <w:szCs w:val="24"/>
        </w:rPr>
        <w:t xml:space="preserve">clinical </w:t>
      </w:r>
      <w:r w:rsidR="0032012E">
        <w:rPr>
          <w:sz w:val="24"/>
          <w:szCs w:val="24"/>
        </w:rPr>
        <w:t xml:space="preserve">allele </w:t>
      </w:r>
      <w:r w:rsidR="00142446" w:rsidRPr="00F702DF">
        <w:rPr>
          <w:sz w:val="24"/>
          <w:szCs w:val="24"/>
        </w:rPr>
        <w:t>function and</w:t>
      </w:r>
      <w:r w:rsidRPr="00F702DF">
        <w:rPr>
          <w:sz w:val="24"/>
          <w:szCs w:val="24"/>
        </w:rPr>
        <w:t xml:space="preserve"> explores implications for genetic testing.</w:t>
      </w:r>
      <w:r w:rsidR="002D5F99">
        <w:rPr>
          <w:sz w:val="24"/>
          <w:szCs w:val="24"/>
        </w:rPr>
        <w:t xml:space="preserve"> </w:t>
      </w:r>
      <w:r w:rsidR="008A1BF6" w:rsidRPr="008A1BF6">
        <w:rPr>
          <w:sz w:val="24"/>
          <w:szCs w:val="24"/>
        </w:rPr>
        <w:t xml:space="preserve">CPIC updates allele function assignments as new evidence </w:t>
      </w:r>
      <w:r w:rsidR="00C813D0" w:rsidRPr="008A1BF6">
        <w:rPr>
          <w:sz w:val="24"/>
          <w:szCs w:val="24"/>
        </w:rPr>
        <w:t>emerges,</w:t>
      </w:r>
      <w:r w:rsidR="008A1BF6" w:rsidRPr="008A1BF6">
        <w:rPr>
          <w:sz w:val="24"/>
          <w:szCs w:val="24"/>
        </w:rPr>
        <w:t xml:space="preserve"> or </w:t>
      </w:r>
      <w:r w:rsidR="000848BE">
        <w:rPr>
          <w:sz w:val="24"/>
          <w:szCs w:val="24"/>
        </w:rPr>
        <w:t xml:space="preserve">when </w:t>
      </w:r>
      <w:r w:rsidR="008A1BF6" w:rsidRPr="008A1BF6">
        <w:rPr>
          <w:sz w:val="24"/>
          <w:szCs w:val="24"/>
        </w:rPr>
        <w:t xml:space="preserve">new </w:t>
      </w:r>
      <w:r w:rsidR="00FE5372">
        <w:rPr>
          <w:sz w:val="24"/>
          <w:szCs w:val="24"/>
        </w:rPr>
        <w:t xml:space="preserve">star </w:t>
      </w:r>
      <w:r w:rsidR="008A1BF6" w:rsidRPr="008A1BF6">
        <w:rPr>
          <w:sz w:val="24"/>
          <w:szCs w:val="24"/>
        </w:rPr>
        <w:t>alleles are identified</w:t>
      </w:r>
      <w:r w:rsidR="00EB4E29">
        <w:rPr>
          <w:sz w:val="24"/>
          <w:szCs w:val="24"/>
        </w:rPr>
        <w:t xml:space="preserve"> and catalogued by </w:t>
      </w:r>
      <w:r w:rsidR="006E6F98">
        <w:rPr>
          <w:sz w:val="24"/>
          <w:szCs w:val="24"/>
        </w:rPr>
        <w:t xml:space="preserve">the </w:t>
      </w:r>
      <w:r w:rsidR="00EB4E29">
        <w:rPr>
          <w:sz w:val="24"/>
          <w:szCs w:val="24"/>
        </w:rPr>
        <w:t>Pharm</w:t>
      </w:r>
      <w:r w:rsidR="006E6F98">
        <w:rPr>
          <w:sz w:val="24"/>
          <w:szCs w:val="24"/>
        </w:rPr>
        <w:t xml:space="preserve">acogene </w:t>
      </w:r>
      <w:r w:rsidR="00EB4E29">
        <w:rPr>
          <w:sz w:val="24"/>
          <w:szCs w:val="24"/>
        </w:rPr>
        <w:t>Var</w:t>
      </w:r>
      <w:r w:rsidR="006E6F98">
        <w:rPr>
          <w:sz w:val="24"/>
          <w:szCs w:val="24"/>
        </w:rPr>
        <w:t>iation</w:t>
      </w:r>
      <w:r w:rsidR="00CE5EBD">
        <w:rPr>
          <w:sz w:val="24"/>
          <w:szCs w:val="24"/>
        </w:rPr>
        <w:t xml:space="preserve"> (PharmVar) </w:t>
      </w:r>
      <w:r w:rsidR="006E6F98">
        <w:rPr>
          <w:sz w:val="24"/>
          <w:szCs w:val="24"/>
        </w:rPr>
        <w:t xml:space="preserve"> Consortium</w:t>
      </w:r>
      <w:r w:rsidR="00411004">
        <w:rPr>
          <w:sz w:val="24"/>
          <w:szCs w:val="24"/>
        </w:rPr>
        <w:fldChar w:fldCharType="begin"/>
      </w:r>
      <w:r w:rsidR="002E42C3">
        <w:rPr>
          <w:sz w:val="24"/>
          <w:szCs w:val="24"/>
        </w:rPr>
        <w:instrText xml:space="preserve"> ADDIN EN.CITE &lt;EndNote&gt;&lt;Cite&gt;&lt;Author&gt;Tibben&lt;/Author&gt;&lt;Year&gt;2025&lt;/Year&gt;&lt;RecNum&gt;149&lt;/RecNum&gt;&lt;DisplayText&gt;&lt;style face="superscript"&gt;2&lt;/style&gt;&lt;/DisplayText&gt;&lt;record&gt;&lt;rec-number&gt;149&lt;/rec-number&gt;&lt;foreign-keys&gt;&lt;key app="EN" db-id="saf9dxrr1xaesaer2pav0dthders5d0fpwpr" timestamp="1751897168"&gt;149&lt;/key&gt;&lt;/foreign-keys&gt;&lt;ref-type name="Journal Article"&gt;17&lt;/ref-type&gt;&lt;contributors&gt;&lt;authors&gt;&lt;author&gt;Tibben, B. M.&lt;/author&gt;&lt;author&gt;Gaedigk, A.&lt;/author&gt;&lt;author&gt;Gong, L.&lt;/author&gt;&lt;author&gt;Sangkuhl, K.&lt;/author&gt;&lt;author&gt;Whirl-Carrillo, M.&lt;/author&gt;&lt;author&gt;Relling, M. V.&lt;/author&gt;&lt;author&gt;Klein, T. E.&lt;/author&gt;&lt;author&gt;Caudle, K. E.&lt;/author&gt;&lt;/authors&gt;&lt;/contributors&gt;&lt;titles&gt;&lt;title&gt;From Genotype to Phenotype: The Clinical Pharmacogenetics Implementation Consortium’s Consensus-Based Framework for Assigning Allele Function&lt;/title&gt;&lt;secondary-title&gt;Manuscript submitted for publication&lt;/secondary-title&gt;&lt;/titles&gt;&lt;periodical&gt;&lt;full-title&gt;Manuscript submitted for publication&lt;/full-title&gt;&lt;/periodical&gt;&lt;dates&gt;&lt;year&gt;2025&lt;/year&gt;&lt;/dates&gt;&lt;urls&gt;&lt;/urls&gt;&lt;/record&gt;&lt;/Cite&gt;&lt;/EndNote&gt;</w:instrText>
      </w:r>
      <w:r w:rsidR="00411004">
        <w:rPr>
          <w:sz w:val="24"/>
          <w:szCs w:val="24"/>
        </w:rPr>
        <w:fldChar w:fldCharType="separate"/>
      </w:r>
      <w:r w:rsidR="00411004" w:rsidRPr="00411004">
        <w:rPr>
          <w:noProof/>
          <w:sz w:val="24"/>
          <w:szCs w:val="24"/>
          <w:vertAlign w:val="superscript"/>
        </w:rPr>
        <w:t>2</w:t>
      </w:r>
      <w:r w:rsidR="00411004">
        <w:rPr>
          <w:sz w:val="24"/>
          <w:szCs w:val="24"/>
        </w:rPr>
        <w:fldChar w:fldCharType="end"/>
      </w:r>
      <w:r w:rsidR="006E6F98">
        <w:rPr>
          <w:sz w:val="24"/>
          <w:szCs w:val="24"/>
        </w:rPr>
        <w:t xml:space="preserve"> </w:t>
      </w:r>
      <w:r w:rsidR="00EB4E29">
        <w:rPr>
          <w:sz w:val="24"/>
          <w:szCs w:val="24"/>
        </w:rPr>
        <w:t>[</w:t>
      </w:r>
      <w:r w:rsidR="00142446" w:rsidRPr="00094F30">
        <w:rPr>
          <w:sz w:val="24"/>
          <w:szCs w:val="24"/>
        </w:rPr>
        <w:t xml:space="preserve">Tibben et al. </w:t>
      </w:r>
      <w:r w:rsidR="00142446" w:rsidRPr="00094F30">
        <w:rPr>
          <w:i/>
          <w:iCs/>
          <w:sz w:val="24"/>
          <w:szCs w:val="24"/>
        </w:rPr>
        <w:t>submitted</w:t>
      </w:r>
      <w:r w:rsidR="00EB4E29">
        <w:rPr>
          <w:sz w:val="24"/>
          <w:szCs w:val="24"/>
        </w:rPr>
        <w:t>]</w:t>
      </w:r>
      <w:r w:rsidR="008A1BF6" w:rsidRPr="008A1BF6">
        <w:rPr>
          <w:sz w:val="24"/>
          <w:szCs w:val="24"/>
        </w:rPr>
        <w:t xml:space="preserve">. The most current </w:t>
      </w:r>
      <w:r w:rsidR="00C813D0" w:rsidRPr="00855C57">
        <w:rPr>
          <w:i/>
          <w:iCs/>
          <w:sz w:val="24"/>
          <w:szCs w:val="24"/>
        </w:rPr>
        <w:t>NAT2</w:t>
      </w:r>
      <w:r w:rsidR="00C813D0">
        <w:rPr>
          <w:sz w:val="24"/>
          <w:szCs w:val="24"/>
        </w:rPr>
        <w:t xml:space="preserve">  Allele F</w:t>
      </w:r>
      <w:r w:rsidR="008A1BF6" w:rsidRPr="008A1BF6">
        <w:rPr>
          <w:sz w:val="24"/>
          <w:szCs w:val="24"/>
        </w:rPr>
        <w:t xml:space="preserve">unctionality </w:t>
      </w:r>
      <w:r w:rsidR="00C813D0">
        <w:rPr>
          <w:sz w:val="24"/>
          <w:szCs w:val="24"/>
        </w:rPr>
        <w:t>T</w:t>
      </w:r>
      <w:r w:rsidR="008A1BF6" w:rsidRPr="008A1BF6">
        <w:rPr>
          <w:sz w:val="24"/>
          <w:szCs w:val="24"/>
        </w:rPr>
        <w:t xml:space="preserve">able </w:t>
      </w:r>
      <w:r w:rsidR="00C813D0">
        <w:rPr>
          <w:sz w:val="24"/>
          <w:szCs w:val="24"/>
        </w:rPr>
        <w:t>is</w:t>
      </w:r>
      <w:r w:rsidR="00C813D0" w:rsidRPr="008A1BF6">
        <w:rPr>
          <w:sz w:val="24"/>
          <w:szCs w:val="24"/>
        </w:rPr>
        <w:t xml:space="preserve"> </w:t>
      </w:r>
      <w:r w:rsidR="008A1BF6" w:rsidRPr="008A1BF6">
        <w:rPr>
          <w:sz w:val="24"/>
          <w:szCs w:val="24"/>
        </w:rPr>
        <w:t xml:space="preserve">available at </w:t>
      </w:r>
      <w:hyperlink r:id="rId9" w:history="1">
        <w:r w:rsidR="006A3CE8">
          <w:rPr>
            <w:rStyle w:val="Hyperlink"/>
            <w:sz w:val="24"/>
            <w:szCs w:val="24"/>
          </w:rPr>
          <w:t>CPIC® Guideline for Hydralazine and NAT2</w:t>
        </w:r>
      </w:hyperlink>
      <w:r w:rsidR="008A1BF6" w:rsidRPr="008A1BF6">
        <w:rPr>
          <w:sz w:val="24"/>
          <w:szCs w:val="24"/>
        </w:rPr>
        <w:t>.</w:t>
      </w:r>
    </w:p>
    <w:p w14:paraId="50828FEB" w14:textId="7AC57075" w:rsidR="00822297" w:rsidRPr="00F702DF" w:rsidRDefault="001F7489" w:rsidP="00B71419">
      <w:pPr>
        <w:spacing w:before="240" w:after="80" w:line="360" w:lineRule="auto"/>
        <w:rPr>
          <w:sz w:val="24"/>
          <w:szCs w:val="24"/>
        </w:rPr>
      </w:pPr>
      <w:r w:rsidRPr="00F702DF">
        <w:rPr>
          <w:i/>
          <w:iCs/>
          <w:sz w:val="24"/>
          <w:szCs w:val="24"/>
        </w:rPr>
        <w:t>NAT2</w:t>
      </w:r>
      <w:r w:rsidRPr="00F702DF">
        <w:rPr>
          <w:sz w:val="24"/>
          <w:szCs w:val="24"/>
        </w:rPr>
        <w:t xml:space="preserve"> </w:t>
      </w:r>
      <w:r w:rsidR="00E51FF3" w:rsidRPr="00F702DF">
        <w:rPr>
          <w:sz w:val="24"/>
          <w:szCs w:val="24"/>
        </w:rPr>
        <w:t xml:space="preserve">encodes </w:t>
      </w:r>
      <w:r w:rsidR="00BD12CE" w:rsidRPr="00F702DF">
        <w:rPr>
          <w:sz w:val="24"/>
          <w:szCs w:val="24"/>
        </w:rPr>
        <w:t>a</w:t>
      </w:r>
      <w:r w:rsidR="00E51FF3" w:rsidRPr="00F702DF">
        <w:rPr>
          <w:sz w:val="24"/>
          <w:szCs w:val="24"/>
        </w:rPr>
        <w:t xml:space="preserve">rylamine N-acetyltransferase 2, </w:t>
      </w:r>
      <w:r w:rsidR="00F83E4E" w:rsidRPr="00F702DF">
        <w:rPr>
          <w:sz w:val="24"/>
          <w:szCs w:val="24"/>
        </w:rPr>
        <w:t>which is involved in the phase 2 metabolism of arylamines and arylhydrazines, including hydralazine, isoniazid, dapsone, and sulfamethazine</w:t>
      </w:r>
      <w:r w:rsidR="00614410">
        <w:rPr>
          <w:sz w:val="24"/>
          <w:szCs w:val="24"/>
        </w:rPr>
        <w:fldChar w:fldCharType="begin">
          <w:fldData xml:space="preserve">PEVuZE5vdGU+PENpdGU+PEF1dGhvcj5NY0RvbmFnaDwvQXV0aG9yPjxZZWFyPjIwMTQ8L1llYXI+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</w:fldData>
        </w:fldChar>
      </w:r>
      <w:r w:rsidR="00411004">
        <w:rPr>
          <w:sz w:val="24"/>
          <w:szCs w:val="24"/>
        </w:rPr>
        <w:instrText xml:space="preserve"> ADDIN EN.CITE </w:instrText>
      </w:r>
      <w:r w:rsidR="00411004">
        <w:rPr>
          <w:sz w:val="24"/>
          <w:szCs w:val="24"/>
        </w:rPr>
        <w:fldChar w:fldCharType="begin">
          <w:fldData xml:space="preserve">PEVuZE5vdGU+PENpdGU+PEF1dGhvcj5NY0RvbmFnaDwvQXV0aG9yPjxZZWFyPjIwMTQ8L1llYXI+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</w:fldData>
        </w:fldChar>
      </w:r>
      <w:r w:rsidR="00411004">
        <w:rPr>
          <w:sz w:val="24"/>
          <w:szCs w:val="24"/>
        </w:rPr>
        <w:instrText xml:space="preserve"> ADDIN EN.CITE.DATA </w:instrText>
      </w:r>
      <w:r w:rsidR="00411004">
        <w:rPr>
          <w:sz w:val="24"/>
          <w:szCs w:val="24"/>
        </w:rPr>
      </w:r>
      <w:r w:rsidR="00411004">
        <w:rPr>
          <w:sz w:val="24"/>
          <w:szCs w:val="24"/>
        </w:rPr>
        <w:fldChar w:fldCharType="end"/>
      </w:r>
      <w:r w:rsidR="00614410">
        <w:rPr>
          <w:sz w:val="24"/>
          <w:szCs w:val="24"/>
        </w:rPr>
      </w:r>
      <w:r w:rsidR="00614410">
        <w:rPr>
          <w:sz w:val="24"/>
          <w:szCs w:val="24"/>
        </w:rPr>
        <w:fldChar w:fldCharType="separate"/>
      </w:r>
      <w:r w:rsidR="00411004" w:rsidRPr="00411004">
        <w:rPr>
          <w:noProof/>
          <w:sz w:val="24"/>
          <w:szCs w:val="24"/>
          <w:vertAlign w:val="superscript"/>
        </w:rPr>
        <w:t>3</w:t>
      </w:r>
      <w:r w:rsidR="00614410">
        <w:rPr>
          <w:sz w:val="24"/>
          <w:szCs w:val="24"/>
        </w:rPr>
        <w:fldChar w:fldCharType="end"/>
      </w:r>
      <w:r w:rsidR="00F83E4E" w:rsidRPr="00F702DF">
        <w:rPr>
          <w:sz w:val="24"/>
          <w:szCs w:val="24"/>
        </w:rPr>
        <w:t xml:space="preserve"> </w:t>
      </w:r>
      <w:r w:rsidRPr="00F702DF">
        <w:rPr>
          <w:sz w:val="24"/>
          <w:szCs w:val="24"/>
        </w:rPr>
        <w:t xml:space="preserve">as well as </w:t>
      </w:r>
      <w:r w:rsidR="00067EEC" w:rsidRPr="00F702DF">
        <w:rPr>
          <w:sz w:val="24"/>
          <w:szCs w:val="24"/>
        </w:rPr>
        <w:t>several carcinogens</w:t>
      </w:r>
      <w:r w:rsidR="004F0A99">
        <w:rPr>
          <w:sz w:val="24"/>
          <w:szCs w:val="24"/>
        </w:rPr>
        <w:fldChar w:fldCharType="begin">
          <w:fldData xml:space="preserve">PEVuZE5vdGU+PENpdGU+PEF1dGhvcj5TaW08L0F1dGhvcj48WWVhcj4yMDA4PC9ZZWFyPjxSZWNO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</w:fldData>
        </w:fldChar>
      </w:r>
      <w:r w:rsidR="00411004">
        <w:rPr>
          <w:sz w:val="24"/>
          <w:szCs w:val="24"/>
        </w:rPr>
        <w:instrText xml:space="preserve"> ADDIN EN.CITE </w:instrText>
      </w:r>
      <w:r w:rsidR="00411004">
        <w:rPr>
          <w:sz w:val="24"/>
          <w:szCs w:val="24"/>
        </w:rPr>
        <w:fldChar w:fldCharType="begin">
          <w:fldData xml:space="preserve">PEVuZE5vdGU+PENpdGU+PEF1dGhvcj5TaW08L0F1dGhvcj48WWVhcj4yMDA4PC9ZZWFyPjxSZWNO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</w:fldData>
        </w:fldChar>
      </w:r>
      <w:r w:rsidR="00411004">
        <w:rPr>
          <w:sz w:val="24"/>
          <w:szCs w:val="24"/>
        </w:rPr>
        <w:instrText xml:space="preserve"> ADDIN EN.CITE.DATA </w:instrText>
      </w:r>
      <w:r w:rsidR="00411004">
        <w:rPr>
          <w:sz w:val="24"/>
          <w:szCs w:val="24"/>
        </w:rPr>
      </w:r>
      <w:r w:rsidR="00411004">
        <w:rPr>
          <w:sz w:val="24"/>
          <w:szCs w:val="24"/>
        </w:rPr>
        <w:fldChar w:fldCharType="end"/>
      </w:r>
      <w:r w:rsidR="004F0A99">
        <w:rPr>
          <w:sz w:val="24"/>
          <w:szCs w:val="24"/>
        </w:rPr>
      </w:r>
      <w:r w:rsidR="004F0A99">
        <w:rPr>
          <w:sz w:val="24"/>
          <w:szCs w:val="24"/>
        </w:rPr>
        <w:fldChar w:fldCharType="separate"/>
      </w:r>
      <w:r w:rsidR="00411004" w:rsidRPr="00411004">
        <w:rPr>
          <w:noProof/>
          <w:sz w:val="24"/>
          <w:szCs w:val="24"/>
          <w:vertAlign w:val="superscript"/>
        </w:rPr>
        <w:t>4,5</w:t>
      </w:r>
      <w:r w:rsidR="004F0A99">
        <w:rPr>
          <w:sz w:val="24"/>
          <w:szCs w:val="24"/>
        </w:rPr>
        <w:fldChar w:fldCharType="end"/>
      </w:r>
      <w:r w:rsidR="00837539">
        <w:rPr>
          <w:sz w:val="24"/>
          <w:szCs w:val="24"/>
        </w:rPr>
        <w:t xml:space="preserve"> </w:t>
      </w:r>
      <w:r w:rsidR="00F702DF">
        <w:rPr>
          <w:sz w:val="24"/>
          <w:szCs w:val="24"/>
        </w:rPr>
        <w:t xml:space="preserve">and </w:t>
      </w:r>
      <w:r w:rsidR="00D41FA6" w:rsidRPr="00F702DF">
        <w:rPr>
          <w:sz w:val="24"/>
          <w:szCs w:val="24"/>
        </w:rPr>
        <w:t>endogenous aliphatic amines</w:t>
      </w:r>
      <w:r w:rsidR="00393712">
        <w:rPr>
          <w:sz w:val="24"/>
          <w:szCs w:val="24"/>
        </w:rPr>
        <w:t>.</w:t>
      </w:r>
      <w:r w:rsidR="00393712">
        <w:rPr>
          <w:sz w:val="24"/>
          <w:szCs w:val="24"/>
        </w:rPr>
        <w:fldChar w:fldCharType="begin">
          <w:fldData xml:space="preserve">PEVuZE5vdGU+PENpdGU+PEF1dGhvcj5Db253YXk8L0F1dGhvcj48WWVhcj4yMDIwPC9ZZWFyPjxS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</w:fldData>
        </w:fldChar>
      </w:r>
      <w:r w:rsidR="00411004">
        <w:rPr>
          <w:sz w:val="24"/>
          <w:szCs w:val="24"/>
        </w:rPr>
        <w:instrText xml:space="preserve"> ADDIN EN.CITE </w:instrText>
      </w:r>
      <w:r w:rsidR="00411004">
        <w:rPr>
          <w:sz w:val="24"/>
          <w:szCs w:val="24"/>
        </w:rPr>
        <w:fldChar w:fldCharType="begin">
          <w:fldData xml:space="preserve">PEVuZE5vdGU+PENpdGU+PEF1dGhvcj5Db253YXk8L0F1dGhvcj48WWVhcj4yMDIwPC9ZZWFyPjxS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</w:fldData>
        </w:fldChar>
      </w:r>
      <w:r w:rsidR="00411004">
        <w:rPr>
          <w:sz w:val="24"/>
          <w:szCs w:val="24"/>
        </w:rPr>
        <w:instrText xml:space="preserve"> ADDIN EN.CITE.DATA </w:instrText>
      </w:r>
      <w:r w:rsidR="00411004">
        <w:rPr>
          <w:sz w:val="24"/>
          <w:szCs w:val="24"/>
        </w:rPr>
      </w:r>
      <w:r w:rsidR="00411004">
        <w:rPr>
          <w:sz w:val="24"/>
          <w:szCs w:val="24"/>
        </w:rPr>
        <w:fldChar w:fldCharType="end"/>
      </w:r>
      <w:r w:rsidR="00393712">
        <w:rPr>
          <w:sz w:val="24"/>
          <w:szCs w:val="24"/>
        </w:rPr>
      </w:r>
      <w:r w:rsidR="00393712">
        <w:rPr>
          <w:sz w:val="24"/>
          <w:szCs w:val="24"/>
        </w:rPr>
        <w:fldChar w:fldCharType="separate"/>
      </w:r>
      <w:r w:rsidR="00411004" w:rsidRPr="00411004">
        <w:rPr>
          <w:noProof/>
          <w:sz w:val="24"/>
          <w:szCs w:val="24"/>
          <w:vertAlign w:val="superscript"/>
        </w:rPr>
        <w:t>6</w:t>
      </w:r>
      <w:r w:rsidR="00393712">
        <w:rPr>
          <w:sz w:val="24"/>
          <w:szCs w:val="24"/>
        </w:rPr>
        <w:fldChar w:fldCharType="end"/>
      </w:r>
      <w:r w:rsidR="00315EC9" w:rsidRPr="00F702DF">
        <w:rPr>
          <w:sz w:val="24"/>
          <w:szCs w:val="24"/>
        </w:rPr>
        <w:t xml:space="preserve"> </w:t>
      </w:r>
      <w:r w:rsidR="002A21C1" w:rsidRPr="00F702DF">
        <w:rPr>
          <w:i/>
          <w:iCs/>
          <w:sz w:val="24"/>
          <w:szCs w:val="24"/>
        </w:rPr>
        <w:t>NAT2</w:t>
      </w:r>
      <w:r w:rsidR="002A21C1" w:rsidRPr="00F702DF">
        <w:rPr>
          <w:sz w:val="24"/>
          <w:szCs w:val="24"/>
        </w:rPr>
        <w:t xml:space="preserve"> is highly expressed in the liver</w:t>
      </w:r>
      <w:r w:rsidR="00C842F3" w:rsidRPr="00F702DF">
        <w:rPr>
          <w:sz w:val="24"/>
          <w:szCs w:val="24"/>
        </w:rPr>
        <w:t>, small intestine, and colon.</w:t>
      </w:r>
      <w:r w:rsidR="00927CC7">
        <w:rPr>
          <w:sz w:val="24"/>
          <w:szCs w:val="24"/>
        </w:rPr>
        <w:fldChar w:fldCharType="begin">
          <w:fldData xml:space="preserve">PEVuZE5vdGU+PENpdGU+PEF1dGhvcj5IdXNhaW48L0F1dGhvcj48WWVhcj4yMDA3PC9ZZWFyPjxS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</w:fldData>
        </w:fldChar>
      </w:r>
      <w:r w:rsidR="00411004">
        <w:rPr>
          <w:sz w:val="24"/>
          <w:szCs w:val="24"/>
        </w:rPr>
        <w:instrText xml:space="preserve"> ADDIN EN.CITE </w:instrText>
      </w:r>
      <w:r w:rsidR="00411004">
        <w:rPr>
          <w:sz w:val="24"/>
          <w:szCs w:val="24"/>
        </w:rPr>
        <w:fldChar w:fldCharType="begin">
          <w:fldData xml:space="preserve">PEVuZE5vdGU+PENpdGU+PEF1dGhvcj5IdXNhaW48L0F1dGhvcj48WWVhcj4yMDA3PC9ZZWFyPjxS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</w:fldData>
        </w:fldChar>
      </w:r>
      <w:r w:rsidR="00411004">
        <w:rPr>
          <w:sz w:val="24"/>
          <w:szCs w:val="24"/>
        </w:rPr>
        <w:instrText xml:space="preserve"> ADDIN EN.CITE.DATA </w:instrText>
      </w:r>
      <w:r w:rsidR="00411004">
        <w:rPr>
          <w:sz w:val="24"/>
          <w:szCs w:val="24"/>
        </w:rPr>
      </w:r>
      <w:r w:rsidR="00411004">
        <w:rPr>
          <w:sz w:val="24"/>
          <w:szCs w:val="24"/>
        </w:rPr>
        <w:fldChar w:fldCharType="end"/>
      </w:r>
      <w:r w:rsidR="00927CC7">
        <w:rPr>
          <w:sz w:val="24"/>
          <w:szCs w:val="24"/>
        </w:rPr>
      </w:r>
      <w:r w:rsidR="00927CC7">
        <w:rPr>
          <w:sz w:val="24"/>
          <w:szCs w:val="24"/>
        </w:rPr>
        <w:fldChar w:fldCharType="separate"/>
      </w:r>
      <w:r w:rsidR="00411004" w:rsidRPr="00411004">
        <w:rPr>
          <w:noProof/>
          <w:sz w:val="24"/>
          <w:szCs w:val="24"/>
          <w:vertAlign w:val="superscript"/>
        </w:rPr>
        <w:t>7</w:t>
      </w:r>
      <w:r w:rsidR="00927CC7">
        <w:rPr>
          <w:sz w:val="24"/>
          <w:szCs w:val="24"/>
        </w:rPr>
        <w:fldChar w:fldCharType="end"/>
      </w:r>
      <w:r w:rsidR="00940189">
        <w:rPr>
          <w:sz w:val="24"/>
          <w:szCs w:val="24"/>
        </w:rPr>
        <w:t xml:space="preserve"> Depending on the substrate</w:t>
      </w:r>
      <w:r w:rsidR="00BE16C2" w:rsidRPr="00F702DF">
        <w:rPr>
          <w:sz w:val="24"/>
          <w:szCs w:val="24"/>
        </w:rPr>
        <w:t xml:space="preserve"> NAT2</w:t>
      </w:r>
      <w:r w:rsidR="00EF419B">
        <w:rPr>
          <w:sz w:val="24"/>
          <w:szCs w:val="24"/>
        </w:rPr>
        <w:t>-</w:t>
      </w:r>
      <w:r w:rsidR="00BE16C2" w:rsidRPr="00F702DF">
        <w:rPr>
          <w:sz w:val="24"/>
          <w:szCs w:val="24"/>
        </w:rPr>
        <w:t xml:space="preserve">mediated acetylation </w:t>
      </w:r>
      <w:r w:rsidR="00940189">
        <w:rPr>
          <w:sz w:val="24"/>
          <w:szCs w:val="24"/>
        </w:rPr>
        <w:t xml:space="preserve">may </w:t>
      </w:r>
      <w:r w:rsidR="00BE16C2" w:rsidRPr="00F702DF">
        <w:rPr>
          <w:sz w:val="24"/>
          <w:szCs w:val="24"/>
        </w:rPr>
        <w:t>activate the compound</w:t>
      </w:r>
      <w:r w:rsidR="00940189">
        <w:rPr>
          <w:sz w:val="24"/>
          <w:szCs w:val="24"/>
        </w:rPr>
        <w:t xml:space="preserve"> or metabolize it to an</w:t>
      </w:r>
      <w:r w:rsidR="00BE16C2" w:rsidRPr="00F702DF">
        <w:rPr>
          <w:sz w:val="24"/>
          <w:szCs w:val="24"/>
        </w:rPr>
        <w:t xml:space="preserve"> inactive </w:t>
      </w:r>
      <w:r w:rsidR="00940189">
        <w:rPr>
          <w:sz w:val="24"/>
          <w:szCs w:val="24"/>
        </w:rPr>
        <w:t>entity</w:t>
      </w:r>
      <w:r w:rsidR="00BE16C2" w:rsidRPr="00F702DF">
        <w:rPr>
          <w:sz w:val="24"/>
          <w:szCs w:val="24"/>
        </w:rPr>
        <w:t>.</w:t>
      </w:r>
      <w:r w:rsidR="00851D8C">
        <w:rPr>
          <w:sz w:val="24"/>
          <w:szCs w:val="24"/>
        </w:rPr>
        <w:fldChar w:fldCharType="begin">
          <w:fldData xml:space="preserve">PEVuZE5vdGU+PENpdGU+PEF1dGhvcj5NY0RvbmFnaDwvQXV0aG9yPjxZZWFyPjIwMTQ8L1llYXI+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</w:fldData>
        </w:fldChar>
      </w:r>
      <w:r w:rsidR="00411004">
        <w:rPr>
          <w:sz w:val="24"/>
          <w:szCs w:val="24"/>
        </w:rPr>
        <w:instrText xml:space="preserve"> ADDIN EN.CITE </w:instrText>
      </w:r>
      <w:r w:rsidR="00411004">
        <w:rPr>
          <w:sz w:val="24"/>
          <w:szCs w:val="24"/>
        </w:rPr>
        <w:fldChar w:fldCharType="begin">
          <w:fldData xml:space="preserve">PEVuZE5vdGU+PENpdGU+PEF1dGhvcj5NY0RvbmFnaDwvQXV0aG9yPjxZZWFyPjIwMTQ8L1llYXI+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</w:fldData>
        </w:fldChar>
      </w:r>
      <w:r w:rsidR="00411004">
        <w:rPr>
          <w:sz w:val="24"/>
          <w:szCs w:val="24"/>
        </w:rPr>
        <w:instrText xml:space="preserve"> ADDIN EN.CITE.DATA </w:instrText>
      </w:r>
      <w:r w:rsidR="00411004">
        <w:rPr>
          <w:sz w:val="24"/>
          <w:szCs w:val="24"/>
        </w:rPr>
      </w:r>
      <w:r w:rsidR="00411004">
        <w:rPr>
          <w:sz w:val="24"/>
          <w:szCs w:val="24"/>
        </w:rPr>
        <w:fldChar w:fldCharType="end"/>
      </w:r>
      <w:r w:rsidR="00851D8C">
        <w:rPr>
          <w:sz w:val="24"/>
          <w:szCs w:val="24"/>
        </w:rPr>
      </w:r>
      <w:r w:rsidR="00851D8C">
        <w:rPr>
          <w:sz w:val="24"/>
          <w:szCs w:val="24"/>
        </w:rPr>
        <w:fldChar w:fldCharType="separate"/>
      </w:r>
      <w:r w:rsidR="00411004" w:rsidRPr="00411004">
        <w:rPr>
          <w:noProof/>
          <w:sz w:val="24"/>
          <w:szCs w:val="24"/>
          <w:vertAlign w:val="superscript"/>
        </w:rPr>
        <w:t>3</w:t>
      </w:r>
      <w:r w:rsidR="00851D8C">
        <w:rPr>
          <w:sz w:val="24"/>
          <w:szCs w:val="24"/>
        </w:rPr>
        <w:fldChar w:fldCharType="end"/>
      </w:r>
      <w:r w:rsidR="00BE16C2" w:rsidRPr="00F702DF">
        <w:rPr>
          <w:sz w:val="24"/>
          <w:szCs w:val="24"/>
        </w:rPr>
        <w:t xml:space="preserve"> </w:t>
      </w:r>
      <w:r w:rsidR="00BE16C2" w:rsidRPr="00F702DF">
        <w:rPr>
          <w:i/>
          <w:iCs/>
          <w:sz w:val="24"/>
          <w:szCs w:val="24"/>
        </w:rPr>
        <w:t xml:space="preserve">NAT2 </w:t>
      </w:r>
      <w:r w:rsidR="00BE16C2" w:rsidRPr="00F702DF">
        <w:rPr>
          <w:sz w:val="24"/>
          <w:szCs w:val="24"/>
        </w:rPr>
        <w:t>is highly polymorphic</w:t>
      </w:r>
      <w:r w:rsidRPr="00F702DF">
        <w:rPr>
          <w:sz w:val="24"/>
          <w:szCs w:val="24"/>
        </w:rPr>
        <w:t xml:space="preserve"> </w:t>
      </w:r>
      <w:r w:rsidR="008F040F" w:rsidRPr="00F702DF">
        <w:rPr>
          <w:sz w:val="24"/>
          <w:szCs w:val="24"/>
        </w:rPr>
        <w:t>leading to</w:t>
      </w:r>
      <w:r w:rsidRPr="00F702DF">
        <w:rPr>
          <w:sz w:val="24"/>
          <w:szCs w:val="24"/>
        </w:rPr>
        <w:t xml:space="preserve"> </w:t>
      </w:r>
      <w:r w:rsidR="005746C8">
        <w:rPr>
          <w:sz w:val="24"/>
          <w:szCs w:val="24"/>
        </w:rPr>
        <w:t>trimodal</w:t>
      </w:r>
      <w:r w:rsidR="005A591C">
        <w:rPr>
          <w:sz w:val="24"/>
          <w:szCs w:val="24"/>
        </w:rPr>
        <w:t xml:space="preserve"> (sometimes </w:t>
      </w:r>
      <w:r w:rsidR="005746C8">
        <w:rPr>
          <w:sz w:val="24"/>
          <w:szCs w:val="24"/>
        </w:rPr>
        <w:t>bimodal</w:t>
      </w:r>
      <w:r w:rsidR="005A591C">
        <w:rPr>
          <w:sz w:val="24"/>
          <w:szCs w:val="24"/>
        </w:rPr>
        <w:t xml:space="preserve">, </w:t>
      </w:r>
      <w:r w:rsidR="008469E2">
        <w:rPr>
          <w:sz w:val="24"/>
          <w:szCs w:val="24"/>
        </w:rPr>
        <w:t>excluding</w:t>
      </w:r>
      <w:r w:rsidR="005A591C">
        <w:rPr>
          <w:sz w:val="24"/>
          <w:szCs w:val="24"/>
        </w:rPr>
        <w:t xml:space="preserve"> an intermediate phenotype) </w:t>
      </w:r>
      <w:r w:rsidRPr="00F702DF">
        <w:rPr>
          <w:sz w:val="24"/>
          <w:szCs w:val="24"/>
        </w:rPr>
        <w:t>distribution</w:t>
      </w:r>
      <w:r w:rsidR="00940189">
        <w:rPr>
          <w:sz w:val="24"/>
          <w:szCs w:val="24"/>
        </w:rPr>
        <w:t>s</w:t>
      </w:r>
      <w:r w:rsidRPr="00F702DF">
        <w:rPr>
          <w:sz w:val="24"/>
          <w:szCs w:val="24"/>
        </w:rPr>
        <w:t xml:space="preserve"> of </w:t>
      </w:r>
      <w:r w:rsidR="00BE16C2" w:rsidRPr="00F702DF">
        <w:rPr>
          <w:sz w:val="24"/>
          <w:szCs w:val="24"/>
        </w:rPr>
        <w:t xml:space="preserve">rapid </w:t>
      </w:r>
      <w:r w:rsidR="003A2EAA" w:rsidRPr="00F702DF">
        <w:rPr>
          <w:sz w:val="24"/>
          <w:szCs w:val="24"/>
        </w:rPr>
        <w:t>and</w:t>
      </w:r>
      <w:r w:rsidR="00BE16C2" w:rsidRPr="00F702DF">
        <w:rPr>
          <w:sz w:val="24"/>
          <w:szCs w:val="24"/>
        </w:rPr>
        <w:t xml:space="preserve"> poor </w:t>
      </w:r>
      <w:r w:rsidR="0091217E">
        <w:rPr>
          <w:sz w:val="24"/>
          <w:szCs w:val="24"/>
        </w:rPr>
        <w:t>(</w:t>
      </w:r>
      <w:r w:rsidR="00046818">
        <w:rPr>
          <w:sz w:val="24"/>
          <w:szCs w:val="24"/>
        </w:rPr>
        <w:t>also</w:t>
      </w:r>
      <w:r w:rsidR="0091217E">
        <w:rPr>
          <w:sz w:val="24"/>
          <w:szCs w:val="24"/>
        </w:rPr>
        <w:t xml:space="preserve"> known as “slow”) </w:t>
      </w:r>
      <w:r w:rsidR="00BE16C2" w:rsidRPr="00F702DF">
        <w:rPr>
          <w:sz w:val="24"/>
          <w:szCs w:val="24"/>
        </w:rPr>
        <w:t xml:space="preserve">metabolizers </w:t>
      </w:r>
      <w:r w:rsidR="00940189">
        <w:rPr>
          <w:sz w:val="24"/>
          <w:szCs w:val="24"/>
        </w:rPr>
        <w:t>across</w:t>
      </w:r>
      <w:r w:rsidR="00940189" w:rsidRPr="00F702DF">
        <w:rPr>
          <w:sz w:val="24"/>
          <w:szCs w:val="24"/>
        </w:rPr>
        <w:t xml:space="preserve"> </w:t>
      </w:r>
      <w:r w:rsidR="00940189">
        <w:rPr>
          <w:sz w:val="24"/>
          <w:szCs w:val="24"/>
        </w:rPr>
        <w:t>global</w:t>
      </w:r>
      <w:r w:rsidRPr="00F702DF">
        <w:rPr>
          <w:sz w:val="24"/>
          <w:szCs w:val="24"/>
        </w:rPr>
        <w:t xml:space="preserve"> populations</w:t>
      </w:r>
      <w:r w:rsidR="006728E0" w:rsidRPr="00F702DF">
        <w:rPr>
          <w:sz w:val="24"/>
          <w:szCs w:val="24"/>
        </w:rPr>
        <w:t>, with a high degree of concordance between NAT2 phenotype and genotype</w:t>
      </w:r>
      <w:r w:rsidR="00457476">
        <w:rPr>
          <w:sz w:val="24"/>
          <w:szCs w:val="24"/>
        </w:rPr>
        <w:fldChar w:fldCharType="begin">
          <w:fldData xml:space="preserve">PEVuZE5vdGU+PENpdGU+PEF1dGhvcj5TYWJiYWdoPC9BdXRob3I+PFllYXI+MjAxMTwvWWVhcj48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</w:fldData>
        </w:fldChar>
      </w:r>
      <w:r w:rsidR="00411004">
        <w:rPr>
          <w:sz w:val="24"/>
          <w:szCs w:val="24"/>
        </w:rPr>
        <w:instrText xml:space="preserve"> ADDIN EN.CITE </w:instrText>
      </w:r>
      <w:r w:rsidR="00411004">
        <w:rPr>
          <w:sz w:val="24"/>
          <w:szCs w:val="24"/>
        </w:rPr>
        <w:fldChar w:fldCharType="begin">
          <w:fldData xml:space="preserve">PEVuZE5vdGU+PENpdGU+PEF1dGhvcj5TYWJiYWdoPC9BdXRob3I+PFllYXI+MjAxMTwvWWVhcj48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</w:fldData>
        </w:fldChar>
      </w:r>
      <w:r w:rsidR="00411004">
        <w:rPr>
          <w:sz w:val="24"/>
          <w:szCs w:val="24"/>
        </w:rPr>
        <w:instrText xml:space="preserve"> ADDIN EN.CITE.DATA </w:instrText>
      </w:r>
      <w:r w:rsidR="00411004">
        <w:rPr>
          <w:sz w:val="24"/>
          <w:szCs w:val="24"/>
        </w:rPr>
      </w:r>
      <w:r w:rsidR="00411004">
        <w:rPr>
          <w:sz w:val="24"/>
          <w:szCs w:val="24"/>
        </w:rPr>
        <w:fldChar w:fldCharType="end"/>
      </w:r>
      <w:r w:rsidR="00457476">
        <w:rPr>
          <w:sz w:val="24"/>
          <w:szCs w:val="24"/>
        </w:rPr>
      </w:r>
      <w:r w:rsidR="00457476">
        <w:rPr>
          <w:sz w:val="24"/>
          <w:szCs w:val="24"/>
        </w:rPr>
        <w:fldChar w:fldCharType="separate"/>
      </w:r>
      <w:r w:rsidR="00411004" w:rsidRPr="00411004">
        <w:rPr>
          <w:noProof/>
          <w:sz w:val="24"/>
          <w:szCs w:val="24"/>
          <w:vertAlign w:val="superscript"/>
        </w:rPr>
        <w:t>8-11</w:t>
      </w:r>
      <w:r w:rsidR="00457476">
        <w:rPr>
          <w:sz w:val="24"/>
          <w:szCs w:val="24"/>
        </w:rPr>
        <w:fldChar w:fldCharType="end"/>
      </w:r>
      <w:r w:rsidRPr="00F702DF">
        <w:rPr>
          <w:sz w:val="24"/>
          <w:szCs w:val="24"/>
        </w:rPr>
        <w:t xml:space="preserve"> </w:t>
      </w:r>
      <w:r w:rsidR="00BE16C2" w:rsidRPr="00F702DF">
        <w:rPr>
          <w:sz w:val="24"/>
          <w:szCs w:val="24"/>
        </w:rPr>
        <w:t>(</w:t>
      </w:r>
      <w:r w:rsidR="00AB7118" w:rsidRPr="00457476">
        <w:rPr>
          <w:sz w:val="24"/>
          <w:szCs w:val="24"/>
        </w:rPr>
        <w:t>S</w:t>
      </w:r>
      <w:r w:rsidR="00457476" w:rsidRPr="00457476">
        <w:rPr>
          <w:sz w:val="24"/>
          <w:szCs w:val="24"/>
        </w:rPr>
        <w:t>ee</w:t>
      </w:r>
      <w:r w:rsidR="00457476">
        <w:rPr>
          <w:b/>
          <w:bCs/>
          <w:sz w:val="24"/>
          <w:szCs w:val="24"/>
        </w:rPr>
        <w:t xml:space="preserve"> s</w:t>
      </w:r>
      <w:r w:rsidR="00AB7118" w:rsidRPr="00AB7118">
        <w:rPr>
          <w:b/>
          <w:bCs/>
          <w:sz w:val="24"/>
          <w:szCs w:val="24"/>
        </w:rPr>
        <w:t>upplement</w:t>
      </w:r>
      <w:r w:rsidR="00457476">
        <w:rPr>
          <w:b/>
          <w:bCs/>
          <w:sz w:val="24"/>
          <w:szCs w:val="24"/>
        </w:rPr>
        <w:t xml:space="preserve">al materials </w:t>
      </w:r>
      <w:r w:rsidR="00457476" w:rsidRPr="00457476">
        <w:rPr>
          <w:sz w:val="24"/>
          <w:szCs w:val="24"/>
        </w:rPr>
        <w:t>for more discussion</w:t>
      </w:r>
      <w:r w:rsidR="00E5773C" w:rsidRPr="00F702DF">
        <w:rPr>
          <w:sz w:val="24"/>
          <w:szCs w:val="24"/>
        </w:rPr>
        <w:t>).</w:t>
      </w:r>
      <w:r w:rsidR="00F27877" w:rsidRPr="00F702DF">
        <w:rPr>
          <w:sz w:val="24"/>
          <w:szCs w:val="24"/>
        </w:rPr>
        <w:t xml:space="preserve"> </w:t>
      </w:r>
      <w:r w:rsidR="00F27877" w:rsidRPr="00F702DF">
        <w:rPr>
          <w:i/>
          <w:iCs/>
          <w:sz w:val="24"/>
          <w:szCs w:val="24"/>
        </w:rPr>
        <w:t>NAT1</w:t>
      </w:r>
      <w:r w:rsidR="00F27877" w:rsidRPr="00F702DF">
        <w:rPr>
          <w:sz w:val="24"/>
          <w:szCs w:val="24"/>
        </w:rPr>
        <w:t xml:space="preserve">, </w:t>
      </w:r>
      <w:r w:rsidR="00F27877" w:rsidRPr="00F702DF">
        <w:rPr>
          <w:i/>
          <w:iCs/>
          <w:sz w:val="24"/>
          <w:szCs w:val="24"/>
        </w:rPr>
        <w:t xml:space="preserve">NAT2, </w:t>
      </w:r>
      <w:r w:rsidR="00F27877" w:rsidRPr="00F702DF">
        <w:rPr>
          <w:sz w:val="24"/>
          <w:szCs w:val="24"/>
        </w:rPr>
        <w:t xml:space="preserve">and the nonfunctional pseudogene </w:t>
      </w:r>
      <w:r w:rsidR="00F27877" w:rsidRPr="00F702DF">
        <w:rPr>
          <w:i/>
          <w:iCs/>
          <w:sz w:val="24"/>
          <w:szCs w:val="24"/>
        </w:rPr>
        <w:t>NATP</w:t>
      </w:r>
      <w:r w:rsidR="00F27877" w:rsidRPr="00F702DF">
        <w:rPr>
          <w:sz w:val="24"/>
          <w:szCs w:val="24"/>
        </w:rPr>
        <w:t xml:space="preserve"> are encoded on the forward strand of chromosome 8p22. The </w:t>
      </w:r>
      <w:r w:rsidR="00F27877" w:rsidRPr="00F702DF">
        <w:rPr>
          <w:i/>
          <w:iCs/>
          <w:sz w:val="24"/>
          <w:szCs w:val="24"/>
        </w:rPr>
        <w:t xml:space="preserve">NAT1 </w:t>
      </w:r>
      <w:r w:rsidR="00F27877" w:rsidRPr="00F702DF">
        <w:rPr>
          <w:sz w:val="24"/>
          <w:szCs w:val="24"/>
        </w:rPr>
        <w:t xml:space="preserve">and </w:t>
      </w:r>
      <w:r w:rsidR="00F27877" w:rsidRPr="00F702DF">
        <w:rPr>
          <w:i/>
          <w:iCs/>
          <w:sz w:val="24"/>
          <w:szCs w:val="24"/>
        </w:rPr>
        <w:t xml:space="preserve">NAT2 </w:t>
      </w:r>
      <w:r w:rsidR="00F27877" w:rsidRPr="00F702DF">
        <w:rPr>
          <w:sz w:val="24"/>
          <w:szCs w:val="24"/>
        </w:rPr>
        <w:t>coding sequences are 87.5% homologous.</w:t>
      </w:r>
      <w:r w:rsidR="00CC209B">
        <w:rPr>
          <w:sz w:val="24"/>
          <w:szCs w:val="24"/>
        </w:rPr>
        <w:fldChar w:fldCharType="begin"/>
      </w:r>
      <w:r w:rsidR="00411004">
        <w:rPr>
          <w:sz w:val="24"/>
          <w:szCs w:val="24"/>
        </w:rPr>
        <w:instrText xml:space="preserve"> ADDIN EN.CITE &lt;EndNote&gt;&lt;Cite&gt;&lt;Author&gt;Blum&lt;/Author&gt;&lt;Year&gt;1990&lt;/Year&gt;&lt;RecNum&gt;119&lt;/RecNum&gt;&lt;DisplayText&gt;&lt;style face="superscript"&gt;12&lt;/style&gt;&lt;/DisplayText&gt;&lt;record&gt;&lt;rec-number&gt;119&lt;/rec-number&gt;&lt;foreign-keys&gt;&lt;key app="EN" db-id="saf9dxrr1xaesaer2pav0dthders5d0fpwpr" timestamp="1750784273"&gt;119&lt;/key&gt;&lt;/foreign-keys&gt;&lt;ref-type name="Journal Article"&gt;17&lt;/ref-type&gt;&lt;contributors&gt;&lt;authors&gt;&lt;author&gt;Blum, M.&lt;/author&gt;&lt;author&gt;Grant, D. M.&lt;/author&gt;&lt;author&gt;McBride, W.&lt;/author&gt;&lt;author&gt;Heim, M.&lt;/author&gt;&lt;author&gt;Meyer, U. A.&lt;/author&gt;&lt;/authors&gt;&lt;/contributors&gt;&lt;auth-address&gt;Department of Pharmacology, University of Basel, Switzerland.&lt;/auth-address&gt;&lt;titles&gt;&lt;title&gt;Human arylamine N-acetyltransferase genes: isolation, chromosomal localization, and functional expression&lt;/title&gt;&lt;secondary-title&gt;DNA Cell Biol&lt;/secondary-title&gt;&lt;/titles&gt;&lt;periodical&gt;&lt;full-title&gt;DNA Cell Biol&lt;/full-title&gt;&lt;/periodical&gt;&lt;pages&gt;193-203&lt;/pages&gt;&lt;volume&gt;9&lt;/volume&gt;&lt;number&gt;3&lt;/number&gt;&lt;keywords&gt;&lt;keyword&gt;Acetyltransferases/*genetics&lt;/keyword&gt;&lt;keyword&gt;Amino Acid Sequence&lt;/keyword&gt;&lt;keyword&gt;Animals&lt;/keyword&gt;&lt;keyword&gt;Arylamine N-Acetyltransferase/biosynthesis/*genetics&lt;/keyword&gt;&lt;keyword&gt;Base Sequence&lt;/keyword&gt;&lt;keyword&gt;Cell Line&lt;/keyword&gt;&lt;keyword&gt;Chromosome Mapping&lt;/keyword&gt;&lt;keyword&gt;Chromosomes, Human, Pair 8/analysis&lt;/keyword&gt;&lt;keyword&gt;Cloning, Molecular&lt;/keyword&gt;&lt;keyword&gt;Gene Expression Regulation&lt;/keyword&gt;&lt;keyword&gt;Humans&lt;/keyword&gt;&lt;keyword&gt;Molecular Sequence Data&lt;/keyword&gt;&lt;keyword&gt;Recombinant Proteins/biosynthesis&lt;/keyword&gt;&lt;keyword&gt;Sequence Homology, Nucleic Acid&lt;/keyword&gt;&lt;keyword&gt;Transfection&lt;/keyword&gt;&lt;/keywords&gt;&lt;dates&gt;&lt;year&gt;1990&lt;/year&gt;&lt;pub-dates&gt;&lt;date&gt;Apr&lt;/date&gt;&lt;/pub-dates&gt;&lt;/dates&gt;&lt;isbn&gt;1044-5498 (Print)&amp;#xD;1044-5498 (Linking)&lt;/isbn&gt;&lt;accession-num&gt;2340091&lt;/accession-num&gt;&lt;urls&gt;&lt;related-urls&gt;&lt;url&gt;https://www.ncbi.nlm.nih.gov/pubmed/2340091&lt;/url&gt;&lt;/related-urls&gt;&lt;/urls&gt;&lt;electronic-resource-num&gt;10.1089/dna.1990.9.193&lt;/electronic-resource-num&gt;&lt;remote-database-name&gt;Medline&lt;/remote-database-name&gt;&lt;remote-database-provider&gt;NLM&lt;/remote-database-provider&gt;&lt;/record&gt;&lt;/Cite&gt;&lt;/EndNote&gt;</w:instrText>
      </w:r>
      <w:r w:rsidR="00CC209B">
        <w:rPr>
          <w:sz w:val="24"/>
          <w:szCs w:val="24"/>
        </w:rPr>
        <w:fldChar w:fldCharType="separate"/>
      </w:r>
      <w:r w:rsidR="00411004" w:rsidRPr="00411004">
        <w:rPr>
          <w:noProof/>
          <w:sz w:val="24"/>
          <w:szCs w:val="24"/>
          <w:vertAlign w:val="superscript"/>
        </w:rPr>
        <w:t>12</w:t>
      </w:r>
      <w:r w:rsidR="00CC209B">
        <w:rPr>
          <w:sz w:val="24"/>
          <w:szCs w:val="24"/>
        </w:rPr>
        <w:fldChar w:fldCharType="end"/>
      </w:r>
      <w:r w:rsidR="00F27877" w:rsidRPr="00F702DF">
        <w:rPr>
          <w:sz w:val="24"/>
          <w:szCs w:val="24"/>
        </w:rPr>
        <w:t xml:space="preserve"> Despite this, NAT1 and NAT2 exhibit distinct substrate affinities that </w:t>
      </w:r>
      <w:r w:rsidR="00192E3A">
        <w:rPr>
          <w:sz w:val="24"/>
          <w:szCs w:val="24"/>
        </w:rPr>
        <w:t xml:space="preserve">impact </w:t>
      </w:r>
      <w:r w:rsidR="00F27877" w:rsidRPr="00F702DF">
        <w:rPr>
          <w:sz w:val="24"/>
          <w:szCs w:val="24"/>
        </w:rPr>
        <w:t>their unique physiological roles.</w:t>
      </w:r>
      <w:r w:rsidR="00133FBC">
        <w:rPr>
          <w:sz w:val="24"/>
          <w:szCs w:val="24"/>
        </w:rPr>
        <w:fldChar w:fldCharType="begin"/>
      </w:r>
      <w:r w:rsidR="00411004">
        <w:rPr>
          <w:sz w:val="24"/>
          <w:szCs w:val="24"/>
        </w:rPr>
        <w:instrText xml:space="preserve"> ADDIN EN.CITE &lt;EndNote&gt;&lt;Cite&gt;&lt;Author&gt;Sim&lt;/Author&gt;&lt;Year&gt;2014&lt;/Year&gt;&lt;RecNum&gt;120&lt;/RecNum&gt;&lt;DisplayText&gt;&lt;style face="superscript"&gt;13&lt;/style&gt;&lt;/DisplayText&gt;&lt;record&gt;&lt;rec-number&gt;120&lt;/rec-number&gt;&lt;foreign-keys&gt;&lt;key app="EN" db-id="saf9dxrr1xaesaer2pav0dthders5d0fpwpr" timestamp="1750784356"&gt;120&lt;/key&gt;&lt;/foreign-keys&gt;&lt;ref-type name="Journal Article"&gt;17&lt;/ref-type&gt;&lt;contributors&gt;&lt;authors&gt;&lt;author&gt;Sim, E.&lt;/author&gt;&lt;author&gt;Abuhammad, A.&lt;/author&gt;&lt;author&gt;Ryan, A.&lt;/author&gt;&lt;/authors&gt;&lt;/contributors&gt;&lt;auth-address&gt;Faculty of Science Engineering and Computing, Kingston University, Kingston, UK; Department of Pharmacology, Oxford University, Oxford, UK.&lt;/auth-address&gt;&lt;titles&gt;&lt;title&gt;Arylamine N-acetyltransferases: from drug metabolism and pharmacogenetics to drug discovery&lt;/title&gt;&lt;secondary-title&gt;Br J Pharmacol&lt;/secondary-title&gt;&lt;/titles&gt;&lt;periodical&gt;&lt;full-title&gt;Br J Pharmacol&lt;/full-title&gt;&lt;/periodical&gt;&lt;pages&gt;2705-25&lt;/pages&gt;&lt;volume&gt;171&lt;/volume&gt;&lt;number&gt;11&lt;/number&gt;&lt;keywords&gt;&lt;keyword&gt;Animals&lt;/keyword&gt;&lt;keyword&gt;Arylamine N-Acetyltransferase/genetics/*metabolism&lt;/keyword&gt;&lt;keyword&gt;Drug Discovery&lt;/keyword&gt;&lt;keyword&gt;Drug-Related Side Effects and Adverse Reactions&lt;/keyword&gt;&lt;keyword&gt;Humans&lt;/keyword&gt;&lt;keyword&gt;Pharmaceutical Preparations/metabolism&lt;/keyword&gt;&lt;keyword&gt;Pharmacogenetics&lt;/keyword&gt;&lt;keyword&gt;acetyl CoA&lt;/keyword&gt;&lt;keyword&gt;arylamine N-acetyltransferase&lt;/keyword&gt;&lt;keyword&gt;breast cancer&lt;/keyword&gt;&lt;keyword&gt;catalytic triad&lt;/keyword&gt;&lt;keyword&gt;hydralazine&lt;/keyword&gt;&lt;keyword&gt;isoniazid&lt;/keyword&gt;&lt;keyword&gt;tuberculosis&lt;/keyword&gt;&lt;/keywords&gt;&lt;dates&gt;&lt;year&gt;2014&lt;/year&gt;&lt;pub-dates&gt;&lt;date&gt;Jun&lt;/date&gt;&lt;/pub-dates&gt;&lt;/dates&gt;&lt;isbn&gt;1476-5381 (Electronic)&amp;#xD;0007-1188 (Print)&amp;#xD;0007-1188 (Linking)&lt;/isbn&gt;&lt;accession-num&gt;24467436&lt;/accession-num&gt;&lt;urls&gt;&lt;related-urls&gt;&lt;url&gt;https://www.ncbi.nlm.nih.gov/pubmed/24467436&lt;/url&gt;&lt;/related-urls&gt;&lt;/urls&gt;&lt;custom2&gt;PMC4158862&lt;/custom2&gt;&lt;electronic-resource-num&gt;10.1111/bph.12598&lt;/electronic-resource-num&gt;&lt;remote-database-name&gt;Medline&lt;/remote-database-name&gt;&lt;remote-database-provider&gt;NLM&lt;/remote-database-provider&gt;&lt;/record&gt;&lt;/Cite&gt;&lt;/EndNote&gt;</w:instrText>
      </w:r>
      <w:r w:rsidR="00133FBC">
        <w:rPr>
          <w:sz w:val="24"/>
          <w:szCs w:val="24"/>
        </w:rPr>
        <w:fldChar w:fldCharType="separate"/>
      </w:r>
      <w:r w:rsidR="00411004" w:rsidRPr="00411004">
        <w:rPr>
          <w:noProof/>
          <w:sz w:val="24"/>
          <w:szCs w:val="24"/>
          <w:vertAlign w:val="superscript"/>
        </w:rPr>
        <w:t>13</w:t>
      </w:r>
      <w:r w:rsidR="00133FBC">
        <w:rPr>
          <w:sz w:val="24"/>
          <w:szCs w:val="24"/>
        </w:rPr>
        <w:fldChar w:fldCharType="end"/>
      </w:r>
      <w:r w:rsidR="00F27877" w:rsidRPr="00F702DF">
        <w:rPr>
          <w:sz w:val="24"/>
          <w:szCs w:val="24"/>
        </w:rPr>
        <w:t xml:space="preserve"> </w:t>
      </w:r>
      <w:r w:rsidR="00784D1B">
        <w:rPr>
          <w:sz w:val="24"/>
          <w:szCs w:val="24"/>
        </w:rPr>
        <w:t xml:space="preserve">Additionally, variation in acetylator phenotype is primarily attributed to </w:t>
      </w:r>
      <w:r w:rsidR="007E0741" w:rsidRPr="007E0741">
        <w:rPr>
          <w:i/>
          <w:iCs/>
          <w:sz w:val="24"/>
          <w:szCs w:val="24"/>
        </w:rPr>
        <w:t>NAT2</w:t>
      </w:r>
      <w:r w:rsidR="007E0741">
        <w:rPr>
          <w:sz w:val="24"/>
          <w:szCs w:val="24"/>
        </w:rPr>
        <w:t xml:space="preserve"> genetic variants. </w:t>
      </w:r>
      <w:r w:rsidR="00784D1B">
        <w:rPr>
          <w:sz w:val="24"/>
          <w:szCs w:val="24"/>
        </w:rPr>
        <w:t xml:space="preserve"> </w:t>
      </w:r>
      <w:r w:rsidR="00107B8F" w:rsidRPr="00F702DF">
        <w:rPr>
          <w:i/>
          <w:iCs/>
          <w:sz w:val="24"/>
          <w:szCs w:val="24"/>
        </w:rPr>
        <w:t>NAT2</w:t>
      </w:r>
      <w:r w:rsidR="00107B8F" w:rsidRPr="00F702DF">
        <w:rPr>
          <w:sz w:val="24"/>
          <w:szCs w:val="24"/>
        </w:rPr>
        <w:t xml:space="preserve"> </w:t>
      </w:r>
      <w:r w:rsidR="00107B8F">
        <w:rPr>
          <w:sz w:val="24"/>
          <w:szCs w:val="24"/>
        </w:rPr>
        <w:t>encodes a</w:t>
      </w:r>
      <w:r w:rsidR="00D33DA2">
        <w:rPr>
          <w:sz w:val="24"/>
          <w:szCs w:val="24"/>
        </w:rPr>
        <w:t xml:space="preserve"> canonical mRNA transcript of</w:t>
      </w:r>
      <w:r w:rsidR="00107B8F" w:rsidRPr="00F702DF">
        <w:rPr>
          <w:sz w:val="24"/>
          <w:szCs w:val="24"/>
        </w:rPr>
        <w:t xml:space="preserve"> 1285 base </w:t>
      </w:r>
      <w:r w:rsidR="00107B8F" w:rsidRPr="00F702DF">
        <w:rPr>
          <w:sz w:val="24"/>
          <w:szCs w:val="24"/>
        </w:rPr>
        <w:lastRenderedPageBreak/>
        <w:t>pair</w:t>
      </w:r>
      <w:r w:rsidR="0083644F">
        <w:rPr>
          <w:sz w:val="24"/>
          <w:szCs w:val="24"/>
        </w:rPr>
        <w:t>s</w:t>
      </w:r>
      <w:r w:rsidR="00107B8F">
        <w:rPr>
          <w:sz w:val="24"/>
          <w:szCs w:val="24"/>
        </w:rPr>
        <w:t xml:space="preserve"> (bp) </w:t>
      </w:r>
      <w:r w:rsidR="0047047F">
        <w:rPr>
          <w:sz w:val="24"/>
          <w:szCs w:val="24"/>
        </w:rPr>
        <w:t>which</w:t>
      </w:r>
      <w:r w:rsidR="00F27877" w:rsidRPr="00F702DF">
        <w:rPr>
          <w:sz w:val="24"/>
          <w:szCs w:val="24"/>
        </w:rPr>
        <w:t xml:space="preserve"> contain</w:t>
      </w:r>
      <w:r w:rsidR="0047047F">
        <w:rPr>
          <w:sz w:val="24"/>
          <w:szCs w:val="24"/>
        </w:rPr>
        <w:t>s</w:t>
      </w:r>
      <w:r w:rsidR="00F27877" w:rsidRPr="00F702DF">
        <w:rPr>
          <w:sz w:val="24"/>
          <w:szCs w:val="24"/>
        </w:rPr>
        <w:t xml:space="preserve"> one noncoding exon </w:t>
      </w:r>
      <w:r w:rsidR="0047047F">
        <w:rPr>
          <w:sz w:val="24"/>
          <w:szCs w:val="24"/>
        </w:rPr>
        <w:t xml:space="preserve">and a second exon that harbors the entire </w:t>
      </w:r>
      <w:r w:rsidR="00F27877" w:rsidRPr="00F702DF">
        <w:rPr>
          <w:sz w:val="24"/>
          <w:szCs w:val="24"/>
        </w:rPr>
        <w:t>open reading frame</w:t>
      </w:r>
      <w:r w:rsidR="000848BE">
        <w:rPr>
          <w:sz w:val="24"/>
          <w:szCs w:val="24"/>
        </w:rPr>
        <w:t xml:space="preserve"> of </w:t>
      </w:r>
      <w:r w:rsidR="00F27877" w:rsidRPr="00F702DF">
        <w:rPr>
          <w:sz w:val="24"/>
          <w:szCs w:val="24"/>
        </w:rPr>
        <w:t>874</w:t>
      </w:r>
      <w:r w:rsidR="0047047F">
        <w:rPr>
          <w:sz w:val="24"/>
          <w:szCs w:val="24"/>
        </w:rPr>
        <w:t xml:space="preserve"> bp which produces a </w:t>
      </w:r>
      <w:r w:rsidR="0047047F" w:rsidRPr="00F702DF">
        <w:rPr>
          <w:sz w:val="24"/>
          <w:szCs w:val="24"/>
        </w:rPr>
        <w:t xml:space="preserve">30 </w:t>
      </w:r>
      <w:proofErr w:type="spellStart"/>
      <w:r w:rsidR="0047047F" w:rsidRPr="00F702DF">
        <w:rPr>
          <w:sz w:val="24"/>
          <w:szCs w:val="24"/>
        </w:rPr>
        <w:t>kDa</w:t>
      </w:r>
      <w:proofErr w:type="spellEnd"/>
      <w:r w:rsidR="0047047F">
        <w:rPr>
          <w:sz w:val="24"/>
          <w:szCs w:val="24"/>
        </w:rPr>
        <w:t xml:space="preserve"> protein of</w:t>
      </w:r>
      <w:r w:rsidR="0047047F" w:rsidRPr="00F702DF">
        <w:rPr>
          <w:sz w:val="24"/>
          <w:szCs w:val="24"/>
        </w:rPr>
        <w:t xml:space="preserve"> </w:t>
      </w:r>
      <w:r w:rsidR="00F27877" w:rsidRPr="00F702DF">
        <w:rPr>
          <w:sz w:val="24"/>
          <w:szCs w:val="24"/>
        </w:rPr>
        <w:t>290 amino acids.</w:t>
      </w:r>
      <w:r w:rsidR="0047047F">
        <w:rPr>
          <w:sz w:val="24"/>
          <w:szCs w:val="24"/>
        </w:rPr>
        <w:t xml:space="preserve"> Currently,</w:t>
      </w:r>
      <w:r w:rsidR="00F27877" w:rsidRPr="00F702DF">
        <w:rPr>
          <w:sz w:val="24"/>
          <w:szCs w:val="24"/>
        </w:rPr>
        <w:t xml:space="preserve"> </w:t>
      </w:r>
      <w:r w:rsidR="00441268">
        <w:rPr>
          <w:sz w:val="24"/>
          <w:szCs w:val="24"/>
        </w:rPr>
        <w:t>the Pharmacogene Variation (PharmVar) Consortium defines</w:t>
      </w:r>
      <w:r w:rsidR="00BE16C2" w:rsidRPr="00F702DF">
        <w:rPr>
          <w:sz w:val="24"/>
          <w:szCs w:val="24"/>
        </w:rPr>
        <w:t xml:space="preserve"> </w:t>
      </w:r>
      <w:r w:rsidR="00106744">
        <w:rPr>
          <w:sz w:val="24"/>
          <w:szCs w:val="24"/>
        </w:rPr>
        <w:t>approximately</w:t>
      </w:r>
      <w:r w:rsidR="00EB4E29">
        <w:rPr>
          <w:sz w:val="24"/>
          <w:szCs w:val="24"/>
        </w:rPr>
        <w:t xml:space="preserve"> </w:t>
      </w:r>
      <w:r w:rsidR="007C236A" w:rsidRPr="00F702DF">
        <w:rPr>
          <w:sz w:val="24"/>
          <w:szCs w:val="24"/>
        </w:rPr>
        <w:t>5</w:t>
      </w:r>
      <w:r w:rsidR="00BE16C2" w:rsidRPr="00F702DF">
        <w:rPr>
          <w:sz w:val="24"/>
          <w:szCs w:val="24"/>
        </w:rPr>
        <w:t xml:space="preserve">0 </w:t>
      </w:r>
      <w:r w:rsidR="00441268">
        <w:rPr>
          <w:sz w:val="24"/>
          <w:szCs w:val="24"/>
        </w:rPr>
        <w:t>distinct star</w:t>
      </w:r>
      <w:r w:rsidR="00441268" w:rsidRPr="00F702DF">
        <w:rPr>
          <w:sz w:val="24"/>
          <w:szCs w:val="24"/>
        </w:rPr>
        <w:t xml:space="preserve"> </w:t>
      </w:r>
      <w:r w:rsidR="00BE16C2" w:rsidRPr="00F702DF">
        <w:rPr>
          <w:sz w:val="24"/>
          <w:szCs w:val="24"/>
        </w:rPr>
        <w:t>alleles</w:t>
      </w:r>
      <w:r w:rsidR="00441268">
        <w:rPr>
          <w:sz w:val="24"/>
          <w:szCs w:val="24"/>
        </w:rPr>
        <w:t xml:space="preserve"> </w:t>
      </w:r>
      <w:r w:rsidR="00BE16C2" w:rsidRPr="00F702DF">
        <w:rPr>
          <w:sz w:val="24"/>
          <w:szCs w:val="24"/>
        </w:rPr>
        <w:t xml:space="preserve">for </w:t>
      </w:r>
      <w:r w:rsidR="00BE16C2" w:rsidRPr="00F702DF">
        <w:rPr>
          <w:i/>
          <w:iCs/>
          <w:sz w:val="24"/>
          <w:szCs w:val="24"/>
        </w:rPr>
        <w:t xml:space="preserve">NAT2 </w:t>
      </w:r>
      <w:r w:rsidR="00BE16C2" w:rsidRPr="00F702DF">
        <w:rPr>
          <w:sz w:val="24"/>
          <w:szCs w:val="24"/>
        </w:rPr>
        <w:t>(</w:t>
      </w:r>
      <w:hyperlink r:id="rId10" w:history="1">
        <w:r w:rsidR="00FE0456" w:rsidRPr="006A3CE8">
          <w:rPr>
            <w:rStyle w:val="Hyperlink"/>
            <w:sz w:val="24"/>
            <w:szCs w:val="24"/>
          </w:rPr>
          <w:t>PharmVar-NAT2</w:t>
        </w:r>
      </w:hyperlink>
      <w:r w:rsidR="00BE16C2" w:rsidRPr="00F702DF">
        <w:rPr>
          <w:sz w:val="24"/>
          <w:szCs w:val="24"/>
        </w:rPr>
        <w:t>)</w:t>
      </w:r>
      <w:r w:rsidR="00441268">
        <w:rPr>
          <w:sz w:val="24"/>
          <w:szCs w:val="24"/>
        </w:rPr>
        <w:t xml:space="preserve">. </w:t>
      </w:r>
      <w:r w:rsidR="00CD0218">
        <w:rPr>
          <w:sz w:val="24"/>
          <w:szCs w:val="24"/>
        </w:rPr>
        <w:t xml:space="preserve">Additional details regarding genetic variation of </w:t>
      </w:r>
      <w:r w:rsidR="00CD0218" w:rsidRPr="00FA0A65">
        <w:rPr>
          <w:i/>
          <w:iCs/>
          <w:sz w:val="24"/>
          <w:szCs w:val="24"/>
        </w:rPr>
        <w:t>NAT2</w:t>
      </w:r>
      <w:r w:rsidR="00CD0218">
        <w:rPr>
          <w:sz w:val="24"/>
          <w:szCs w:val="24"/>
        </w:rPr>
        <w:t xml:space="preserve"> can be found in the PharmVar </w:t>
      </w:r>
      <w:r w:rsidR="00CD0218" w:rsidRPr="00FA0A65">
        <w:rPr>
          <w:i/>
          <w:iCs/>
          <w:sz w:val="24"/>
          <w:szCs w:val="24"/>
        </w:rPr>
        <w:t>NAT2</w:t>
      </w:r>
      <w:r w:rsidR="00CD0218">
        <w:rPr>
          <w:sz w:val="24"/>
          <w:szCs w:val="24"/>
        </w:rPr>
        <w:t xml:space="preserve"> </w:t>
      </w:r>
      <w:proofErr w:type="spellStart"/>
      <w:r w:rsidR="00CD0218">
        <w:rPr>
          <w:sz w:val="24"/>
          <w:szCs w:val="24"/>
        </w:rPr>
        <w:t>GeneFocus</w:t>
      </w:r>
      <w:proofErr w:type="spellEnd"/>
      <w:r w:rsidR="00CD0218">
        <w:rPr>
          <w:sz w:val="24"/>
          <w:szCs w:val="24"/>
        </w:rPr>
        <w:t xml:space="preserve"> (in preparation).</w:t>
      </w:r>
    </w:p>
    <w:p w14:paraId="3D9EC4F5" w14:textId="4BDDF5EA" w:rsidR="003F48DF" w:rsidRPr="00F702DF" w:rsidRDefault="003F48DF" w:rsidP="008931EB">
      <w:pPr>
        <w:pStyle w:val="Heading1"/>
        <w:spacing w:after="80"/>
        <w:rPr>
          <w:szCs w:val="24"/>
        </w:rPr>
      </w:pPr>
      <w:r w:rsidRPr="00F702DF">
        <w:rPr>
          <w:szCs w:val="24"/>
        </w:rPr>
        <w:t>M</w:t>
      </w:r>
      <w:r w:rsidR="00EF5485" w:rsidRPr="00F702DF">
        <w:rPr>
          <w:szCs w:val="24"/>
        </w:rPr>
        <w:t>ethods</w:t>
      </w:r>
    </w:p>
    <w:p w14:paraId="79D2B9C9" w14:textId="76008E1D" w:rsidR="007F7FDC" w:rsidRPr="00F702DF" w:rsidRDefault="007F7FDC" w:rsidP="008931EB">
      <w:pPr>
        <w:pStyle w:val="Heading2"/>
        <w:rPr>
          <w:szCs w:val="24"/>
        </w:rPr>
      </w:pPr>
      <w:r w:rsidRPr="00F702DF">
        <w:rPr>
          <w:i/>
          <w:iCs/>
          <w:szCs w:val="24"/>
        </w:rPr>
        <w:t xml:space="preserve">NAT2 </w:t>
      </w:r>
      <w:r w:rsidR="0083605D" w:rsidRPr="00F702DF">
        <w:rPr>
          <w:szCs w:val="24"/>
        </w:rPr>
        <w:t>Pharmacog</w:t>
      </w:r>
      <w:r w:rsidRPr="00F702DF">
        <w:rPr>
          <w:szCs w:val="24"/>
        </w:rPr>
        <w:t xml:space="preserve">ene </w:t>
      </w:r>
      <w:r w:rsidR="0083605D" w:rsidRPr="00F702DF">
        <w:rPr>
          <w:szCs w:val="24"/>
        </w:rPr>
        <w:t>Curation</w:t>
      </w:r>
      <w:r w:rsidRPr="00F702DF">
        <w:rPr>
          <w:szCs w:val="24"/>
        </w:rPr>
        <w:t xml:space="preserve"> Expert Panel</w:t>
      </w:r>
    </w:p>
    <w:p w14:paraId="2726A51D" w14:textId="6D9E05AC" w:rsidR="00954DA9" w:rsidRPr="00F702DF" w:rsidRDefault="00954DA9" w:rsidP="008931EB">
      <w:pPr>
        <w:spacing w:before="240" w:after="80" w:line="360" w:lineRule="auto"/>
        <w:rPr>
          <w:sz w:val="24"/>
          <w:szCs w:val="24"/>
        </w:rPr>
      </w:pPr>
      <w:r w:rsidRPr="00F702DF">
        <w:rPr>
          <w:sz w:val="24"/>
          <w:szCs w:val="24"/>
        </w:rPr>
        <w:t xml:space="preserve">The </w:t>
      </w:r>
      <w:r w:rsidRPr="00F702DF">
        <w:rPr>
          <w:i/>
          <w:iCs/>
          <w:sz w:val="24"/>
          <w:szCs w:val="24"/>
        </w:rPr>
        <w:t>NAT2</w:t>
      </w:r>
      <w:r w:rsidRPr="00F702DF">
        <w:rPr>
          <w:sz w:val="24"/>
          <w:szCs w:val="24"/>
        </w:rPr>
        <w:t xml:space="preserve"> </w:t>
      </w:r>
      <w:r w:rsidR="0083605D" w:rsidRPr="00F702DF">
        <w:rPr>
          <w:sz w:val="24"/>
          <w:szCs w:val="24"/>
        </w:rPr>
        <w:t>Pharmacog</w:t>
      </w:r>
      <w:r w:rsidRPr="00F702DF">
        <w:rPr>
          <w:sz w:val="24"/>
          <w:szCs w:val="24"/>
        </w:rPr>
        <w:t xml:space="preserve">ene </w:t>
      </w:r>
      <w:r w:rsidR="0083605D" w:rsidRPr="00F702DF">
        <w:rPr>
          <w:sz w:val="24"/>
          <w:szCs w:val="24"/>
        </w:rPr>
        <w:t>Curation</w:t>
      </w:r>
      <w:r w:rsidRPr="00F702DF">
        <w:rPr>
          <w:sz w:val="24"/>
          <w:szCs w:val="24"/>
        </w:rPr>
        <w:t xml:space="preserve"> Expert Panel </w:t>
      </w:r>
      <w:r w:rsidR="0083605D" w:rsidRPr="00F702DF">
        <w:rPr>
          <w:sz w:val="24"/>
          <w:szCs w:val="24"/>
        </w:rPr>
        <w:t>(</w:t>
      </w:r>
      <w:r w:rsidR="007965A2" w:rsidRPr="00D53E31">
        <w:rPr>
          <w:i/>
          <w:iCs/>
          <w:sz w:val="24"/>
          <w:szCs w:val="24"/>
        </w:rPr>
        <w:t>NAT2</w:t>
      </w:r>
      <w:r w:rsidR="007965A2">
        <w:rPr>
          <w:sz w:val="24"/>
          <w:szCs w:val="24"/>
        </w:rPr>
        <w:t>-</w:t>
      </w:r>
      <w:r w:rsidR="0083605D" w:rsidRPr="00F702DF">
        <w:rPr>
          <w:sz w:val="24"/>
          <w:szCs w:val="24"/>
        </w:rPr>
        <w:t>PCEP)</w:t>
      </w:r>
      <w:r w:rsidR="00713893" w:rsidRPr="00F702DF">
        <w:rPr>
          <w:sz w:val="24"/>
          <w:szCs w:val="24"/>
        </w:rPr>
        <w:t xml:space="preserve"> </w:t>
      </w:r>
      <w:r w:rsidRPr="00F702DF">
        <w:rPr>
          <w:sz w:val="24"/>
          <w:szCs w:val="24"/>
        </w:rPr>
        <w:t>comprise</w:t>
      </w:r>
      <w:r w:rsidR="002D4F23">
        <w:rPr>
          <w:sz w:val="24"/>
          <w:szCs w:val="24"/>
        </w:rPr>
        <w:t>s</w:t>
      </w:r>
      <w:r w:rsidRPr="00F702DF">
        <w:rPr>
          <w:sz w:val="24"/>
          <w:szCs w:val="24"/>
        </w:rPr>
        <w:t xml:space="preserve"> </w:t>
      </w:r>
      <w:r w:rsidR="00C166EC" w:rsidRPr="00F702DF">
        <w:rPr>
          <w:sz w:val="24"/>
          <w:szCs w:val="24"/>
        </w:rPr>
        <w:t>multidisciplinary</w:t>
      </w:r>
      <w:r w:rsidR="00B4751B" w:rsidRPr="00F702DF">
        <w:rPr>
          <w:sz w:val="24"/>
          <w:szCs w:val="24"/>
        </w:rPr>
        <w:t xml:space="preserve"> and international members including</w:t>
      </w:r>
      <w:r w:rsidR="00CE49B3" w:rsidRPr="00F702DF">
        <w:rPr>
          <w:sz w:val="24"/>
          <w:szCs w:val="24"/>
        </w:rPr>
        <w:t xml:space="preserve"> </w:t>
      </w:r>
      <w:r w:rsidR="00C32235" w:rsidRPr="00F702DF">
        <w:rPr>
          <w:sz w:val="24"/>
          <w:szCs w:val="24"/>
        </w:rPr>
        <w:t xml:space="preserve">researchers, clinicians, and implementers </w:t>
      </w:r>
      <w:r w:rsidR="00900B50" w:rsidRPr="00F702DF">
        <w:rPr>
          <w:sz w:val="24"/>
          <w:szCs w:val="24"/>
        </w:rPr>
        <w:t>with expertise in pharmacogenomics and molecular genetics</w:t>
      </w:r>
      <w:r w:rsidR="005E1994">
        <w:rPr>
          <w:sz w:val="24"/>
          <w:szCs w:val="24"/>
        </w:rPr>
        <w:t xml:space="preserve"> and </w:t>
      </w:r>
      <w:r w:rsidR="00425D34" w:rsidRPr="00F702DF">
        <w:rPr>
          <w:sz w:val="24"/>
          <w:szCs w:val="24"/>
        </w:rPr>
        <w:t xml:space="preserve">a track record of publication and/or expertise in </w:t>
      </w:r>
      <w:r w:rsidR="00425D34" w:rsidRPr="00F702DF">
        <w:rPr>
          <w:i/>
          <w:iCs/>
          <w:sz w:val="24"/>
          <w:szCs w:val="24"/>
        </w:rPr>
        <w:t>NAT2</w:t>
      </w:r>
      <w:r w:rsidR="00425D34" w:rsidRPr="00F702DF">
        <w:rPr>
          <w:sz w:val="24"/>
          <w:szCs w:val="24"/>
        </w:rPr>
        <w:t xml:space="preserve"> </w:t>
      </w:r>
      <w:r w:rsidR="00441268">
        <w:rPr>
          <w:sz w:val="24"/>
          <w:szCs w:val="24"/>
        </w:rPr>
        <w:t xml:space="preserve"> </w:t>
      </w:r>
      <w:r w:rsidR="00425D34" w:rsidRPr="00F702DF">
        <w:rPr>
          <w:sz w:val="24"/>
          <w:szCs w:val="24"/>
        </w:rPr>
        <w:t>gene</w:t>
      </w:r>
      <w:r w:rsidR="00C4251C" w:rsidRPr="00F702DF">
        <w:rPr>
          <w:sz w:val="24"/>
          <w:szCs w:val="24"/>
        </w:rPr>
        <w:t xml:space="preserve"> function. CPIC is guided by the Institute of Medicine Standards for Developing Trustworthy Clinical Practice Guidelines to minimize conflicts of interest of its a</w:t>
      </w:r>
      <w:r w:rsidR="0021623F" w:rsidRPr="00F702DF">
        <w:rPr>
          <w:sz w:val="24"/>
          <w:szCs w:val="24"/>
        </w:rPr>
        <w:t>uthors and staff</w:t>
      </w:r>
      <w:r w:rsidR="00194E93">
        <w:rPr>
          <w:sz w:val="24"/>
          <w:szCs w:val="24"/>
        </w:rPr>
        <w:fldChar w:fldCharType="begin"/>
      </w:r>
      <w:r w:rsidR="002E42C3">
        <w:rPr>
          <w:sz w:val="24"/>
          <w:szCs w:val="24"/>
        </w:rPr>
        <w:instrText xml:space="preserve"> ADDIN EN.CITE &lt;EndNote&gt;&lt;Cite&gt;&lt;Author&gt;Tibben&lt;/Author&gt;&lt;Year&gt;2025&lt;/Year&gt;&lt;RecNum&gt;149&lt;/RecNum&gt;&lt;DisplayText&gt;&lt;style face="superscript"&gt;2&lt;/style&gt;&lt;/DisplayText&gt;&lt;record&gt;&lt;rec-number&gt;149&lt;/rec-number&gt;&lt;foreign-keys&gt;&lt;key app="EN" db-id="saf9dxrr1xaesaer2pav0dthders5d0fpwpr" timestamp="1751897168"&gt;149&lt;/key&gt;&lt;/foreign-keys&gt;&lt;ref-type name="Journal Article"&gt;17&lt;/ref-type&gt;&lt;contributors&gt;&lt;authors&gt;&lt;author&gt;Tibben, B. M.&lt;/author&gt;&lt;author&gt;Gaedigk, A.&lt;/author&gt;&lt;author&gt;Gong, L.&lt;/author&gt;&lt;author&gt;Sangkuhl, K.&lt;/author&gt;&lt;author&gt;Whirl-Carrillo, M.&lt;/author&gt;&lt;author&gt;Relling, M. V.&lt;/author&gt;&lt;author&gt;Klein, T. E.&lt;/author&gt;&lt;author&gt;Caudle, K. E.&lt;/author&gt;&lt;/authors&gt;&lt;/contributors&gt;&lt;titles&gt;&lt;title&gt;From Genotype to Phenotype: The Clinical Pharmacogenetics Implementation Consortium’s Consensus-Based Framework for Assigning Allele Function&lt;/title&gt;&lt;secondary-title&gt;Manuscript submitted for publication&lt;/secondary-title&gt;&lt;/titles&gt;&lt;periodical&gt;&lt;full-title&gt;Manuscript submitted for publication&lt;/full-title&gt;&lt;/periodical&gt;&lt;dates&gt;&lt;year&gt;2025&lt;/year&gt;&lt;/dates&gt;&lt;urls&gt;&lt;/urls&gt;&lt;/record&gt;&lt;/Cite&gt;&lt;/EndNote&gt;</w:instrText>
      </w:r>
      <w:r w:rsidR="00194E93">
        <w:rPr>
          <w:sz w:val="24"/>
          <w:szCs w:val="24"/>
        </w:rPr>
        <w:fldChar w:fldCharType="separate"/>
      </w:r>
      <w:r w:rsidR="00194E93" w:rsidRPr="00194E93">
        <w:rPr>
          <w:noProof/>
          <w:sz w:val="24"/>
          <w:szCs w:val="24"/>
          <w:vertAlign w:val="superscript"/>
        </w:rPr>
        <w:t>2</w:t>
      </w:r>
      <w:r w:rsidR="00194E93">
        <w:rPr>
          <w:sz w:val="24"/>
          <w:szCs w:val="24"/>
        </w:rPr>
        <w:fldChar w:fldCharType="end"/>
      </w:r>
      <w:r w:rsidR="0021623F" w:rsidRPr="00F702DF">
        <w:rPr>
          <w:sz w:val="24"/>
          <w:szCs w:val="24"/>
        </w:rPr>
        <w:t xml:space="preserve"> </w:t>
      </w:r>
      <w:r w:rsidR="007D05FE">
        <w:rPr>
          <w:sz w:val="24"/>
          <w:szCs w:val="24"/>
        </w:rPr>
        <w:t>[</w:t>
      </w:r>
      <w:r w:rsidR="00094F30" w:rsidRPr="00094F30">
        <w:rPr>
          <w:sz w:val="24"/>
          <w:szCs w:val="24"/>
        </w:rPr>
        <w:t xml:space="preserve">Tibben et al. </w:t>
      </w:r>
      <w:r w:rsidR="00094F30" w:rsidRPr="00094F30">
        <w:rPr>
          <w:i/>
          <w:iCs/>
          <w:sz w:val="24"/>
          <w:szCs w:val="24"/>
        </w:rPr>
        <w:t>submitted</w:t>
      </w:r>
      <w:r w:rsidR="007D05FE">
        <w:rPr>
          <w:sz w:val="24"/>
          <w:szCs w:val="24"/>
        </w:rPr>
        <w:t>]</w:t>
      </w:r>
      <w:r w:rsidR="0021623F" w:rsidRPr="00F702DF">
        <w:rPr>
          <w:sz w:val="24"/>
          <w:szCs w:val="24"/>
        </w:rPr>
        <w:t>. All experts receive</w:t>
      </w:r>
      <w:r w:rsidR="004E2FB8" w:rsidRPr="00F702DF">
        <w:rPr>
          <w:sz w:val="24"/>
          <w:szCs w:val="24"/>
        </w:rPr>
        <w:t>d</w:t>
      </w:r>
      <w:r w:rsidR="0021623F" w:rsidRPr="00F702DF">
        <w:rPr>
          <w:sz w:val="24"/>
          <w:szCs w:val="24"/>
        </w:rPr>
        <w:t xml:space="preserve"> training prior to their participation on the panel</w:t>
      </w:r>
      <w:r w:rsidR="00405A80" w:rsidRPr="00F702DF">
        <w:rPr>
          <w:sz w:val="24"/>
          <w:szCs w:val="24"/>
        </w:rPr>
        <w:t>, the details of which are described elsewhere</w:t>
      </w:r>
      <w:r w:rsidR="00194E93">
        <w:rPr>
          <w:sz w:val="24"/>
          <w:szCs w:val="24"/>
        </w:rPr>
        <w:fldChar w:fldCharType="begin"/>
      </w:r>
      <w:r w:rsidR="002E42C3">
        <w:rPr>
          <w:sz w:val="24"/>
          <w:szCs w:val="24"/>
        </w:rPr>
        <w:instrText xml:space="preserve"> ADDIN EN.CITE &lt;EndNote&gt;&lt;Cite&gt;&lt;Author&gt;Tibben&lt;/Author&gt;&lt;Year&gt;2025&lt;/Year&gt;&lt;RecNum&gt;149&lt;/RecNum&gt;&lt;DisplayText&gt;&lt;style face="superscript"&gt;2&lt;/style&gt;&lt;/DisplayText&gt;&lt;record&gt;&lt;rec-number&gt;149&lt;/rec-number&gt;&lt;foreign-keys&gt;&lt;key app="EN" db-id="saf9dxrr1xaesaer2pav0dthders5d0fpwpr" timestamp="1751897168"&gt;149&lt;/key&gt;&lt;/foreign-keys&gt;&lt;ref-type name="Journal Article"&gt;17&lt;/ref-type&gt;&lt;contributors&gt;&lt;authors&gt;&lt;author&gt;Tibben, B. M.&lt;/author&gt;&lt;author&gt;Gaedigk, A.&lt;/author&gt;&lt;author&gt;Gong, L.&lt;/author&gt;&lt;author&gt;Sangkuhl, K.&lt;/author&gt;&lt;author&gt;Whirl-Carrillo, M.&lt;/author&gt;&lt;author&gt;Relling, M. V.&lt;/author&gt;&lt;author&gt;Klein, T. E.&lt;/author&gt;&lt;author&gt;Caudle, K. E.&lt;/author&gt;&lt;/authors&gt;&lt;/contributors&gt;&lt;titles&gt;&lt;title&gt;From Genotype to Phenotype: The Clinical Pharmacogenetics Implementation Consortium’s Consensus-Based Framework for Assigning Allele Function&lt;/title&gt;&lt;secondary-title&gt;Manuscript submitted for publication&lt;/secondary-title&gt;&lt;/titles&gt;&lt;periodical&gt;&lt;full-title&gt;Manuscript submitted for publication&lt;/full-title&gt;&lt;/periodical&gt;&lt;dates&gt;&lt;year&gt;2025&lt;/year&gt;&lt;/dates&gt;&lt;urls&gt;&lt;/urls&gt;&lt;/record&gt;&lt;/Cite&gt;&lt;/EndNote&gt;</w:instrText>
      </w:r>
      <w:r w:rsidR="00194E93">
        <w:rPr>
          <w:sz w:val="24"/>
          <w:szCs w:val="24"/>
        </w:rPr>
        <w:fldChar w:fldCharType="separate"/>
      </w:r>
      <w:r w:rsidR="00194E93" w:rsidRPr="00194E93">
        <w:rPr>
          <w:noProof/>
          <w:sz w:val="24"/>
          <w:szCs w:val="24"/>
          <w:vertAlign w:val="superscript"/>
        </w:rPr>
        <w:t>2</w:t>
      </w:r>
      <w:r w:rsidR="00194E93">
        <w:rPr>
          <w:sz w:val="24"/>
          <w:szCs w:val="24"/>
        </w:rPr>
        <w:fldChar w:fldCharType="end"/>
      </w:r>
      <w:r w:rsidR="00405A80" w:rsidRPr="00F702DF">
        <w:rPr>
          <w:sz w:val="24"/>
          <w:szCs w:val="24"/>
        </w:rPr>
        <w:t xml:space="preserve"> </w:t>
      </w:r>
      <w:r w:rsidR="007D05FE">
        <w:rPr>
          <w:sz w:val="24"/>
          <w:szCs w:val="24"/>
        </w:rPr>
        <w:t>[</w:t>
      </w:r>
      <w:r w:rsidR="00094F30" w:rsidRPr="00094F30">
        <w:rPr>
          <w:sz w:val="24"/>
          <w:szCs w:val="24"/>
        </w:rPr>
        <w:t xml:space="preserve">Tibben et al. </w:t>
      </w:r>
      <w:r w:rsidR="00094F30" w:rsidRPr="00094F30">
        <w:rPr>
          <w:i/>
          <w:iCs/>
          <w:sz w:val="24"/>
          <w:szCs w:val="24"/>
        </w:rPr>
        <w:t>submitted</w:t>
      </w:r>
      <w:r w:rsidR="007D05FE">
        <w:rPr>
          <w:sz w:val="24"/>
          <w:szCs w:val="24"/>
        </w:rPr>
        <w:t>]</w:t>
      </w:r>
      <w:r w:rsidR="00405A80" w:rsidRPr="00F702DF">
        <w:rPr>
          <w:sz w:val="24"/>
          <w:szCs w:val="24"/>
        </w:rPr>
        <w:t>.</w:t>
      </w:r>
      <w:r w:rsidR="00541A04" w:rsidRPr="00F702DF">
        <w:rPr>
          <w:sz w:val="24"/>
          <w:szCs w:val="24"/>
        </w:rPr>
        <w:t xml:space="preserve"> </w:t>
      </w:r>
      <w:r w:rsidR="00E75EEC" w:rsidRPr="00F702DF">
        <w:rPr>
          <w:sz w:val="24"/>
          <w:szCs w:val="24"/>
        </w:rPr>
        <w:t xml:space="preserve">The </w:t>
      </w:r>
      <w:r w:rsidR="00E75EEC" w:rsidRPr="00F702DF">
        <w:rPr>
          <w:i/>
          <w:iCs/>
          <w:sz w:val="24"/>
          <w:szCs w:val="24"/>
        </w:rPr>
        <w:t>NAT2</w:t>
      </w:r>
      <w:r w:rsidR="003730E1">
        <w:rPr>
          <w:sz w:val="24"/>
          <w:szCs w:val="24"/>
        </w:rPr>
        <w:t>-</w:t>
      </w:r>
      <w:r w:rsidR="00713893" w:rsidRPr="00F702DF">
        <w:rPr>
          <w:sz w:val="24"/>
          <w:szCs w:val="24"/>
        </w:rPr>
        <w:t xml:space="preserve">PCEP </w:t>
      </w:r>
      <w:r w:rsidR="005B677D">
        <w:rPr>
          <w:sz w:val="24"/>
          <w:szCs w:val="24"/>
        </w:rPr>
        <w:t>reviewed</w:t>
      </w:r>
      <w:r w:rsidR="00E75EEC" w:rsidRPr="00F702DF">
        <w:rPr>
          <w:sz w:val="24"/>
          <w:szCs w:val="24"/>
        </w:rPr>
        <w:t xml:space="preserve"> and discuss</w:t>
      </w:r>
      <w:r w:rsidR="005B677D">
        <w:rPr>
          <w:sz w:val="24"/>
          <w:szCs w:val="24"/>
        </w:rPr>
        <w:t>ed</w:t>
      </w:r>
      <w:r w:rsidR="00E75EEC" w:rsidRPr="00F702DF">
        <w:rPr>
          <w:sz w:val="24"/>
          <w:szCs w:val="24"/>
        </w:rPr>
        <w:t xml:space="preserve"> the literature </w:t>
      </w:r>
      <w:r w:rsidR="00441268">
        <w:rPr>
          <w:sz w:val="24"/>
          <w:szCs w:val="24"/>
        </w:rPr>
        <w:t>informing</w:t>
      </w:r>
      <w:r w:rsidR="00441268" w:rsidRPr="00F702DF">
        <w:rPr>
          <w:sz w:val="24"/>
          <w:szCs w:val="24"/>
        </w:rPr>
        <w:t xml:space="preserve"> </w:t>
      </w:r>
      <w:r w:rsidR="00E75EEC" w:rsidRPr="00F702DF">
        <w:rPr>
          <w:i/>
          <w:iCs/>
          <w:sz w:val="24"/>
          <w:szCs w:val="24"/>
        </w:rPr>
        <w:t>NAT2</w:t>
      </w:r>
      <w:r w:rsidR="005B677D">
        <w:rPr>
          <w:i/>
          <w:iCs/>
          <w:sz w:val="24"/>
          <w:szCs w:val="24"/>
        </w:rPr>
        <w:t xml:space="preserve"> </w:t>
      </w:r>
      <w:r w:rsidR="005B677D" w:rsidRPr="005B677D">
        <w:rPr>
          <w:sz w:val="24"/>
          <w:szCs w:val="24"/>
        </w:rPr>
        <w:t>clinical</w:t>
      </w:r>
      <w:r w:rsidR="00E75EEC" w:rsidRPr="00F702DF">
        <w:rPr>
          <w:sz w:val="24"/>
          <w:szCs w:val="24"/>
        </w:rPr>
        <w:t xml:space="preserve"> allele functional assignment</w:t>
      </w:r>
      <w:r w:rsidR="00832F1B" w:rsidRPr="00F702DF">
        <w:rPr>
          <w:sz w:val="24"/>
          <w:szCs w:val="24"/>
        </w:rPr>
        <w:t>s</w:t>
      </w:r>
      <w:r w:rsidR="005B677D">
        <w:rPr>
          <w:sz w:val="24"/>
          <w:szCs w:val="24"/>
        </w:rPr>
        <w:t xml:space="preserve"> in a series of teleconferences</w:t>
      </w:r>
      <w:r w:rsidR="00832F1B" w:rsidRPr="00F702DF">
        <w:rPr>
          <w:sz w:val="24"/>
          <w:szCs w:val="24"/>
        </w:rPr>
        <w:t>.</w:t>
      </w:r>
      <w:r w:rsidR="005C50A3" w:rsidRPr="00F702DF">
        <w:rPr>
          <w:sz w:val="24"/>
          <w:szCs w:val="24"/>
        </w:rPr>
        <w:t xml:space="preserve"> Panel members</w:t>
      </w:r>
      <w:r w:rsidR="0047177A" w:rsidRPr="00F702DF">
        <w:rPr>
          <w:sz w:val="24"/>
          <w:szCs w:val="24"/>
        </w:rPr>
        <w:t>’</w:t>
      </w:r>
      <w:r w:rsidR="005C50A3" w:rsidRPr="00F702DF">
        <w:rPr>
          <w:sz w:val="24"/>
          <w:szCs w:val="24"/>
        </w:rPr>
        <w:t xml:space="preserve"> feedback was invaluable, especially </w:t>
      </w:r>
      <w:r w:rsidR="00441268">
        <w:rPr>
          <w:sz w:val="24"/>
          <w:szCs w:val="24"/>
        </w:rPr>
        <w:t xml:space="preserve">to assess </w:t>
      </w:r>
      <w:r w:rsidR="005C50A3" w:rsidRPr="00F702DF">
        <w:rPr>
          <w:sz w:val="24"/>
          <w:szCs w:val="24"/>
        </w:rPr>
        <w:t xml:space="preserve">the nuances of </w:t>
      </w:r>
      <w:r w:rsidR="00B020CD" w:rsidRPr="00F702DF">
        <w:rPr>
          <w:sz w:val="24"/>
          <w:szCs w:val="24"/>
        </w:rPr>
        <w:t xml:space="preserve">functional calls for rare alleles and/or alleles which </w:t>
      </w:r>
      <w:r w:rsidR="00441268">
        <w:rPr>
          <w:sz w:val="24"/>
          <w:szCs w:val="24"/>
        </w:rPr>
        <w:t>have limited</w:t>
      </w:r>
      <w:r w:rsidR="00B020CD" w:rsidRPr="00F702DF">
        <w:rPr>
          <w:sz w:val="24"/>
          <w:szCs w:val="24"/>
        </w:rPr>
        <w:t xml:space="preserve"> evidence. </w:t>
      </w:r>
      <w:r w:rsidR="00D619FC" w:rsidRPr="00F702DF">
        <w:rPr>
          <w:sz w:val="24"/>
          <w:szCs w:val="24"/>
        </w:rPr>
        <w:t>Relevant c</w:t>
      </w:r>
      <w:r w:rsidR="002D6446" w:rsidRPr="00F702DF">
        <w:rPr>
          <w:sz w:val="24"/>
          <w:szCs w:val="24"/>
        </w:rPr>
        <w:t xml:space="preserve">ommittee discussions are included throughout to provide full transparency regarding </w:t>
      </w:r>
      <w:r w:rsidR="00D619FC" w:rsidRPr="00F702DF">
        <w:rPr>
          <w:sz w:val="24"/>
          <w:szCs w:val="24"/>
        </w:rPr>
        <w:t>the</w:t>
      </w:r>
      <w:r w:rsidR="00EA1793" w:rsidRPr="00F702DF">
        <w:rPr>
          <w:sz w:val="24"/>
          <w:szCs w:val="24"/>
        </w:rPr>
        <w:t xml:space="preserve"> process </w:t>
      </w:r>
      <w:r w:rsidR="006B0411" w:rsidRPr="00F702DF">
        <w:rPr>
          <w:sz w:val="24"/>
          <w:szCs w:val="24"/>
        </w:rPr>
        <w:t xml:space="preserve">of </w:t>
      </w:r>
      <w:r w:rsidR="002D6446" w:rsidRPr="00F702DF">
        <w:rPr>
          <w:i/>
          <w:iCs/>
          <w:sz w:val="24"/>
          <w:szCs w:val="24"/>
        </w:rPr>
        <w:t>NAT2</w:t>
      </w:r>
      <w:r w:rsidR="002D6446" w:rsidRPr="00F702DF">
        <w:rPr>
          <w:sz w:val="24"/>
          <w:szCs w:val="24"/>
        </w:rPr>
        <w:t xml:space="preserve"> allele function assignments. </w:t>
      </w:r>
    </w:p>
    <w:p w14:paraId="3BB107AC" w14:textId="1B7F8D4D" w:rsidR="001F7489" w:rsidRPr="00F702DF" w:rsidRDefault="00DB525E" w:rsidP="008931EB">
      <w:pPr>
        <w:pStyle w:val="Heading2"/>
        <w:rPr>
          <w:szCs w:val="24"/>
        </w:rPr>
      </w:pPr>
      <w:r w:rsidRPr="00F702DF">
        <w:rPr>
          <w:szCs w:val="24"/>
        </w:rPr>
        <w:t>Inclusion of alleles</w:t>
      </w:r>
    </w:p>
    <w:p w14:paraId="3E87F007" w14:textId="353FFA05" w:rsidR="0054119A" w:rsidRPr="00F702DF" w:rsidRDefault="00794FDF" w:rsidP="008931EB">
      <w:pPr>
        <w:spacing w:before="240" w:after="80" w:line="360" w:lineRule="auto"/>
        <w:rPr>
          <w:sz w:val="24"/>
          <w:szCs w:val="24"/>
        </w:rPr>
      </w:pPr>
      <w:r>
        <w:rPr>
          <w:sz w:val="24"/>
          <w:szCs w:val="24"/>
        </w:rPr>
        <w:t xml:space="preserve">The PCEP </w:t>
      </w:r>
      <w:r w:rsidR="008667CD">
        <w:rPr>
          <w:sz w:val="24"/>
          <w:szCs w:val="24"/>
        </w:rPr>
        <w:t>discussed and agreed to o</w:t>
      </w:r>
      <w:r w:rsidR="00F815D4" w:rsidRPr="00F702DF">
        <w:rPr>
          <w:sz w:val="24"/>
          <w:szCs w:val="24"/>
        </w:rPr>
        <w:t>nly</w:t>
      </w:r>
      <w:r w:rsidR="008667CD">
        <w:rPr>
          <w:sz w:val="24"/>
          <w:szCs w:val="24"/>
        </w:rPr>
        <w:t xml:space="preserve"> include</w:t>
      </w:r>
      <w:r w:rsidR="00B73A85" w:rsidRPr="00F702DF">
        <w:rPr>
          <w:sz w:val="24"/>
          <w:szCs w:val="24"/>
        </w:rPr>
        <w:t xml:space="preserve"> </w:t>
      </w:r>
      <w:r w:rsidR="00F27877" w:rsidRPr="00F702DF">
        <w:rPr>
          <w:i/>
          <w:iCs/>
          <w:sz w:val="24"/>
          <w:szCs w:val="24"/>
        </w:rPr>
        <w:t>NAT2</w:t>
      </w:r>
      <w:r w:rsidR="00F27877" w:rsidRPr="00F702DF">
        <w:rPr>
          <w:sz w:val="24"/>
          <w:szCs w:val="24"/>
        </w:rPr>
        <w:t xml:space="preserve"> alleles</w:t>
      </w:r>
      <w:r w:rsidR="001B4BE3">
        <w:rPr>
          <w:sz w:val="24"/>
          <w:szCs w:val="24"/>
        </w:rPr>
        <w:t xml:space="preserve"> </w:t>
      </w:r>
      <w:r w:rsidR="00DF4AB2">
        <w:rPr>
          <w:sz w:val="24"/>
          <w:szCs w:val="24"/>
        </w:rPr>
        <w:t>that</w:t>
      </w:r>
      <w:r w:rsidR="001B4BE3">
        <w:rPr>
          <w:sz w:val="24"/>
          <w:szCs w:val="24"/>
        </w:rPr>
        <w:t xml:space="preserve"> have </w:t>
      </w:r>
      <w:r w:rsidR="00ED551D">
        <w:rPr>
          <w:sz w:val="24"/>
          <w:szCs w:val="24"/>
        </w:rPr>
        <w:t>recently been rigorously reviewed</w:t>
      </w:r>
      <w:r w:rsidR="00EF63AD" w:rsidRPr="00F702DF">
        <w:rPr>
          <w:sz w:val="24"/>
          <w:szCs w:val="24"/>
        </w:rPr>
        <w:t xml:space="preserve"> by</w:t>
      </w:r>
      <w:r w:rsidR="000A04CA">
        <w:rPr>
          <w:sz w:val="24"/>
          <w:szCs w:val="24"/>
        </w:rPr>
        <w:t xml:space="preserve"> </w:t>
      </w:r>
      <w:r w:rsidR="005F30F0" w:rsidRPr="00F702DF">
        <w:rPr>
          <w:sz w:val="24"/>
          <w:szCs w:val="24"/>
        </w:rPr>
        <w:t xml:space="preserve">PharmVar </w:t>
      </w:r>
      <w:r w:rsidR="00EF63AD" w:rsidRPr="00F702DF">
        <w:rPr>
          <w:sz w:val="24"/>
          <w:szCs w:val="24"/>
        </w:rPr>
        <w:t>(</w:t>
      </w:r>
      <w:hyperlink r:id="rId11" w:history="1">
        <w:r w:rsidR="00ED551D" w:rsidRPr="00ED551D">
          <w:rPr>
            <w:rStyle w:val="Hyperlink"/>
            <w:sz w:val="24"/>
            <w:szCs w:val="24"/>
          </w:rPr>
          <w:t>www.pharmvar.org/gene/NAT2</w:t>
        </w:r>
      </w:hyperlink>
      <w:r w:rsidR="00A90F4F" w:rsidRPr="00F702DF">
        <w:rPr>
          <w:sz w:val="24"/>
          <w:szCs w:val="24"/>
        </w:rPr>
        <w:t>)</w:t>
      </w:r>
      <w:r w:rsidR="00ED551D">
        <w:rPr>
          <w:sz w:val="24"/>
          <w:szCs w:val="24"/>
        </w:rPr>
        <w:t xml:space="preserve"> </w:t>
      </w:r>
      <w:r w:rsidR="00565A41">
        <w:rPr>
          <w:sz w:val="24"/>
          <w:szCs w:val="24"/>
        </w:rPr>
        <w:t>for clinical function assignment</w:t>
      </w:r>
      <w:r w:rsidR="00A90F4F" w:rsidRPr="00F702DF">
        <w:rPr>
          <w:sz w:val="24"/>
          <w:szCs w:val="24"/>
        </w:rPr>
        <w:t xml:space="preserve">. </w:t>
      </w:r>
      <w:r w:rsidR="00ED551D">
        <w:rPr>
          <w:sz w:val="24"/>
          <w:szCs w:val="24"/>
        </w:rPr>
        <w:t xml:space="preserve">Substantial changes and updates have been made to </w:t>
      </w:r>
      <w:r w:rsidR="00ED551D" w:rsidRPr="00ED551D">
        <w:rPr>
          <w:i/>
          <w:iCs/>
          <w:sz w:val="24"/>
          <w:szCs w:val="24"/>
        </w:rPr>
        <w:t>NAT2</w:t>
      </w:r>
      <w:r w:rsidR="00ED551D">
        <w:rPr>
          <w:sz w:val="24"/>
          <w:szCs w:val="24"/>
        </w:rPr>
        <w:t xml:space="preserve"> nomenclature which are detailed in the PharmVar </w:t>
      </w:r>
      <w:proofErr w:type="spellStart"/>
      <w:r w:rsidR="00ED551D">
        <w:rPr>
          <w:sz w:val="24"/>
          <w:szCs w:val="24"/>
        </w:rPr>
        <w:t>GeneFocus</w:t>
      </w:r>
      <w:proofErr w:type="spellEnd"/>
      <w:r w:rsidR="00ED551D">
        <w:rPr>
          <w:sz w:val="24"/>
          <w:szCs w:val="24"/>
        </w:rPr>
        <w:t xml:space="preserve"> on </w:t>
      </w:r>
      <w:r w:rsidR="00ED551D" w:rsidRPr="00940BCE">
        <w:rPr>
          <w:i/>
          <w:iCs/>
          <w:sz w:val="24"/>
          <w:szCs w:val="24"/>
        </w:rPr>
        <w:t>NAT2</w:t>
      </w:r>
      <w:r w:rsidR="00ED551D">
        <w:rPr>
          <w:sz w:val="24"/>
          <w:szCs w:val="24"/>
        </w:rPr>
        <w:t xml:space="preserve"> </w:t>
      </w:r>
      <w:r w:rsidR="00946E32">
        <w:rPr>
          <w:sz w:val="24"/>
          <w:szCs w:val="24"/>
        </w:rPr>
        <w:t>[</w:t>
      </w:r>
      <w:r w:rsidR="00946E32">
        <w:rPr>
          <w:i/>
          <w:iCs/>
          <w:sz w:val="24"/>
          <w:szCs w:val="24"/>
        </w:rPr>
        <w:t>in preparation</w:t>
      </w:r>
      <w:r w:rsidR="00946E32">
        <w:rPr>
          <w:sz w:val="24"/>
          <w:szCs w:val="24"/>
        </w:rPr>
        <w:t>]</w:t>
      </w:r>
      <w:r w:rsidR="00ED551D">
        <w:rPr>
          <w:sz w:val="24"/>
          <w:szCs w:val="24"/>
        </w:rPr>
        <w:t xml:space="preserve"> </w:t>
      </w:r>
      <w:r w:rsidR="00800FE4">
        <w:rPr>
          <w:sz w:val="24"/>
          <w:szCs w:val="24"/>
        </w:rPr>
        <w:t>and</w:t>
      </w:r>
      <w:r w:rsidR="00635C75">
        <w:rPr>
          <w:sz w:val="24"/>
          <w:szCs w:val="24"/>
        </w:rPr>
        <w:t xml:space="preserve"> the</w:t>
      </w:r>
      <w:r w:rsidR="00800FE4">
        <w:rPr>
          <w:sz w:val="24"/>
          <w:szCs w:val="24"/>
        </w:rPr>
        <w:t xml:space="preserve"> </w:t>
      </w:r>
      <w:hyperlink r:id="rId12" w:history="1">
        <w:r w:rsidR="00800FE4" w:rsidRPr="00C222B0">
          <w:rPr>
            <w:rStyle w:val="Hyperlink"/>
            <w:sz w:val="24"/>
            <w:szCs w:val="24"/>
          </w:rPr>
          <w:t xml:space="preserve">PharmVar </w:t>
        </w:r>
        <w:r w:rsidR="00800FE4" w:rsidRPr="00C222B0">
          <w:rPr>
            <w:rStyle w:val="Hyperlink"/>
            <w:i/>
            <w:iCs/>
            <w:sz w:val="24"/>
            <w:szCs w:val="24"/>
          </w:rPr>
          <w:t xml:space="preserve">NAT2 </w:t>
        </w:r>
        <w:r w:rsidR="000D1315" w:rsidRPr="00C222B0">
          <w:rPr>
            <w:rStyle w:val="Hyperlink"/>
            <w:sz w:val="24"/>
            <w:szCs w:val="24"/>
          </w:rPr>
          <w:t>Read</w:t>
        </w:r>
        <w:r w:rsidR="00017537" w:rsidRPr="00C222B0">
          <w:rPr>
            <w:rStyle w:val="Hyperlink"/>
            <w:sz w:val="24"/>
            <w:szCs w:val="24"/>
          </w:rPr>
          <w:t xml:space="preserve"> </w:t>
        </w:r>
        <w:r w:rsidR="000D1315" w:rsidRPr="00C222B0">
          <w:rPr>
            <w:rStyle w:val="Hyperlink"/>
            <w:sz w:val="24"/>
            <w:szCs w:val="24"/>
          </w:rPr>
          <w:t>Me</w:t>
        </w:r>
      </w:hyperlink>
      <w:r w:rsidR="000D1315">
        <w:rPr>
          <w:sz w:val="24"/>
          <w:szCs w:val="24"/>
        </w:rPr>
        <w:t xml:space="preserve"> </w:t>
      </w:r>
      <w:r w:rsidR="00ED551D">
        <w:rPr>
          <w:sz w:val="24"/>
          <w:szCs w:val="24"/>
        </w:rPr>
        <w:t>document. Additional information, including a</w:t>
      </w:r>
      <w:r w:rsidR="008667CD">
        <w:rPr>
          <w:sz w:val="24"/>
          <w:szCs w:val="24"/>
        </w:rPr>
        <w:t xml:space="preserve"> discussion</w:t>
      </w:r>
      <w:r w:rsidR="001C4B4E">
        <w:rPr>
          <w:sz w:val="24"/>
          <w:szCs w:val="24"/>
        </w:rPr>
        <w:t xml:space="preserve"> of </w:t>
      </w:r>
      <w:r w:rsidR="00BA5454">
        <w:rPr>
          <w:sz w:val="24"/>
          <w:szCs w:val="24"/>
        </w:rPr>
        <w:t xml:space="preserve">legacy </w:t>
      </w:r>
      <w:r w:rsidR="00BA5454" w:rsidRPr="006F71F1">
        <w:rPr>
          <w:i/>
          <w:iCs/>
          <w:sz w:val="24"/>
          <w:szCs w:val="24"/>
        </w:rPr>
        <w:t>NAT2</w:t>
      </w:r>
      <w:r w:rsidR="00BA5454">
        <w:rPr>
          <w:sz w:val="24"/>
          <w:szCs w:val="24"/>
        </w:rPr>
        <w:t xml:space="preserve"> allele </w:t>
      </w:r>
      <w:r w:rsidR="003B7259">
        <w:rPr>
          <w:sz w:val="24"/>
          <w:szCs w:val="24"/>
        </w:rPr>
        <w:t>designations,</w:t>
      </w:r>
      <w:r w:rsidR="00ED551D">
        <w:rPr>
          <w:sz w:val="24"/>
          <w:szCs w:val="24"/>
        </w:rPr>
        <w:t xml:space="preserve"> is provided in the </w:t>
      </w:r>
      <w:r w:rsidR="00ED551D" w:rsidRPr="00635C75">
        <w:rPr>
          <w:b/>
          <w:bCs/>
          <w:sz w:val="24"/>
          <w:szCs w:val="24"/>
        </w:rPr>
        <w:t>supplement</w:t>
      </w:r>
      <w:r w:rsidR="00ED551D">
        <w:rPr>
          <w:b/>
          <w:bCs/>
          <w:sz w:val="24"/>
          <w:szCs w:val="24"/>
        </w:rPr>
        <w:t xml:space="preserve">al materials. </w:t>
      </w:r>
    </w:p>
    <w:p w14:paraId="20B09E26" w14:textId="1D762011" w:rsidR="007A30D3" w:rsidRPr="00F702DF" w:rsidRDefault="007A30D3" w:rsidP="008931EB">
      <w:pPr>
        <w:pStyle w:val="Heading2"/>
        <w:rPr>
          <w:szCs w:val="24"/>
        </w:rPr>
      </w:pPr>
      <w:r w:rsidRPr="00F702DF">
        <w:rPr>
          <w:szCs w:val="24"/>
        </w:rPr>
        <w:t xml:space="preserve">Evidence </w:t>
      </w:r>
      <w:r w:rsidR="00973E36" w:rsidRPr="00F702DF">
        <w:rPr>
          <w:szCs w:val="24"/>
        </w:rPr>
        <w:t>R</w:t>
      </w:r>
      <w:r w:rsidRPr="00F702DF">
        <w:rPr>
          <w:szCs w:val="24"/>
        </w:rPr>
        <w:t>eview</w:t>
      </w:r>
    </w:p>
    <w:p w14:paraId="27E4593C" w14:textId="02B00F7A" w:rsidR="006719A5" w:rsidRPr="00F702DF" w:rsidRDefault="00C9296C" w:rsidP="008931EB">
      <w:pPr>
        <w:spacing w:after="80" w:line="360" w:lineRule="auto"/>
        <w:rPr>
          <w:sz w:val="24"/>
          <w:szCs w:val="24"/>
        </w:rPr>
      </w:pPr>
      <w:r w:rsidRPr="00F702DF">
        <w:rPr>
          <w:sz w:val="24"/>
          <w:szCs w:val="24"/>
        </w:rPr>
        <w:t xml:space="preserve">Evidence for assignment of allele clinical function </w:t>
      </w:r>
      <w:r w:rsidR="00B916BF" w:rsidRPr="00F702DF">
        <w:rPr>
          <w:sz w:val="24"/>
          <w:szCs w:val="24"/>
        </w:rPr>
        <w:t>was</w:t>
      </w:r>
      <w:r w:rsidRPr="00F702DF">
        <w:rPr>
          <w:sz w:val="24"/>
          <w:szCs w:val="24"/>
        </w:rPr>
        <w:t xml:space="preserve"> compiled via </w:t>
      </w:r>
      <w:r w:rsidR="00610EEB" w:rsidRPr="00F702DF">
        <w:rPr>
          <w:sz w:val="24"/>
          <w:szCs w:val="24"/>
        </w:rPr>
        <w:t>an extensive literature review</w:t>
      </w:r>
      <w:r w:rsidR="00D40D8F" w:rsidRPr="00F702DF">
        <w:rPr>
          <w:sz w:val="24"/>
          <w:szCs w:val="24"/>
        </w:rPr>
        <w:t>, as described elsewhere</w:t>
      </w:r>
      <w:r w:rsidR="00194E93">
        <w:rPr>
          <w:sz w:val="24"/>
          <w:szCs w:val="24"/>
        </w:rPr>
        <w:fldChar w:fldCharType="begin"/>
      </w:r>
      <w:r w:rsidR="002E42C3">
        <w:rPr>
          <w:sz w:val="24"/>
          <w:szCs w:val="24"/>
        </w:rPr>
        <w:instrText xml:space="preserve"> ADDIN EN.CITE &lt;EndNote&gt;&lt;Cite&gt;&lt;Author&gt;Tibben&lt;/Author&gt;&lt;Year&gt;2025&lt;/Year&gt;&lt;RecNum&gt;149&lt;/RecNum&gt;&lt;DisplayText&gt;&lt;style face="superscript"&gt;2&lt;/style&gt;&lt;/DisplayText&gt;&lt;record&gt;&lt;rec-number&gt;149&lt;/rec-number&gt;&lt;foreign-keys&gt;&lt;key app="EN" db-id="saf9dxrr1xaesaer2pav0dthders5d0fpwpr" timestamp="1751897168"&gt;149&lt;/key&gt;&lt;/foreign-keys&gt;&lt;ref-type name="Journal Article"&gt;17&lt;/ref-type&gt;&lt;contributors&gt;&lt;authors&gt;&lt;author&gt;Tibben, B. M.&lt;/author&gt;&lt;author&gt;Gaedigk, A.&lt;/author&gt;&lt;author&gt;Gong, L.&lt;/author&gt;&lt;author&gt;Sangkuhl, K.&lt;/author&gt;&lt;author&gt;Whirl-Carrillo, M.&lt;/author&gt;&lt;author&gt;Relling, M. V.&lt;/author&gt;&lt;author&gt;Klein, T. E.&lt;/author&gt;&lt;author&gt;Caudle, K. E.&lt;/author&gt;&lt;/authors&gt;&lt;/contributors&gt;&lt;titles&gt;&lt;title&gt;From Genotype to Phenotype: The Clinical Pharmacogenetics Implementation Consortium’s Consensus-Based Framework for Assigning Allele Function&lt;/title&gt;&lt;secondary-title&gt;Manuscript submitted for publication&lt;/secondary-title&gt;&lt;/titles&gt;&lt;periodical&gt;&lt;full-title&gt;Manuscript submitted for publication&lt;/full-title&gt;&lt;/periodical&gt;&lt;dates&gt;&lt;year&gt;2025&lt;/year&gt;&lt;/dates&gt;&lt;urls&gt;&lt;/urls&gt;&lt;/record&gt;&lt;/Cite&gt;&lt;/EndNote&gt;</w:instrText>
      </w:r>
      <w:r w:rsidR="00194E93">
        <w:rPr>
          <w:sz w:val="24"/>
          <w:szCs w:val="24"/>
        </w:rPr>
        <w:fldChar w:fldCharType="separate"/>
      </w:r>
      <w:r w:rsidR="00194E93" w:rsidRPr="00194E93">
        <w:rPr>
          <w:noProof/>
          <w:sz w:val="24"/>
          <w:szCs w:val="24"/>
          <w:vertAlign w:val="superscript"/>
        </w:rPr>
        <w:t>2</w:t>
      </w:r>
      <w:r w:rsidR="00194E93">
        <w:rPr>
          <w:sz w:val="24"/>
          <w:szCs w:val="24"/>
        </w:rPr>
        <w:fldChar w:fldCharType="end"/>
      </w:r>
      <w:r w:rsidR="00D40D8F" w:rsidRPr="00F702DF">
        <w:rPr>
          <w:sz w:val="24"/>
          <w:szCs w:val="24"/>
        </w:rPr>
        <w:t xml:space="preserve"> </w:t>
      </w:r>
      <w:r w:rsidR="007D05FE">
        <w:rPr>
          <w:sz w:val="24"/>
          <w:szCs w:val="24"/>
        </w:rPr>
        <w:t>[</w:t>
      </w:r>
      <w:r w:rsidR="007D05FE" w:rsidRPr="00094F30">
        <w:rPr>
          <w:sz w:val="24"/>
          <w:szCs w:val="24"/>
        </w:rPr>
        <w:t xml:space="preserve">Tibben et al. </w:t>
      </w:r>
      <w:r w:rsidR="007D05FE" w:rsidRPr="00094F30">
        <w:rPr>
          <w:i/>
          <w:iCs/>
          <w:sz w:val="24"/>
          <w:szCs w:val="24"/>
        </w:rPr>
        <w:t>submitted</w:t>
      </w:r>
      <w:r w:rsidR="007D05FE">
        <w:rPr>
          <w:sz w:val="24"/>
          <w:szCs w:val="24"/>
        </w:rPr>
        <w:t>]</w:t>
      </w:r>
      <w:r w:rsidR="00D40D8F" w:rsidRPr="00F702DF">
        <w:rPr>
          <w:sz w:val="24"/>
          <w:szCs w:val="24"/>
        </w:rPr>
        <w:t xml:space="preserve">. Specifically, evidence for </w:t>
      </w:r>
      <w:r w:rsidR="00D40D8F" w:rsidRPr="00F702DF">
        <w:rPr>
          <w:i/>
          <w:iCs/>
          <w:sz w:val="24"/>
          <w:szCs w:val="24"/>
        </w:rPr>
        <w:t xml:space="preserve">NAT2 </w:t>
      </w:r>
      <w:r w:rsidR="00D40D8F" w:rsidRPr="00F702DF">
        <w:rPr>
          <w:sz w:val="24"/>
          <w:szCs w:val="24"/>
        </w:rPr>
        <w:t xml:space="preserve">was </w:t>
      </w:r>
      <w:r w:rsidR="00EC5D45" w:rsidRPr="00F702DF">
        <w:rPr>
          <w:sz w:val="24"/>
          <w:szCs w:val="24"/>
        </w:rPr>
        <w:t xml:space="preserve">first </w:t>
      </w:r>
      <w:r w:rsidR="00D40D8F" w:rsidRPr="00F702DF">
        <w:rPr>
          <w:sz w:val="24"/>
          <w:szCs w:val="24"/>
        </w:rPr>
        <w:t>compiled from a published</w:t>
      </w:r>
      <w:r w:rsidR="00E23DA9" w:rsidRPr="00F702DF">
        <w:rPr>
          <w:sz w:val="24"/>
          <w:szCs w:val="24"/>
        </w:rPr>
        <w:t xml:space="preserve"> review</w:t>
      </w:r>
      <w:r w:rsidR="00CF1770">
        <w:rPr>
          <w:sz w:val="24"/>
          <w:szCs w:val="24"/>
        </w:rPr>
        <w:t xml:space="preserve"> evaluating </w:t>
      </w:r>
      <w:r w:rsidR="006F3383">
        <w:rPr>
          <w:sz w:val="24"/>
          <w:szCs w:val="24"/>
        </w:rPr>
        <w:t>relationships</w:t>
      </w:r>
      <w:r w:rsidR="00CF1770">
        <w:rPr>
          <w:sz w:val="24"/>
          <w:szCs w:val="24"/>
        </w:rPr>
        <w:t xml:space="preserve"> between</w:t>
      </w:r>
      <w:r w:rsidR="00E23DA9" w:rsidRPr="00F702DF">
        <w:rPr>
          <w:sz w:val="24"/>
          <w:szCs w:val="24"/>
        </w:rPr>
        <w:t xml:space="preserve"> </w:t>
      </w:r>
      <w:r w:rsidR="00E23DA9" w:rsidRPr="00F702DF">
        <w:rPr>
          <w:i/>
          <w:iCs/>
          <w:sz w:val="24"/>
          <w:szCs w:val="24"/>
        </w:rPr>
        <w:t>NAT2</w:t>
      </w:r>
      <w:r w:rsidR="00E23DA9" w:rsidRPr="00F702DF">
        <w:rPr>
          <w:sz w:val="24"/>
          <w:szCs w:val="24"/>
        </w:rPr>
        <w:t xml:space="preserve"> </w:t>
      </w:r>
      <w:r w:rsidR="001A7A97">
        <w:rPr>
          <w:sz w:val="24"/>
          <w:szCs w:val="24"/>
        </w:rPr>
        <w:t>genotype and phenotype</w:t>
      </w:r>
      <w:r w:rsidR="00201859">
        <w:rPr>
          <w:sz w:val="24"/>
          <w:szCs w:val="24"/>
        </w:rPr>
        <w:t>.</w:t>
      </w:r>
      <w:r w:rsidR="00EC58D1">
        <w:rPr>
          <w:sz w:val="24"/>
          <w:szCs w:val="24"/>
        </w:rPr>
        <w:fldChar w:fldCharType="begin">
          <w:fldData xml:space="preserve">PEVuZE5vdGU+PENpdGU+PEF1dGhvcj5Db2xsaW5zPC9BdXRob3I+PFllYXI+MjAyMDwvWWVhcj48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=
</w:fldData>
        </w:fldChar>
      </w:r>
      <w:r w:rsidR="00411004">
        <w:rPr>
          <w:sz w:val="24"/>
          <w:szCs w:val="24"/>
        </w:rPr>
        <w:instrText xml:space="preserve"> ADDIN EN.CITE </w:instrText>
      </w:r>
      <w:r w:rsidR="00411004">
        <w:rPr>
          <w:sz w:val="24"/>
          <w:szCs w:val="24"/>
        </w:rPr>
        <w:fldChar w:fldCharType="begin">
          <w:fldData xml:space="preserve">PEVuZE5vdGU+PENpdGU+PEF1dGhvcj5Db2xsaW5zPC9BdXRob3I+PFllYXI+MjAyMDwvWWVhcj48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=
</w:fldData>
        </w:fldChar>
      </w:r>
      <w:r w:rsidR="00411004">
        <w:rPr>
          <w:sz w:val="24"/>
          <w:szCs w:val="24"/>
        </w:rPr>
        <w:instrText xml:space="preserve"> ADDIN EN.CITE.DATA </w:instrText>
      </w:r>
      <w:r w:rsidR="00411004">
        <w:rPr>
          <w:sz w:val="24"/>
          <w:szCs w:val="24"/>
        </w:rPr>
      </w:r>
      <w:r w:rsidR="00411004">
        <w:rPr>
          <w:sz w:val="24"/>
          <w:szCs w:val="24"/>
        </w:rPr>
        <w:fldChar w:fldCharType="end"/>
      </w:r>
      <w:r w:rsidR="00EC58D1">
        <w:rPr>
          <w:sz w:val="24"/>
          <w:szCs w:val="24"/>
        </w:rPr>
      </w:r>
      <w:r w:rsidR="00EC58D1">
        <w:rPr>
          <w:sz w:val="24"/>
          <w:szCs w:val="24"/>
        </w:rPr>
        <w:fldChar w:fldCharType="separate"/>
      </w:r>
      <w:r w:rsidR="00411004" w:rsidRPr="00411004">
        <w:rPr>
          <w:noProof/>
          <w:sz w:val="24"/>
          <w:szCs w:val="24"/>
          <w:vertAlign w:val="superscript"/>
        </w:rPr>
        <w:t>11</w:t>
      </w:r>
      <w:r w:rsidR="00EC58D1">
        <w:rPr>
          <w:sz w:val="24"/>
          <w:szCs w:val="24"/>
        </w:rPr>
        <w:fldChar w:fldCharType="end"/>
      </w:r>
      <w:r w:rsidR="00201859">
        <w:rPr>
          <w:sz w:val="24"/>
          <w:szCs w:val="24"/>
        </w:rPr>
        <w:t xml:space="preserve"> </w:t>
      </w:r>
      <w:r w:rsidR="001C11BF" w:rsidRPr="00F702DF">
        <w:rPr>
          <w:sz w:val="24"/>
          <w:szCs w:val="24"/>
        </w:rPr>
        <w:t xml:space="preserve">In addition to the articles identified </w:t>
      </w:r>
      <w:r w:rsidR="009E0B82" w:rsidRPr="00F702DF">
        <w:rPr>
          <w:sz w:val="24"/>
          <w:szCs w:val="24"/>
        </w:rPr>
        <w:t>in</w:t>
      </w:r>
      <w:r w:rsidR="001C11BF" w:rsidRPr="00F702DF">
        <w:rPr>
          <w:sz w:val="24"/>
          <w:szCs w:val="24"/>
        </w:rPr>
        <w:t xml:space="preserve"> this publication, literature searches were conducted </w:t>
      </w:r>
      <w:r w:rsidR="001B2021" w:rsidRPr="00F702DF">
        <w:rPr>
          <w:sz w:val="24"/>
          <w:szCs w:val="24"/>
        </w:rPr>
        <w:t xml:space="preserve">with the search terms “NAT2 </w:t>
      </w:r>
      <w:r w:rsidR="001B2021" w:rsidRPr="00F702DF">
        <w:rPr>
          <w:sz w:val="24"/>
          <w:szCs w:val="24"/>
        </w:rPr>
        <w:lastRenderedPageBreak/>
        <w:t>polymorphism and [substrate]</w:t>
      </w:r>
      <w:r w:rsidR="00D01413" w:rsidRPr="00F702DF">
        <w:rPr>
          <w:sz w:val="24"/>
          <w:szCs w:val="24"/>
        </w:rPr>
        <w:t>”. I</w:t>
      </w:r>
      <w:r w:rsidR="00834F5A" w:rsidRPr="00F702DF">
        <w:rPr>
          <w:sz w:val="24"/>
          <w:szCs w:val="24"/>
        </w:rPr>
        <w:t xml:space="preserve">terative searches were performed for caffeine, </w:t>
      </w:r>
      <w:r w:rsidR="00014F59" w:rsidRPr="00F702DF">
        <w:rPr>
          <w:sz w:val="24"/>
          <w:szCs w:val="24"/>
        </w:rPr>
        <w:t xml:space="preserve">isoniazid, hydralazine, </w:t>
      </w:r>
      <w:r w:rsidR="008007CE" w:rsidRPr="00F702DF">
        <w:rPr>
          <w:sz w:val="24"/>
          <w:szCs w:val="24"/>
        </w:rPr>
        <w:t xml:space="preserve">sulfamethazine, and sulfasalazine. </w:t>
      </w:r>
      <w:r w:rsidR="00A81C1C" w:rsidRPr="00F702DF">
        <w:rPr>
          <w:sz w:val="24"/>
          <w:szCs w:val="24"/>
        </w:rPr>
        <w:t xml:space="preserve">Additional articles were identified in </w:t>
      </w:r>
      <w:r w:rsidR="00A81C1C" w:rsidRPr="00F702DF">
        <w:rPr>
          <w:i/>
          <w:iCs/>
          <w:sz w:val="24"/>
          <w:szCs w:val="24"/>
        </w:rPr>
        <w:t>NAT2</w:t>
      </w:r>
      <w:r w:rsidR="00A81C1C" w:rsidRPr="00F702DF">
        <w:rPr>
          <w:sz w:val="24"/>
          <w:szCs w:val="24"/>
        </w:rPr>
        <w:t xml:space="preserve"> meta-analyses</w:t>
      </w:r>
      <w:r w:rsidR="00C719E6" w:rsidRPr="00F702DF">
        <w:rPr>
          <w:sz w:val="24"/>
          <w:szCs w:val="24"/>
        </w:rPr>
        <w:t>.</w:t>
      </w:r>
      <w:r w:rsidR="005B5413">
        <w:rPr>
          <w:sz w:val="24"/>
          <w:szCs w:val="24"/>
        </w:rPr>
        <w:fldChar w:fldCharType="begin">
          <w:fldData xml:space="preserve">PEVuZE5vdGU+PENpdGU+PEF1dGhvcj5ZZWU8L0F1dGhvcj48WWVhcj4yMDIwPC9ZZWFyPjxSZWNO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</w:fldData>
        </w:fldChar>
      </w:r>
      <w:r w:rsidR="00411004">
        <w:rPr>
          <w:sz w:val="24"/>
          <w:szCs w:val="24"/>
        </w:rPr>
        <w:instrText xml:space="preserve"> ADDIN EN.CITE </w:instrText>
      </w:r>
      <w:r w:rsidR="00411004">
        <w:rPr>
          <w:sz w:val="24"/>
          <w:szCs w:val="24"/>
        </w:rPr>
        <w:fldChar w:fldCharType="begin">
          <w:fldData xml:space="preserve">PEVuZE5vdGU+PENpdGU+PEF1dGhvcj5ZZWU8L0F1dGhvcj48WWVhcj4yMDIwPC9ZZWFyPjxSZWNO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</w:fldData>
        </w:fldChar>
      </w:r>
      <w:r w:rsidR="00411004">
        <w:rPr>
          <w:sz w:val="24"/>
          <w:szCs w:val="24"/>
        </w:rPr>
        <w:instrText xml:space="preserve"> ADDIN EN.CITE.DATA </w:instrText>
      </w:r>
      <w:r w:rsidR="00411004">
        <w:rPr>
          <w:sz w:val="24"/>
          <w:szCs w:val="24"/>
        </w:rPr>
      </w:r>
      <w:r w:rsidR="00411004">
        <w:rPr>
          <w:sz w:val="24"/>
          <w:szCs w:val="24"/>
        </w:rPr>
        <w:fldChar w:fldCharType="end"/>
      </w:r>
      <w:r w:rsidR="005B5413">
        <w:rPr>
          <w:sz w:val="24"/>
          <w:szCs w:val="24"/>
        </w:rPr>
      </w:r>
      <w:r w:rsidR="005B5413">
        <w:rPr>
          <w:sz w:val="24"/>
          <w:szCs w:val="24"/>
        </w:rPr>
        <w:fldChar w:fldCharType="separate"/>
      </w:r>
      <w:r w:rsidR="00411004" w:rsidRPr="00411004">
        <w:rPr>
          <w:noProof/>
          <w:sz w:val="24"/>
          <w:szCs w:val="24"/>
          <w:vertAlign w:val="superscript"/>
        </w:rPr>
        <w:t>14-18</w:t>
      </w:r>
      <w:r w:rsidR="005B5413">
        <w:rPr>
          <w:sz w:val="24"/>
          <w:szCs w:val="24"/>
        </w:rPr>
        <w:fldChar w:fldCharType="end"/>
      </w:r>
      <w:r w:rsidR="00A6135C" w:rsidRPr="00F702DF">
        <w:rPr>
          <w:sz w:val="24"/>
          <w:szCs w:val="24"/>
        </w:rPr>
        <w:t xml:space="preserve"> </w:t>
      </w:r>
      <w:r w:rsidR="008666C4" w:rsidRPr="00F702DF">
        <w:rPr>
          <w:sz w:val="24"/>
          <w:szCs w:val="24"/>
        </w:rPr>
        <w:t xml:space="preserve">Exclusion criteria </w:t>
      </w:r>
      <w:r w:rsidR="00A42699">
        <w:rPr>
          <w:sz w:val="24"/>
          <w:szCs w:val="24"/>
        </w:rPr>
        <w:t>were</w:t>
      </w:r>
      <w:r w:rsidR="005A7747">
        <w:rPr>
          <w:sz w:val="24"/>
          <w:szCs w:val="24"/>
        </w:rPr>
        <w:t xml:space="preserve"> </w:t>
      </w:r>
      <w:r w:rsidR="00643F2F" w:rsidRPr="00F702DF">
        <w:rPr>
          <w:sz w:val="24"/>
          <w:szCs w:val="24"/>
        </w:rPr>
        <w:t>articles not in English</w:t>
      </w:r>
      <w:r w:rsidR="00E01FF8" w:rsidRPr="00F702DF">
        <w:rPr>
          <w:sz w:val="24"/>
          <w:szCs w:val="24"/>
        </w:rPr>
        <w:t>,</w:t>
      </w:r>
      <w:r w:rsidR="008666C4" w:rsidRPr="00F702DF">
        <w:rPr>
          <w:sz w:val="24"/>
          <w:szCs w:val="24"/>
        </w:rPr>
        <w:t xml:space="preserve"> </w:t>
      </w:r>
      <w:r w:rsidR="00C415D3" w:rsidRPr="00F702DF">
        <w:rPr>
          <w:sz w:val="24"/>
          <w:szCs w:val="24"/>
        </w:rPr>
        <w:t xml:space="preserve">reviews, </w:t>
      </w:r>
      <w:r w:rsidR="008666C4" w:rsidRPr="00F702DF">
        <w:rPr>
          <w:sz w:val="24"/>
          <w:szCs w:val="24"/>
        </w:rPr>
        <w:t>a lack of genotype data, the absence of functional studies,</w:t>
      </w:r>
      <w:r w:rsidR="006F602B" w:rsidRPr="00F702DF">
        <w:rPr>
          <w:sz w:val="24"/>
          <w:szCs w:val="24"/>
        </w:rPr>
        <w:t xml:space="preserve"> and/or the lack of direct genotype to phenotype comparisons</w:t>
      </w:r>
      <w:r w:rsidR="00C95A29">
        <w:rPr>
          <w:sz w:val="24"/>
          <w:szCs w:val="24"/>
        </w:rPr>
        <w:t xml:space="preserve"> (</w:t>
      </w:r>
      <w:r w:rsidR="00C95A29" w:rsidRPr="00C95A29">
        <w:rPr>
          <w:b/>
          <w:bCs/>
          <w:sz w:val="24"/>
          <w:szCs w:val="24"/>
        </w:rPr>
        <w:t xml:space="preserve">Figure </w:t>
      </w:r>
      <w:r w:rsidR="00D9422D">
        <w:rPr>
          <w:b/>
          <w:bCs/>
          <w:sz w:val="24"/>
          <w:szCs w:val="24"/>
        </w:rPr>
        <w:t>S2</w:t>
      </w:r>
      <w:r w:rsidR="00C95A29">
        <w:rPr>
          <w:sz w:val="24"/>
          <w:szCs w:val="24"/>
        </w:rPr>
        <w:t>)</w:t>
      </w:r>
      <w:r w:rsidR="006F602B" w:rsidRPr="00F702DF">
        <w:rPr>
          <w:sz w:val="24"/>
          <w:szCs w:val="24"/>
        </w:rPr>
        <w:t xml:space="preserve">. </w:t>
      </w:r>
      <w:r w:rsidR="009D5184" w:rsidRPr="00F702DF">
        <w:rPr>
          <w:sz w:val="24"/>
          <w:szCs w:val="24"/>
        </w:rPr>
        <w:t xml:space="preserve">For a complete list of </w:t>
      </w:r>
      <w:r w:rsidR="006F3383">
        <w:rPr>
          <w:sz w:val="24"/>
          <w:szCs w:val="24"/>
        </w:rPr>
        <w:t xml:space="preserve">evaluated publications </w:t>
      </w:r>
      <w:r w:rsidR="009E0B82" w:rsidRPr="00F702DF">
        <w:rPr>
          <w:sz w:val="24"/>
          <w:szCs w:val="24"/>
        </w:rPr>
        <w:t xml:space="preserve">see </w:t>
      </w:r>
      <w:r w:rsidR="001B1DDB">
        <w:rPr>
          <w:sz w:val="24"/>
          <w:szCs w:val="24"/>
        </w:rPr>
        <w:t xml:space="preserve">the “evidence” tab of </w:t>
      </w:r>
      <w:r w:rsidR="004B369E" w:rsidRPr="001B1DDB">
        <w:rPr>
          <w:b/>
          <w:bCs/>
          <w:sz w:val="24"/>
          <w:szCs w:val="24"/>
        </w:rPr>
        <w:t>Supplementary Excel File S1</w:t>
      </w:r>
      <w:r w:rsidR="001B1DDB">
        <w:rPr>
          <w:b/>
          <w:bCs/>
          <w:sz w:val="24"/>
          <w:szCs w:val="24"/>
        </w:rPr>
        <w:t>.</w:t>
      </w:r>
    </w:p>
    <w:p w14:paraId="0C9E094C" w14:textId="39211D27" w:rsidR="00BC2D75" w:rsidRPr="00F702DF" w:rsidRDefault="0025219A" w:rsidP="002D612A">
      <w:pPr>
        <w:spacing w:before="120" w:after="120" w:line="360" w:lineRule="auto"/>
        <w:rPr>
          <w:sz w:val="24"/>
          <w:szCs w:val="24"/>
        </w:rPr>
      </w:pPr>
      <w:r w:rsidRPr="00F702DF">
        <w:rPr>
          <w:sz w:val="24"/>
          <w:szCs w:val="24"/>
        </w:rPr>
        <w:t xml:space="preserve">In addition to published literature, </w:t>
      </w:r>
      <w:r w:rsidR="00363466" w:rsidRPr="00F702DF">
        <w:rPr>
          <w:i/>
          <w:iCs/>
          <w:sz w:val="24"/>
          <w:szCs w:val="24"/>
        </w:rPr>
        <w:t xml:space="preserve">in silico </w:t>
      </w:r>
      <w:r w:rsidR="00363466" w:rsidRPr="00F702DF">
        <w:rPr>
          <w:sz w:val="24"/>
          <w:szCs w:val="24"/>
        </w:rPr>
        <w:t>variant effect prediction</w:t>
      </w:r>
      <w:r w:rsidR="00E4447E" w:rsidRPr="00F702DF">
        <w:rPr>
          <w:sz w:val="24"/>
          <w:szCs w:val="24"/>
        </w:rPr>
        <w:t xml:space="preserve"> (VEP)</w:t>
      </w:r>
      <w:r w:rsidR="00363466" w:rsidRPr="00F702DF">
        <w:rPr>
          <w:sz w:val="24"/>
          <w:szCs w:val="24"/>
        </w:rPr>
        <w:t xml:space="preserve"> tools were utilized to </w:t>
      </w:r>
      <w:r w:rsidR="006F3383">
        <w:rPr>
          <w:sz w:val="24"/>
          <w:szCs w:val="24"/>
        </w:rPr>
        <w:t>further</w:t>
      </w:r>
      <w:r w:rsidR="006F3383" w:rsidRPr="00F702DF">
        <w:rPr>
          <w:sz w:val="24"/>
          <w:szCs w:val="24"/>
        </w:rPr>
        <w:t xml:space="preserve"> </w:t>
      </w:r>
      <w:r w:rsidR="00363466" w:rsidRPr="00F702DF">
        <w:rPr>
          <w:sz w:val="24"/>
          <w:szCs w:val="24"/>
        </w:rPr>
        <w:t>support</w:t>
      </w:r>
      <w:r w:rsidR="00C92928">
        <w:rPr>
          <w:sz w:val="24"/>
          <w:szCs w:val="24"/>
        </w:rPr>
        <w:t xml:space="preserve"> </w:t>
      </w:r>
      <w:r w:rsidR="00363466" w:rsidRPr="00F702DF">
        <w:rPr>
          <w:sz w:val="24"/>
          <w:szCs w:val="24"/>
        </w:rPr>
        <w:t xml:space="preserve">the functional </w:t>
      </w:r>
      <w:r w:rsidR="00C92928">
        <w:rPr>
          <w:sz w:val="24"/>
          <w:szCs w:val="24"/>
        </w:rPr>
        <w:t xml:space="preserve">assignments </w:t>
      </w:r>
      <w:r w:rsidR="00363466" w:rsidRPr="00F702DF">
        <w:rPr>
          <w:sz w:val="24"/>
          <w:szCs w:val="24"/>
        </w:rPr>
        <w:t xml:space="preserve">for each </w:t>
      </w:r>
      <w:r w:rsidR="00540989">
        <w:rPr>
          <w:sz w:val="24"/>
          <w:szCs w:val="24"/>
        </w:rPr>
        <w:t xml:space="preserve">star </w:t>
      </w:r>
      <w:r w:rsidR="00363466" w:rsidRPr="00F702DF">
        <w:rPr>
          <w:sz w:val="24"/>
          <w:szCs w:val="24"/>
        </w:rPr>
        <w:t xml:space="preserve">allele. CPIC </w:t>
      </w:r>
      <w:r w:rsidR="004D0094" w:rsidRPr="00F702DF">
        <w:rPr>
          <w:sz w:val="24"/>
          <w:szCs w:val="24"/>
        </w:rPr>
        <w:t xml:space="preserve">uses </w:t>
      </w:r>
      <w:r w:rsidR="00F41E99">
        <w:rPr>
          <w:sz w:val="24"/>
          <w:szCs w:val="24"/>
        </w:rPr>
        <w:t>ten</w:t>
      </w:r>
      <w:r w:rsidR="00F41E99" w:rsidRPr="00F702DF">
        <w:rPr>
          <w:sz w:val="24"/>
          <w:szCs w:val="24"/>
        </w:rPr>
        <w:t xml:space="preserve"> </w:t>
      </w:r>
      <w:r w:rsidR="004D0094" w:rsidRPr="00F702DF">
        <w:rPr>
          <w:sz w:val="24"/>
          <w:szCs w:val="24"/>
        </w:rPr>
        <w:t xml:space="preserve">separate tools that have </w:t>
      </w:r>
      <w:r w:rsidR="006F3383">
        <w:rPr>
          <w:sz w:val="24"/>
          <w:szCs w:val="24"/>
        </w:rPr>
        <w:t xml:space="preserve">previously </w:t>
      </w:r>
      <w:r w:rsidR="004D0094" w:rsidRPr="00F702DF">
        <w:rPr>
          <w:sz w:val="24"/>
          <w:szCs w:val="24"/>
        </w:rPr>
        <w:t xml:space="preserve"> been </w:t>
      </w:r>
      <w:r w:rsidR="00F747C4" w:rsidRPr="00F702DF">
        <w:rPr>
          <w:sz w:val="24"/>
          <w:szCs w:val="24"/>
        </w:rPr>
        <w:t>evaluated</w:t>
      </w:r>
      <w:r w:rsidR="004D0094" w:rsidRPr="00F702DF">
        <w:rPr>
          <w:sz w:val="24"/>
          <w:szCs w:val="24"/>
        </w:rPr>
        <w:t xml:space="preserve"> for </w:t>
      </w:r>
      <w:r w:rsidR="00F747C4" w:rsidRPr="00F702DF">
        <w:rPr>
          <w:sz w:val="24"/>
          <w:szCs w:val="24"/>
        </w:rPr>
        <w:t>their performance</w:t>
      </w:r>
      <w:r w:rsidR="00D51349">
        <w:rPr>
          <w:sz w:val="24"/>
          <w:szCs w:val="24"/>
        </w:rPr>
        <w:t xml:space="preserve"> in</w:t>
      </w:r>
      <w:r w:rsidR="00F747C4" w:rsidRPr="00F702DF">
        <w:rPr>
          <w:sz w:val="24"/>
          <w:szCs w:val="24"/>
        </w:rPr>
        <w:t xml:space="preserve"> </w:t>
      </w:r>
      <w:r w:rsidR="004D0094" w:rsidRPr="00F702DF">
        <w:rPr>
          <w:sz w:val="24"/>
          <w:szCs w:val="24"/>
        </w:rPr>
        <w:t>predicti</w:t>
      </w:r>
      <w:r w:rsidR="006F3383">
        <w:rPr>
          <w:sz w:val="24"/>
          <w:szCs w:val="24"/>
        </w:rPr>
        <w:t xml:space="preserve">ng the impact of genetic variation </w:t>
      </w:r>
      <w:r w:rsidR="00D51349">
        <w:rPr>
          <w:sz w:val="24"/>
          <w:szCs w:val="24"/>
        </w:rPr>
        <w:t xml:space="preserve">for </w:t>
      </w:r>
      <w:r w:rsidR="001877D5">
        <w:rPr>
          <w:sz w:val="24"/>
          <w:szCs w:val="24"/>
        </w:rPr>
        <w:t xml:space="preserve">on </w:t>
      </w:r>
      <w:r w:rsidR="004D0094" w:rsidRPr="00F702DF">
        <w:rPr>
          <w:sz w:val="24"/>
          <w:szCs w:val="24"/>
        </w:rPr>
        <w:t>pharmacogene</w:t>
      </w:r>
      <w:r w:rsidR="00F747C4" w:rsidRPr="00F702DF">
        <w:rPr>
          <w:sz w:val="24"/>
          <w:szCs w:val="24"/>
        </w:rPr>
        <w:t xml:space="preserve"> </w:t>
      </w:r>
      <w:r w:rsidR="004D0094" w:rsidRPr="00F702DF">
        <w:rPr>
          <w:sz w:val="24"/>
          <w:szCs w:val="24"/>
        </w:rPr>
        <w:t>function</w:t>
      </w:r>
      <w:r w:rsidR="006E0CFB">
        <w:rPr>
          <w:sz w:val="24"/>
          <w:szCs w:val="24"/>
        </w:rPr>
        <w:t>,</w:t>
      </w:r>
      <w:r w:rsidR="007105E9">
        <w:rPr>
          <w:sz w:val="24"/>
          <w:szCs w:val="24"/>
        </w:rPr>
        <w:fldChar w:fldCharType="begin">
          <w:fldData xml:space="preserve">PEVuZE5vdGU+PENpdGU+PEF1dGhvcj5aaG91PC9BdXRob3I+PFllYXI+MjAxOTwvWWVhcj48UmVj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</w:fldData>
        </w:fldChar>
      </w:r>
      <w:r w:rsidR="002E42C3">
        <w:rPr>
          <w:sz w:val="24"/>
          <w:szCs w:val="24"/>
        </w:rPr>
        <w:instrText xml:space="preserve"> ADDIN EN.CITE </w:instrText>
      </w:r>
      <w:r w:rsidR="002E42C3">
        <w:rPr>
          <w:sz w:val="24"/>
          <w:szCs w:val="24"/>
        </w:rPr>
        <w:fldChar w:fldCharType="begin">
          <w:fldData xml:space="preserve">PEVuZE5vdGU+PENpdGU+PEF1dGhvcj5aaG91PC9BdXRob3I+PFllYXI+MjAxOTwvWWVhcj48UmVj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</w:fldData>
        </w:fldChar>
      </w:r>
      <w:r w:rsidR="002E42C3">
        <w:rPr>
          <w:sz w:val="24"/>
          <w:szCs w:val="24"/>
        </w:rPr>
        <w:instrText xml:space="preserve"> ADDIN EN.CITE.DATA </w:instrText>
      </w:r>
      <w:r w:rsidR="002E42C3">
        <w:rPr>
          <w:sz w:val="24"/>
          <w:szCs w:val="24"/>
        </w:rPr>
      </w:r>
      <w:r w:rsidR="002E42C3">
        <w:rPr>
          <w:sz w:val="24"/>
          <w:szCs w:val="24"/>
        </w:rPr>
        <w:fldChar w:fldCharType="end"/>
      </w:r>
      <w:r w:rsidR="007105E9">
        <w:rPr>
          <w:sz w:val="24"/>
          <w:szCs w:val="24"/>
        </w:rPr>
      </w:r>
      <w:r w:rsidR="007105E9">
        <w:rPr>
          <w:sz w:val="24"/>
          <w:szCs w:val="24"/>
        </w:rPr>
        <w:fldChar w:fldCharType="separate"/>
      </w:r>
      <w:r w:rsidR="001E5A99" w:rsidRPr="001E5A99">
        <w:rPr>
          <w:noProof/>
          <w:sz w:val="24"/>
          <w:szCs w:val="24"/>
          <w:vertAlign w:val="superscript"/>
        </w:rPr>
        <w:t>2,19,20</w:t>
      </w:r>
      <w:r w:rsidR="007105E9">
        <w:rPr>
          <w:sz w:val="24"/>
          <w:szCs w:val="24"/>
        </w:rPr>
        <w:fldChar w:fldCharType="end"/>
      </w:r>
      <w:r w:rsidR="004D0094" w:rsidRPr="00F702DF">
        <w:rPr>
          <w:sz w:val="24"/>
          <w:szCs w:val="24"/>
        </w:rPr>
        <w:t xml:space="preserve"> </w:t>
      </w:r>
      <w:r w:rsidR="007D05FE">
        <w:rPr>
          <w:sz w:val="24"/>
          <w:szCs w:val="24"/>
        </w:rPr>
        <w:t>[</w:t>
      </w:r>
      <w:r w:rsidR="007D05FE" w:rsidRPr="00094F30">
        <w:rPr>
          <w:sz w:val="24"/>
          <w:szCs w:val="24"/>
        </w:rPr>
        <w:t xml:space="preserve">Tibben et al. </w:t>
      </w:r>
      <w:r w:rsidR="007D05FE" w:rsidRPr="00094F30">
        <w:rPr>
          <w:i/>
          <w:iCs/>
          <w:sz w:val="24"/>
          <w:szCs w:val="24"/>
        </w:rPr>
        <w:t>submitted</w:t>
      </w:r>
      <w:r w:rsidR="007D05FE">
        <w:rPr>
          <w:sz w:val="24"/>
          <w:szCs w:val="24"/>
        </w:rPr>
        <w:t xml:space="preserve">] </w:t>
      </w:r>
      <w:r w:rsidR="00F73B0B" w:rsidRPr="00F702DF">
        <w:rPr>
          <w:sz w:val="24"/>
          <w:szCs w:val="24"/>
        </w:rPr>
        <w:t xml:space="preserve">including </w:t>
      </w:r>
      <w:r w:rsidR="00C0046E" w:rsidRPr="00F702DF">
        <w:rPr>
          <w:sz w:val="24"/>
          <w:szCs w:val="24"/>
        </w:rPr>
        <w:t>PolyPhen-2</w:t>
      </w:r>
      <w:r w:rsidR="00AF52CE">
        <w:rPr>
          <w:sz w:val="24"/>
          <w:szCs w:val="24"/>
        </w:rPr>
        <w:t>,</w:t>
      </w:r>
      <w:r w:rsidR="00586E93">
        <w:rPr>
          <w:sz w:val="24"/>
          <w:szCs w:val="24"/>
        </w:rPr>
        <w:fldChar w:fldCharType="begin">
          <w:fldData xml:space="preserve">PEVuZE5vdGU+PENpdGU+PEF1dGhvcj5BZHpodWJlaTwvQXV0aG9yPjxZZWFyPjIwMTA8L1llYXI+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</w:fldData>
        </w:fldChar>
      </w:r>
      <w:r w:rsidR="00411004">
        <w:rPr>
          <w:sz w:val="24"/>
          <w:szCs w:val="24"/>
        </w:rPr>
        <w:instrText xml:space="preserve"> ADDIN EN.CITE </w:instrText>
      </w:r>
      <w:r w:rsidR="00411004">
        <w:rPr>
          <w:sz w:val="24"/>
          <w:szCs w:val="24"/>
        </w:rPr>
        <w:fldChar w:fldCharType="begin">
          <w:fldData xml:space="preserve">PEVuZE5vdGU+PENpdGU+PEF1dGhvcj5BZHpodWJlaTwvQXV0aG9yPjxZZWFyPjIwMTA8L1llYXI+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</w:fldData>
        </w:fldChar>
      </w:r>
      <w:r w:rsidR="00411004">
        <w:rPr>
          <w:sz w:val="24"/>
          <w:szCs w:val="24"/>
        </w:rPr>
        <w:instrText xml:space="preserve"> ADDIN EN.CITE.DATA </w:instrText>
      </w:r>
      <w:r w:rsidR="00411004">
        <w:rPr>
          <w:sz w:val="24"/>
          <w:szCs w:val="24"/>
        </w:rPr>
      </w:r>
      <w:r w:rsidR="00411004">
        <w:rPr>
          <w:sz w:val="24"/>
          <w:szCs w:val="24"/>
        </w:rPr>
        <w:fldChar w:fldCharType="end"/>
      </w:r>
      <w:r w:rsidR="00586E93">
        <w:rPr>
          <w:sz w:val="24"/>
          <w:szCs w:val="24"/>
        </w:rPr>
      </w:r>
      <w:r w:rsidR="00586E93">
        <w:rPr>
          <w:sz w:val="24"/>
          <w:szCs w:val="24"/>
        </w:rPr>
        <w:fldChar w:fldCharType="separate"/>
      </w:r>
      <w:r w:rsidR="00411004" w:rsidRPr="00411004">
        <w:rPr>
          <w:noProof/>
          <w:sz w:val="24"/>
          <w:szCs w:val="24"/>
          <w:vertAlign w:val="superscript"/>
        </w:rPr>
        <w:t>21,22</w:t>
      </w:r>
      <w:r w:rsidR="00586E93">
        <w:rPr>
          <w:sz w:val="24"/>
          <w:szCs w:val="24"/>
        </w:rPr>
        <w:fldChar w:fldCharType="end"/>
      </w:r>
      <w:r w:rsidR="00C0046E" w:rsidRPr="00F702DF">
        <w:rPr>
          <w:sz w:val="24"/>
          <w:szCs w:val="24"/>
        </w:rPr>
        <w:t xml:space="preserve"> AlphaMissense</w:t>
      </w:r>
      <w:r w:rsidR="00AF52CE">
        <w:rPr>
          <w:sz w:val="24"/>
          <w:szCs w:val="24"/>
        </w:rPr>
        <w:t>,</w:t>
      </w:r>
      <w:r w:rsidR="00BA4F09">
        <w:rPr>
          <w:sz w:val="24"/>
          <w:szCs w:val="24"/>
        </w:rPr>
        <w:fldChar w:fldCharType="begin">
          <w:fldData xml:space="preserve">PEVuZE5vdGU+PENpdGU+PEF1dGhvcj5Ub3JkYWk8L0F1dGhvcj48WWVhcj4yMDI0PC9ZZWFyPjxS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</w:fldData>
        </w:fldChar>
      </w:r>
      <w:r w:rsidR="00411004">
        <w:rPr>
          <w:sz w:val="24"/>
          <w:szCs w:val="24"/>
        </w:rPr>
        <w:instrText xml:space="preserve"> ADDIN EN.CITE </w:instrText>
      </w:r>
      <w:r w:rsidR="00411004">
        <w:rPr>
          <w:sz w:val="24"/>
          <w:szCs w:val="24"/>
        </w:rPr>
        <w:fldChar w:fldCharType="begin">
          <w:fldData xml:space="preserve">PEVuZE5vdGU+PENpdGU+PEF1dGhvcj5Ub3JkYWk8L0F1dGhvcj48WWVhcj4yMDI0PC9ZZWFyPjxS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</w:fldData>
        </w:fldChar>
      </w:r>
      <w:r w:rsidR="00411004">
        <w:rPr>
          <w:sz w:val="24"/>
          <w:szCs w:val="24"/>
        </w:rPr>
        <w:instrText xml:space="preserve"> ADDIN EN.CITE.DATA </w:instrText>
      </w:r>
      <w:r w:rsidR="00411004">
        <w:rPr>
          <w:sz w:val="24"/>
          <w:szCs w:val="24"/>
        </w:rPr>
      </w:r>
      <w:r w:rsidR="00411004">
        <w:rPr>
          <w:sz w:val="24"/>
          <w:szCs w:val="24"/>
        </w:rPr>
        <w:fldChar w:fldCharType="end"/>
      </w:r>
      <w:r w:rsidR="00BA4F09">
        <w:rPr>
          <w:sz w:val="24"/>
          <w:szCs w:val="24"/>
        </w:rPr>
      </w:r>
      <w:r w:rsidR="00BA4F09">
        <w:rPr>
          <w:sz w:val="24"/>
          <w:szCs w:val="24"/>
        </w:rPr>
        <w:fldChar w:fldCharType="separate"/>
      </w:r>
      <w:r w:rsidR="00411004" w:rsidRPr="00411004">
        <w:rPr>
          <w:noProof/>
          <w:sz w:val="24"/>
          <w:szCs w:val="24"/>
          <w:vertAlign w:val="superscript"/>
        </w:rPr>
        <w:t>23</w:t>
      </w:r>
      <w:r w:rsidR="00BA4F09">
        <w:rPr>
          <w:sz w:val="24"/>
          <w:szCs w:val="24"/>
        </w:rPr>
        <w:fldChar w:fldCharType="end"/>
      </w:r>
      <w:r w:rsidR="00C0046E" w:rsidRPr="00F702DF">
        <w:rPr>
          <w:sz w:val="24"/>
          <w:szCs w:val="24"/>
        </w:rPr>
        <w:t xml:space="preserve"> PROVEAN</w:t>
      </w:r>
      <w:r w:rsidR="00AF52CE">
        <w:rPr>
          <w:sz w:val="24"/>
          <w:szCs w:val="24"/>
        </w:rPr>
        <w:t>,</w:t>
      </w:r>
      <w:r w:rsidR="00F76099">
        <w:rPr>
          <w:sz w:val="24"/>
          <w:szCs w:val="24"/>
        </w:rPr>
        <w:fldChar w:fldCharType="begin"/>
      </w:r>
      <w:r w:rsidR="00411004">
        <w:rPr>
          <w:sz w:val="24"/>
          <w:szCs w:val="24"/>
        </w:rPr>
        <w:instrText xml:space="preserve"> ADDIN EN.CITE &lt;EndNote&gt;&lt;Cite&gt;&lt;Author&gt;Choi&lt;/Author&gt;&lt;Year&gt;2015&lt;/Year&gt;&lt;RecNum&gt;13&lt;/RecNum&gt;&lt;DisplayText&gt;&lt;style face="superscript"&gt;24&lt;/style&gt;&lt;/DisplayText&gt;&lt;record&gt;&lt;rec-number&gt;13&lt;/rec-number&gt;&lt;foreign-keys&gt;&lt;key app="EN" db-id="saf9dxrr1xaesaer2pav0dthders5d0fpwpr" timestamp="1731958886"&gt;13&lt;/key&gt;&lt;/foreign-keys&gt;&lt;ref-type name="Journal Article"&gt;17&lt;/ref-type&gt;&lt;contributors&gt;&lt;authors&gt;&lt;author&gt;Choi, Y.&lt;/author&gt;&lt;author&gt;Chan, A. P.&lt;/author&gt;&lt;/authors&gt;&lt;/contributors&gt;&lt;auth-address&gt;The J. Craig Venter Institute, Rockville, MD 20850, USA.&lt;/auth-address&gt;&lt;titles&gt;&lt;title&gt;PROVEAN web server: a tool to predict the functional effect of amino acid substitutions and indels&lt;/title&gt;&lt;secondary-title&gt;Bioinformatics&lt;/secondary-title&gt;&lt;/titles&gt;&lt;periodical&gt;&lt;full-title&gt;Bioinformatics&lt;/full-title&gt;&lt;/periodical&gt;&lt;pages&gt;2745-7&lt;/pages&gt;&lt;volume&gt;31&lt;/volume&gt;&lt;number&gt;16&lt;/number&gt;&lt;edition&gt;20150406&lt;/edition&gt;&lt;keywords&gt;&lt;keyword&gt;Amino Acid Substitution/*genetics&lt;/keyword&gt;&lt;keyword&gt;Animals&lt;/keyword&gt;&lt;keyword&gt;Genetic Variation&lt;/keyword&gt;&lt;keyword&gt;Genome&lt;/keyword&gt;&lt;keyword&gt;Humans&lt;/keyword&gt;&lt;keyword&gt;INDEL Mutation/*genetics&lt;/keyword&gt;&lt;keyword&gt;*Internet&lt;/keyword&gt;&lt;keyword&gt;Mice&lt;/keyword&gt;&lt;keyword&gt;Proteins/chemistry/genetics&lt;/keyword&gt;&lt;keyword&gt;Sequence Deletion&lt;/keyword&gt;&lt;keyword&gt;*Software&lt;/keyword&gt;&lt;/keywords&gt;&lt;dates&gt;&lt;year&gt;2015&lt;/year&gt;&lt;pub-dates&gt;&lt;date&gt;Aug 15&lt;/date&gt;&lt;/pub-dates&gt;&lt;/dates&gt;&lt;isbn&gt;1367-4811 (Electronic)&amp;#xD;1367-4803 (Print)&amp;#xD;1367-4803 (Linking)&lt;/isbn&gt;&lt;accession-num&gt;25851949&lt;/accession-num&gt;&lt;urls&gt;&lt;related-urls&gt;&lt;url&gt;https://www.ncbi.nlm.nih.gov/pubmed/25851949&lt;/url&gt;&lt;/related-urls&gt;&lt;/urls&gt;&lt;custom2&gt;PMC4528627&lt;/custom2&gt;&lt;electronic-resource-num&gt;10.1093/bioinformatics/btv195&lt;/electronic-resource-num&gt;&lt;remote-database-name&gt;Medline&lt;/remote-database-name&gt;&lt;remote-database-provider&gt;NLM&lt;/remote-database-provider&gt;&lt;/record&gt;&lt;/Cite&gt;&lt;/EndNote&gt;</w:instrText>
      </w:r>
      <w:r w:rsidR="00F76099">
        <w:rPr>
          <w:sz w:val="24"/>
          <w:szCs w:val="24"/>
        </w:rPr>
        <w:fldChar w:fldCharType="separate"/>
      </w:r>
      <w:r w:rsidR="00411004" w:rsidRPr="00411004">
        <w:rPr>
          <w:noProof/>
          <w:sz w:val="24"/>
          <w:szCs w:val="24"/>
          <w:vertAlign w:val="superscript"/>
        </w:rPr>
        <w:t>24</w:t>
      </w:r>
      <w:r w:rsidR="00F76099">
        <w:rPr>
          <w:sz w:val="24"/>
          <w:szCs w:val="24"/>
        </w:rPr>
        <w:fldChar w:fldCharType="end"/>
      </w:r>
      <w:r w:rsidR="00C0046E" w:rsidRPr="00F702DF">
        <w:rPr>
          <w:sz w:val="24"/>
          <w:szCs w:val="24"/>
        </w:rPr>
        <w:t xml:space="preserve"> MutationAssessor</w:t>
      </w:r>
      <w:r w:rsidR="00AF52CE">
        <w:rPr>
          <w:sz w:val="24"/>
          <w:szCs w:val="24"/>
        </w:rPr>
        <w:t>,</w:t>
      </w:r>
      <w:r w:rsidR="000517D0">
        <w:rPr>
          <w:sz w:val="24"/>
          <w:szCs w:val="24"/>
        </w:rPr>
        <w:fldChar w:fldCharType="begin"/>
      </w:r>
      <w:r w:rsidR="00411004">
        <w:rPr>
          <w:sz w:val="24"/>
          <w:szCs w:val="24"/>
        </w:rPr>
        <w:instrText xml:space="preserve"> ADDIN EN.CITE &lt;EndNote&gt;&lt;Cite&gt;&lt;Author&gt;Reva&lt;/Author&gt;&lt;Year&gt;2011&lt;/Year&gt;&lt;RecNum&gt;14&lt;/RecNum&gt;&lt;DisplayText&gt;&lt;style face="superscript"&gt;25&lt;/style&gt;&lt;/DisplayText&gt;&lt;record&gt;&lt;rec-number&gt;14&lt;/rec-number&gt;&lt;foreign-keys&gt;&lt;key app="EN" db-id="saf9dxrr1xaesaer2pav0dthders5d0fpwpr" timestamp="1731958915"&gt;14&lt;/key&gt;&lt;/foreign-keys&gt;&lt;ref-type name="Journal Article"&gt;17&lt;/ref-type&gt;&lt;contributors&gt;&lt;authors&gt;&lt;author&gt;Reva, B.&lt;/author&gt;&lt;author&gt;Antipin, Y.&lt;/author&gt;&lt;author&gt;Sander, C.&lt;/author&gt;&lt;/authors&gt;&lt;/contributors&gt;&lt;auth-address&gt;Computational Biology Center, Memorial Sloan-Kettering Cancer Center, NY 10065, USA.&lt;/auth-address&gt;&lt;titles&gt;&lt;title&gt;Predicting the functional impact of protein mutations: application to cancer genomics&lt;/title&gt;&lt;secondary-title&gt;Nucleic Acids Res&lt;/secondary-title&gt;&lt;/titles&gt;&lt;periodical&gt;&lt;full-title&gt;Nucleic Acids Res&lt;/full-title&gt;&lt;/periodical&gt;&lt;pages&gt;e118&lt;/pages&gt;&lt;volume&gt;39&lt;/volume&gt;&lt;number&gt;17&lt;/number&gt;&lt;edition&gt;20110703&lt;/edition&gt;&lt;keywords&gt;&lt;keyword&gt;Databases, Genetic&lt;/keyword&gt;&lt;keyword&gt;*Genes, Neoplasm&lt;/keyword&gt;&lt;keyword&gt;Genes, p53&lt;/keyword&gt;&lt;keyword&gt;Genomics/methods&lt;/keyword&gt;&lt;keyword&gt;Humans&lt;/keyword&gt;&lt;keyword&gt;*Mutation, Missense&lt;/keyword&gt;&lt;keyword&gt;Neoplasm Proteins/*genetics/physiology&lt;/keyword&gt;&lt;keyword&gt;Neoplasms/*genetics&lt;/keyword&gt;&lt;keyword&gt;Polymorphism, Genetic&lt;/keyword&gt;&lt;keyword&gt;Sequence Alignment&lt;/keyword&gt;&lt;keyword&gt;Sequence Analysis, Protein&lt;/keyword&gt;&lt;/keywords&gt;&lt;dates&gt;&lt;year&gt;2011&lt;/year&gt;&lt;pub-dates&gt;&lt;date&gt;Sep 1&lt;/date&gt;&lt;/pub-dates&gt;&lt;/dates&gt;&lt;isbn&gt;1362-4962 (Electronic)&amp;#xD;0305-1048 (Print)&amp;#xD;0305-1048 (Linking)&lt;/isbn&gt;&lt;accession-num&gt;21727090&lt;/accession-num&gt;&lt;urls&gt;&lt;related-urls&gt;&lt;url&gt;https://www.ncbi.nlm.nih.gov/pubmed/21727090&lt;/url&gt;&lt;/related-urls&gt;&lt;/urls&gt;&lt;custom2&gt;PMC3177186&lt;/custom2&gt;&lt;electronic-resource-num&gt;10.1093/nar/gkr407&lt;/electronic-resource-num&gt;&lt;remote-database-name&gt;Medline&lt;/remote-database-name&gt;&lt;remote-database-provider&gt;NLM&lt;/remote-database-provider&gt;&lt;/record&gt;&lt;/Cite&gt;&lt;/EndNote&gt;</w:instrText>
      </w:r>
      <w:r w:rsidR="000517D0">
        <w:rPr>
          <w:sz w:val="24"/>
          <w:szCs w:val="24"/>
        </w:rPr>
        <w:fldChar w:fldCharType="separate"/>
      </w:r>
      <w:r w:rsidR="00411004" w:rsidRPr="00411004">
        <w:rPr>
          <w:noProof/>
          <w:sz w:val="24"/>
          <w:szCs w:val="24"/>
          <w:vertAlign w:val="superscript"/>
        </w:rPr>
        <w:t>25</w:t>
      </w:r>
      <w:r w:rsidR="000517D0">
        <w:rPr>
          <w:sz w:val="24"/>
          <w:szCs w:val="24"/>
        </w:rPr>
        <w:fldChar w:fldCharType="end"/>
      </w:r>
      <w:r w:rsidR="00AF52CE">
        <w:rPr>
          <w:sz w:val="24"/>
          <w:szCs w:val="24"/>
        </w:rPr>
        <w:t xml:space="preserve"> </w:t>
      </w:r>
      <w:r w:rsidR="00C0046E" w:rsidRPr="00F702DF">
        <w:rPr>
          <w:sz w:val="24"/>
          <w:szCs w:val="24"/>
        </w:rPr>
        <w:t>VEST</w:t>
      </w:r>
      <w:r w:rsidR="00AF52CE">
        <w:rPr>
          <w:sz w:val="24"/>
          <w:szCs w:val="24"/>
        </w:rPr>
        <w:t>,</w:t>
      </w:r>
      <w:r w:rsidR="00494B3B">
        <w:rPr>
          <w:sz w:val="24"/>
          <w:szCs w:val="24"/>
        </w:rPr>
        <w:fldChar w:fldCharType="begin"/>
      </w:r>
      <w:r w:rsidR="00411004">
        <w:rPr>
          <w:sz w:val="24"/>
          <w:szCs w:val="24"/>
        </w:rPr>
        <w:instrText xml:space="preserve"> ADDIN EN.CITE &lt;EndNote&gt;&lt;Cite&gt;&lt;Author&gt;Carter&lt;/Author&gt;&lt;Year&gt;2013&lt;/Year&gt;&lt;RecNum&gt;15&lt;/RecNum&gt;&lt;DisplayText&gt;&lt;style face="superscript"&gt;26&lt;/style&gt;&lt;/DisplayText&gt;&lt;record&gt;&lt;rec-number&gt;15&lt;/rec-number&gt;&lt;foreign-keys&gt;&lt;key app="EN" db-id="saf9dxrr1xaesaer2pav0dthders5d0fpwpr" timestamp="1731958931"&gt;15&lt;/key&gt;&lt;/foreign-keys&gt;&lt;ref-type name="Journal Article"&gt;17&lt;/ref-type&gt;&lt;contributors&gt;&lt;authors&gt;&lt;author&gt;Carter, H.&lt;/author&gt;&lt;author&gt;Douville, C.&lt;/author&gt;&lt;author&gt;Stenson, P. D.&lt;/author&gt;&lt;author&gt;Cooper, D. N.&lt;/author&gt;&lt;author&gt;Karchin, R.&lt;/author&gt;&lt;/authors&gt;&lt;/contributors&gt;&lt;auth-address&gt;Department of Biomedical Engineering and Institute for Computational Medicine, Johns Hopkins University, 3400 N, Charles St, Baltimore, Maryland USA.&lt;/auth-address&gt;&lt;titles&gt;&lt;title&gt;Identifying Mendelian disease genes with the variant effect scoring tool&lt;/title&gt;&lt;secondary-title&gt;BMC Genomics&lt;/secondary-title&gt;&lt;/titles&gt;&lt;periodical&gt;&lt;full-title&gt;BMC Genomics&lt;/full-title&gt;&lt;/periodical&gt;&lt;pages&gt;S3&lt;/pages&gt;&lt;volume&gt;14 Suppl 3&lt;/volume&gt;&lt;number&gt;Suppl 3&lt;/number&gt;&lt;edition&gt;20130528&lt;/edition&gt;&lt;keywords&gt;&lt;keyword&gt;*Algorithms&lt;/keyword&gt;&lt;keyword&gt;Area Under Curve&lt;/keyword&gt;&lt;keyword&gt;Artificial Intelligence&lt;/keyword&gt;&lt;keyword&gt;Computational Biology/*methods&lt;/keyword&gt;&lt;keyword&gt;Databases, Genetic&lt;/keyword&gt;&lt;keyword&gt;Exome/genetics&lt;/keyword&gt;&lt;keyword&gt;Genetic Diseases, Inborn/*genetics&lt;/keyword&gt;&lt;keyword&gt;Humans&lt;/keyword&gt;&lt;keyword&gt;Mutation, Missense/*genetics&lt;/keyword&gt;&lt;keyword&gt;ROC Curve&lt;/keyword&gt;&lt;/keywords&gt;&lt;dates&gt;&lt;year&gt;2013&lt;/year&gt;&lt;/dates&gt;&lt;isbn&gt;1471-2164 (Electronic)&amp;#xD;1471-2164 (Linking)&lt;/isbn&gt;&lt;accession-num&gt;23819870&lt;/accession-num&gt;&lt;urls&gt;&lt;related-urls&gt;&lt;url&gt;https://www.ncbi.nlm.nih.gov/pubmed/23819870&lt;/url&gt;&lt;/related-urls&gt;&lt;/urls&gt;&lt;custom2&gt;PMC3665549&lt;/custom2&gt;&lt;electronic-resource-num&gt;10.1186/1471-2164-14-S3-S3&lt;/electronic-resource-num&gt;&lt;remote-database-name&gt;Medline&lt;/remote-database-name&gt;&lt;remote-database-provider&gt;NLM&lt;/remote-database-provider&gt;&lt;/record&gt;&lt;/Cite&gt;&lt;/EndNote&gt;</w:instrText>
      </w:r>
      <w:r w:rsidR="00494B3B">
        <w:rPr>
          <w:sz w:val="24"/>
          <w:szCs w:val="24"/>
        </w:rPr>
        <w:fldChar w:fldCharType="separate"/>
      </w:r>
      <w:r w:rsidR="00411004" w:rsidRPr="00411004">
        <w:rPr>
          <w:noProof/>
          <w:sz w:val="24"/>
          <w:szCs w:val="24"/>
          <w:vertAlign w:val="superscript"/>
        </w:rPr>
        <w:t>26</w:t>
      </w:r>
      <w:r w:rsidR="00494B3B">
        <w:rPr>
          <w:sz w:val="24"/>
          <w:szCs w:val="24"/>
        </w:rPr>
        <w:fldChar w:fldCharType="end"/>
      </w:r>
      <w:r w:rsidR="00C0046E" w:rsidRPr="00F702DF">
        <w:rPr>
          <w:sz w:val="24"/>
          <w:szCs w:val="24"/>
        </w:rPr>
        <w:t xml:space="preserve"> CADD</w:t>
      </w:r>
      <w:r w:rsidR="00AF52CE">
        <w:rPr>
          <w:sz w:val="24"/>
          <w:szCs w:val="24"/>
        </w:rPr>
        <w:t>,</w:t>
      </w:r>
      <w:r w:rsidR="000A161D">
        <w:rPr>
          <w:sz w:val="24"/>
          <w:szCs w:val="24"/>
        </w:rPr>
        <w:fldChar w:fldCharType="begin">
          <w:fldData xml:space="preserve">PEVuZE5vdGU+PENpdGU+PEF1dGhvcj5LaXJjaGVyPC9BdXRob3I+PFllYXI+MjAxNDwvWWVhcj48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</w:fldData>
        </w:fldChar>
      </w:r>
      <w:r w:rsidR="00411004">
        <w:rPr>
          <w:sz w:val="24"/>
          <w:szCs w:val="24"/>
        </w:rPr>
        <w:instrText xml:space="preserve"> ADDIN EN.CITE </w:instrText>
      </w:r>
      <w:r w:rsidR="00411004">
        <w:rPr>
          <w:sz w:val="24"/>
          <w:szCs w:val="24"/>
        </w:rPr>
        <w:fldChar w:fldCharType="begin">
          <w:fldData xml:space="preserve">PEVuZE5vdGU+PENpdGU+PEF1dGhvcj5LaXJjaGVyPC9BdXRob3I+PFllYXI+MjAxNDwvWWVhcj48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</w:fldData>
        </w:fldChar>
      </w:r>
      <w:r w:rsidR="00411004">
        <w:rPr>
          <w:sz w:val="24"/>
          <w:szCs w:val="24"/>
        </w:rPr>
        <w:instrText xml:space="preserve"> ADDIN EN.CITE.DATA </w:instrText>
      </w:r>
      <w:r w:rsidR="00411004">
        <w:rPr>
          <w:sz w:val="24"/>
          <w:szCs w:val="24"/>
        </w:rPr>
      </w:r>
      <w:r w:rsidR="00411004">
        <w:rPr>
          <w:sz w:val="24"/>
          <w:szCs w:val="24"/>
        </w:rPr>
        <w:fldChar w:fldCharType="end"/>
      </w:r>
      <w:r w:rsidR="000A161D">
        <w:rPr>
          <w:sz w:val="24"/>
          <w:szCs w:val="24"/>
        </w:rPr>
      </w:r>
      <w:r w:rsidR="000A161D">
        <w:rPr>
          <w:sz w:val="24"/>
          <w:szCs w:val="24"/>
        </w:rPr>
        <w:fldChar w:fldCharType="separate"/>
      </w:r>
      <w:r w:rsidR="00411004" w:rsidRPr="00411004">
        <w:rPr>
          <w:noProof/>
          <w:sz w:val="24"/>
          <w:szCs w:val="24"/>
          <w:vertAlign w:val="superscript"/>
        </w:rPr>
        <w:t>27-29</w:t>
      </w:r>
      <w:r w:rsidR="000A161D">
        <w:rPr>
          <w:sz w:val="24"/>
          <w:szCs w:val="24"/>
        </w:rPr>
        <w:fldChar w:fldCharType="end"/>
      </w:r>
      <w:r w:rsidR="00C0046E" w:rsidRPr="00F702DF">
        <w:rPr>
          <w:sz w:val="24"/>
          <w:szCs w:val="24"/>
        </w:rPr>
        <w:t xml:space="preserve"> </w:t>
      </w:r>
      <w:r w:rsidR="00511E29" w:rsidRPr="00F702DF">
        <w:rPr>
          <w:sz w:val="24"/>
          <w:szCs w:val="24"/>
        </w:rPr>
        <w:t>SIFT</w:t>
      </w:r>
      <w:r w:rsidR="00AF52CE">
        <w:rPr>
          <w:sz w:val="24"/>
          <w:szCs w:val="24"/>
        </w:rPr>
        <w:t>,</w:t>
      </w:r>
      <w:r w:rsidR="00CF1B4F">
        <w:rPr>
          <w:sz w:val="24"/>
          <w:szCs w:val="24"/>
        </w:rPr>
        <w:fldChar w:fldCharType="begin">
          <w:fldData xml:space="preserve">PEVuZE5vdGU+PENpdGU+PEF1dGhvcj5OZzwvQXV0aG9yPjxZZWFyPjIwMDM8L1llYXI+PFJlY051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</w:fldData>
        </w:fldChar>
      </w:r>
      <w:r w:rsidR="00411004">
        <w:rPr>
          <w:sz w:val="24"/>
          <w:szCs w:val="24"/>
        </w:rPr>
        <w:instrText xml:space="preserve"> ADDIN EN.CITE </w:instrText>
      </w:r>
      <w:r w:rsidR="00411004">
        <w:rPr>
          <w:sz w:val="24"/>
          <w:szCs w:val="24"/>
        </w:rPr>
        <w:fldChar w:fldCharType="begin">
          <w:fldData xml:space="preserve">PEVuZE5vdGU+PENpdGU+PEF1dGhvcj5OZzwvQXV0aG9yPjxZZWFyPjIwMDM8L1llYXI+PFJlY051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</w:fldData>
        </w:fldChar>
      </w:r>
      <w:r w:rsidR="00411004">
        <w:rPr>
          <w:sz w:val="24"/>
          <w:szCs w:val="24"/>
        </w:rPr>
        <w:instrText xml:space="preserve"> ADDIN EN.CITE.DATA </w:instrText>
      </w:r>
      <w:r w:rsidR="00411004">
        <w:rPr>
          <w:sz w:val="24"/>
          <w:szCs w:val="24"/>
        </w:rPr>
      </w:r>
      <w:r w:rsidR="00411004">
        <w:rPr>
          <w:sz w:val="24"/>
          <w:szCs w:val="24"/>
        </w:rPr>
        <w:fldChar w:fldCharType="end"/>
      </w:r>
      <w:r w:rsidR="00CF1B4F">
        <w:rPr>
          <w:sz w:val="24"/>
          <w:szCs w:val="24"/>
        </w:rPr>
      </w:r>
      <w:r w:rsidR="00CF1B4F">
        <w:rPr>
          <w:sz w:val="24"/>
          <w:szCs w:val="24"/>
        </w:rPr>
        <w:fldChar w:fldCharType="separate"/>
      </w:r>
      <w:r w:rsidR="00411004" w:rsidRPr="00411004">
        <w:rPr>
          <w:noProof/>
          <w:sz w:val="24"/>
          <w:szCs w:val="24"/>
          <w:vertAlign w:val="superscript"/>
        </w:rPr>
        <w:t>30,31</w:t>
      </w:r>
      <w:r w:rsidR="00CF1B4F">
        <w:rPr>
          <w:sz w:val="24"/>
          <w:szCs w:val="24"/>
        </w:rPr>
        <w:fldChar w:fldCharType="end"/>
      </w:r>
      <w:r w:rsidR="00C0046E" w:rsidRPr="00F702DF">
        <w:rPr>
          <w:sz w:val="24"/>
          <w:szCs w:val="24"/>
        </w:rPr>
        <w:t xml:space="preserve"> </w:t>
      </w:r>
      <w:r w:rsidR="006D751D" w:rsidRPr="00F702DF">
        <w:rPr>
          <w:sz w:val="24"/>
          <w:szCs w:val="24"/>
        </w:rPr>
        <w:t>Likelihood Ratio Test</w:t>
      </w:r>
      <w:r w:rsidR="003E13D4">
        <w:rPr>
          <w:sz w:val="24"/>
          <w:szCs w:val="24"/>
        </w:rPr>
        <w:fldChar w:fldCharType="begin"/>
      </w:r>
      <w:r w:rsidR="00411004">
        <w:rPr>
          <w:sz w:val="24"/>
          <w:szCs w:val="24"/>
        </w:rPr>
        <w:instrText xml:space="preserve"> ADDIN EN.CITE &lt;EndNote&gt;&lt;Cite&gt;&lt;Author&gt;Chun&lt;/Author&gt;&lt;Year&gt;2009&lt;/Year&gt;&lt;RecNum&gt;21&lt;/RecNum&gt;&lt;DisplayText&gt;&lt;style face="superscript"&gt;32&lt;/style&gt;&lt;/DisplayText&gt;&lt;record&gt;&lt;rec-number&gt;21&lt;/rec-number&gt;&lt;foreign-keys&gt;&lt;key app="EN" db-id="saf9dxrr1xaesaer2pav0dthders5d0fpwpr" timestamp="1731959023"&gt;21&lt;/key&gt;&lt;/foreign-keys&gt;&lt;ref-type name="Journal Article"&gt;17&lt;/ref-type&gt;&lt;contributors&gt;&lt;authors&gt;&lt;author&gt;Chun, S.&lt;/author&gt;&lt;author&gt;Fay, J. C.&lt;/author&gt;&lt;/authors&gt;&lt;/contributors&gt;&lt;auth-address&gt;Computational Biology Program, Washington University, St. Louis, Missouri 63108, USA.&lt;/auth-address&gt;&lt;titles&gt;&lt;title&gt;Identification of deleterious mutations within three human genomes&lt;/title&gt;&lt;secondary-title&gt;Genome Res&lt;/secondary-title&gt;&lt;/titles&gt;&lt;periodical&gt;&lt;full-title&gt;Genome Res&lt;/full-title&gt;&lt;/periodical&gt;&lt;pages&gt;1553-61&lt;/pages&gt;&lt;volume&gt;19&lt;/volume&gt;&lt;number&gt;9&lt;/number&gt;&lt;edition&gt;20090714&lt;/edition&gt;&lt;keywords&gt;&lt;keyword&gt;Animals&lt;/keyword&gt;&lt;keyword&gt;Computational Biology/*methods&lt;/keyword&gt;&lt;keyword&gt;Databases, Genetic&lt;/keyword&gt;&lt;keyword&gt;*Gene Deletion&lt;/keyword&gt;&lt;keyword&gt;Gene Frequency&lt;/keyword&gt;&lt;keyword&gt;Genome, Human/*genetics&lt;/keyword&gt;&lt;keyword&gt;Genomics&lt;/keyword&gt;&lt;keyword&gt;Humans&lt;/keyword&gt;&lt;keyword&gt;Likelihood Functions&lt;/keyword&gt;&lt;keyword&gt;*Mutation&lt;/keyword&gt;&lt;keyword&gt;Vertebrates/genetics&lt;/keyword&gt;&lt;/keywords&gt;&lt;dates&gt;&lt;year&gt;2009&lt;/year&gt;&lt;pub-dates&gt;&lt;date&gt;Sep&lt;/date&gt;&lt;/pub-dates&gt;&lt;/dates&gt;&lt;isbn&gt;1549-5469 (Electronic)&amp;#xD;1088-9051 (Print)&amp;#xD;1088-9051 (Linking)&lt;/isbn&gt;&lt;accession-num&gt;19602639&lt;/accession-num&gt;&lt;urls&gt;&lt;related-urls&gt;&lt;url&gt;https://www.ncbi.nlm.nih.gov/pubmed/19602639&lt;/url&gt;&lt;/related-urls&gt;&lt;/urls&gt;&lt;custom2&gt;PMC2752137&lt;/custom2&gt;&lt;electronic-resource-num&gt;10.1101/gr.092619.109&lt;/electronic-resource-num&gt;&lt;remote-database-name&gt;Medline&lt;/remote-database-name&gt;&lt;remote-database-provider&gt;NLM&lt;/remote-database-provider&gt;&lt;/record&gt;&lt;/Cite&gt;&lt;/EndNote&gt;</w:instrText>
      </w:r>
      <w:r w:rsidR="003E13D4">
        <w:rPr>
          <w:sz w:val="24"/>
          <w:szCs w:val="24"/>
        </w:rPr>
        <w:fldChar w:fldCharType="separate"/>
      </w:r>
      <w:r w:rsidR="00411004" w:rsidRPr="00411004">
        <w:rPr>
          <w:noProof/>
          <w:sz w:val="24"/>
          <w:szCs w:val="24"/>
          <w:vertAlign w:val="superscript"/>
        </w:rPr>
        <w:t>32</w:t>
      </w:r>
      <w:r w:rsidR="003E13D4">
        <w:rPr>
          <w:sz w:val="24"/>
          <w:szCs w:val="24"/>
        </w:rPr>
        <w:fldChar w:fldCharType="end"/>
      </w:r>
      <w:r w:rsidR="006D751D" w:rsidRPr="00F702DF">
        <w:rPr>
          <w:sz w:val="24"/>
          <w:szCs w:val="24"/>
        </w:rPr>
        <w:t xml:space="preserve"> (</w:t>
      </w:r>
      <w:r w:rsidR="00C0046E" w:rsidRPr="00F702DF">
        <w:rPr>
          <w:sz w:val="24"/>
          <w:szCs w:val="24"/>
        </w:rPr>
        <w:t>LRT</w:t>
      </w:r>
      <w:r w:rsidR="00DA0534">
        <w:rPr>
          <w:sz w:val="24"/>
          <w:szCs w:val="24"/>
        </w:rPr>
        <w:t>)</w:t>
      </w:r>
      <w:r w:rsidR="001877D5">
        <w:rPr>
          <w:sz w:val="24"/>
          <w:szCs w:val="24"/>
        </w:rPr>
        <w:t>, REVEL</w:t>
      </w:r>
      <w:r w:rsidR="00AF52CE">
        <w:rPr>
          <w:sz w:val="24"/>
          <w:szCs w:val="24"/>
        </w:rPr>
        <w:t>,</w:t>
      </w:r>
      <w:r w:rsidR="002B7C5F">
        <w:rPr>
          <w:sz w:val="24"/>
          <w:szCs w:val="24"/>
        </w:rPr>
        <w:fldChar w:fldCharType="begin">
          <w:fldData xml:space="preserve">PEVuZE5vdGU+PENpdGU+PEF1dGhvcj5Jb2FubmlkaXM8L0F1dGhvcj48WWVhcj4yMDE2PC9ZZWFy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</w:fldData>
        </w:fldChar>
      </w:r>
      <w:r w:rsidR="00411004">
        <w:rPr>
          <w:sz w:val="24"/>
          <w:szCs w:val="24"/>
        </w:rPr>
        <w:instrText xml:space="preserve"> ADDIN EN.CITE </w:instrText>
      </w:r>
      <w:r w:rsidR="00411004">
        <w:rPr>
          <w:sz w:val="24"/>
          <w:szCs w:val="24"/>
        </w:rPr>
        <w:fldChar w:fldCharType="begin">
          <w:fldData xml:space="preserve">PEVuZE5vdGU+PENpdGU+PEF1dGhvcj5Jb2FubmlkaXM8L0F1dGhvcj48WWVhcj4yMDE2PC9ZZWFy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</w:fldData>
        </w:fldChar>
      </w:r>
      <w:r w:rsidR="00411004">
        <w:rPr>
          <w:sz w:val="24"/>
          <w:szCs w:val="24"/>
        </w:rPr>
        <w:instrText xml:space="preserve"> ADDIN EN.CITE.DATA </w:instrText>
      </w:r>
      <w:r w:rsidR="00411004">
        <w:rPr>
          <w:sz w:val="24"/>
          <w:szCs w:val="24"/>
        </w:rPr>
      </w:r>
      <w:r w:rsidR="00411004">
        <w:rPr>
          <w:sz w:val="24"/>
          <w:szCs w:val="24"/>
        </w:rPr>
        <w:fldChar w:fldCharType="end"/>
      </w:r>
      <w:r w:rsidR="002B7C5F">
        <w:rPr>
          <w:sz w:val="24"/>
          <w:szCs w:val="24"/>
        </w:rPr>
      </w:r>
      <w:r w:rsidR="002B7C5F">
        <w:rPr>
          <w:sz w:val="24"/>
          <w:szCs w:val="24"/>
        </w:rPr>
        <w:fldChar w:fldCharType="separate"/>
      </w:r>
      <w:r w:rsidR="00411004" w:rsidRPr="00411004">
        <w:rPr>
          <w:noProof/>
          <w:sz w:val="24"/>
          <w:szCs w:val="24"/>
          <w:vertAlign w:val="superscript"/>
        </w:rPr>
        <w:t>33</w:t>
      </w:r>
      <w:r w:rsidR="002B7C5F">
        <w:rPr>
          <w:sz w:val="24"/>
          <w:szCs w:val="24"/>
        </w:rPr>
        <w:fldChar w:fldCharType="end"/>
      </w:r>
      <w:r w:rsidR="002B7C5F">
        <w:rPr>
          <w:sz w:val="24"/>
          <w:szCs w:val="24"/>
        </w:rPr>
        <w:t xml:space="preserve"> </w:t>
      </w:r>
      <w:r w:rsidR="00C0046E" w:rsidRPr="00F702DF">
        <w:rPr>
          <w:sz w:val="24"/>
          <w:szCs w:val="24"/>
        </w:rPr>
        <w:t>and PhD-SNPg</w:t>
      </w:r>
      <w:r w:rsidR="00AF52CE">
        <w:rPr>
          <w:sz w:val="24"/>
          <w:szCs w:val="24"/>
        </w:rPr>
        <w:t>.</w:t>
      </w:r>
      <w:r w:rsidR="00FD5EF4">
        <w:rPr>
          <w:sz w:val="24"/>
          <w:szCs w:val="24"/>
        </w:rPr>
        <w:fldChar w:fldCharType="begin">
          <w:fldData xml:space="preserve">PEVuZE5vdGU+PENpdGU+PEF1dGhvcj5DYXByaW90dGk8L0F1dGhvcj48WWVhcj4yMDE3PC9ZZWFy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</w:fldData>
        </w:fldChar>
      </w:r>
      <w:r w:rsidR="00411004">
        <w:rPr>
          <w:sz w:val="24"/>
          <w:szCs w:val="24"/>
        </w:rPr>
        <w:instrText xml:space="preserve"> ADDIN EN.CITE </w:instrText>
      </w:r>
      <w:r w:rsidR="00411004">
        <w:rPr>
          <w:sz w:val="24"/>
          <w:szCs w:val="24"/>
        </w:rPr>
        <w:fldChar w:fldCharType="begin">
          <w:fldData xml:space="preserve">PEVuZE5vdGU+PENpdGU+PEF1dGhvcj5DYXByaW90dGk8L0F1dGhvcj48WWVhcj4yMDE3PC9ZZWFy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</w:fldData>
        </w:fldChar>
      </w:r>
      <w:r w:rsidR="00411004">
        <w:rPr>
          <w:sz w:val="24"/>
          <w:szCs w:val="24"/>
        </w:rPr>
        <w:instrText xml:space="preserve"> ADDIN EN.CITE.DATA </w:instrText>
      </w:r>
      <w:r w:rsidR="00411004">
        <w:rPr>
          <w:sz w:val="24"/>
          <w:szCs w:val="24"/>
        </w:rPr>
      </w:r>
      <w:r w:rsidR="00411004">
        <w:rPr>
          <w:sz w:val="24"/>
          <w:szCs w:val="24"/>
        </w:rPr>
        <w:fldChar w:fldCharType="end"/>
      </w:r>
      <w:r w:rsidR="00FD5EF4">
        <w:rPr>
          <w:sz w:val="24"/>
          <w:szCs w:val="24"/>
        </w:rPr>
      </w:r>
      <w:r w:rsidR="00FD5EF4">
        <w:rPr>
          <w:sz w:val="24"/>
          <w:szCs w:val="24"/>
        </w:rPr>
        <w:fldChar w:fldCharType="separate"/>
      </w:r>
      <w:r w:rsidR="00411004" w:rsidRPr="00411004">
        <w:rPr>
          <w:noProof/>
          <w:sz w:val="24"/>
          <w:szCs w:val="24"/>
          <w:vertAlign w:val="superscript"/>
        </w:rPr>
        <w:t>34,35</w:t>
      </w:r>
      <w:r w:rsidR="00FD5EF4">
        <w:rPr>
          <w:sz w:val="24"/>
          <w:szCs w:val="24"/>
        </w:rPr>
        <w:fldChar w:fldCharType="end"/>
      </w:r>
      <w:r w:rsidR="00B81168" w:rsidRPr="00F702DF">
        <w:rPr>
          <w:sz w:val="24"/>
          <w:szCs w:val="24"/>
        </w:rPr>
        <w:t xml:space="preserve"> Scores from PROVEAN, </w:t>
      </w:r>
      <w:proofErr w:type="spellStart"/>
      <w:r w:rsidR="00B81168" w:rsidRPr="00F702DF">
        <w:rPr>
          <w:sz w:val="24"/>
          <w:szCs w:val="24"/>
        </w:rPr>
        <w:t>MutationAssessor</w:t>
      </w:r>
      <w:proofErr w:type="spellEnd"/>
      <w:r w:rsidR="00B81168" w:rsidRPr="00F702DF">
        <w:rPr>
          <w:sz w:val="24"/>
          <w:szCs w:val="24"/>
        </w:rPr>
        <w:t xml:space="preserve">, VEST, SIFT, </w:t>
      </w:r>
      <w:r w:rsidR="001877D5">
        <w:rPr>
          <w:sz w:val="24"/>
          <w:szCs w:val="24"/>
        </w:rPr>
        <w:t xml:space="preserve">REVEL, </w:t>
      </w:r>
      <w:r w:rsidR="00B81168" w:rsidRPr="00F702DF">
        <w:rPr>
          <w:sz w:val="24"/>
          <w:szCs w:val="24"/>
        </w:rPr>
        <w:t>and LRT</w:t>
      </w:r>
      <w:r w:rsidR="002B46D2" w:rsidRPr="00F702DF">
        <w:rPr>
          <w:sz w:val="24"/>
          <w:szCs w:val="24"/>
        </w:rPr>
        <w:t xml:space="preserve"> were obtained from a centralized location using the </w:t>
      </w:r>
      <w:proofErr w:type="spellStart"/>
      <w:r w:rsidR="002B46D2" w:rsidRPr="00F702DF">
        <w:rPr>
          <w:sz w:val="24"/>
          <w:szCs w:val="24"/>
        </w:rPr>
        <w:t>OpenCRAVAT</w:t>
      </w:r>
      <w:proofErr w:type="spellEnd"/>
      <w:r w:rsidR="002B46D2" w:rsidRPr="00F702DF">
        <w:rPr>
          <w:sz w:val="24"/>
          <w:szCs w:val="24"/>
        </w:rPr>
        <w:t xml:space="preserve"> webserver</w:t>
      </w:r>
      <w:r w:rsidR="00AF52CE">
        <w:rPr>
          <w:sz w:val="24"/>
          <w:szCs w:val="24"/>
        </w:rPr>
        <w:t>.</w:t>
      </w:r>
      <w:r w:rsidR="00E01879">
        <w:rPr>
          <w:sz w:val="24"/>
          <w:szCs w:val="24"/>
        </w:rPr>
        <w:fldChar w:fldCharType="begin">
          <w:fldData xml:space="preserve">PEVuZE5vdGU+PENpdGU+PEF1dGhvcj5QYWdlbDwvQXV0aG9yPjxZZWFyPjIwMjA8L1llYXI+PFJl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</w:fldData>
        </w:fldChar>
      </w:r>
      <w:r w:rsidR="00411004">
        <w:rPr>
          <w:sz w:val="24"/>
          <w:szCs w:val="24"/>
        </w:rPr>
        <w:instrText xml:space="preserve"> ADDIN EN.CITE </w:instrText>
      </w:r>
      <w:r w:rsidR="00411004">
        <w:rPr>
          <w:sz w:val="24"/>
          <w:szCs w:val="24"/>
        </w:rPr>
        <w:fldChar w:fldCharType="begin">
          <w:fldData xml:space="preserve">PEVuZE5vdGU+PENpdGU+PEF1dGhvcj5QYWdlbDwvQXV0aG9yPjxZZWFyPjIwMjA8L1llYXI+PFJl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</w:fldData>
        </w:fldChar>
      </w:r>
      <w:r w:rsidR="00411004">
        <w:rPr>
          <w:sz w:val="24"/>
          <w:szCs w:val="24"/>
        </w:rPr>
        <w:instrText xml:space="preserve"> ADDIN EN.CITE.DATA </w:instrText>
      </w:r>
      <w:r w:rsidR="00411004">
        <w:rPr>
          <w:sz w:val="24"/>
          <w:szCs w:val="24"/>
        </w:rPr>
      </w:r>
      <w:r w:rsidR="00411004">
        <w:rPr>
          <w:sz w:val="24"/>
          <w:szCs w:val="24"/>
        </w:rPr>
        <w:fldChar w:fldCharType="end"/>
      </w:r>
      <w:r w:rsidR="00E01879">
        <w:rPr>
          <w:sz w:val="24"/>
          <w:szCs w:val="24"/>
        </w:rPr>
      </w:r>
      <w:r w:rsidR="00E01879">
        <w:rPr>
          <w:sz w:val="24"/>
          <w:szCs w:val="24"/>
        </w:rPr>
        <w:fldChar w:fldCharType="separate"/>
      </w:r>
      <w:r w:rsidR="00411004" w:rsidRPr="00411004">
        <w:rPr>
          <w:noProof/>
          <w:sz w:val="24"/>
          <w:szCs w:val="24"/>
          <w:vertAlign w:val="superscript"/>
        </w:rPr>
        <w:t>36</w:t>
      </w:r>
      <w:r w:rsidR="00E01879">
        <w:rPr>
          <w:sz w:val="24"/>
          <w:szCs w:val="24"/>
        </w:rPr>
        <w:fldChar w:fldCharType="end"/>
      </w:r>
      <w:r w:rsidR="00DF257C" w:rsidRPr="00F702DF">
        <w:rPr>
          <w:sz w:val="24"/>
          <w:szCs w:val="24"/>
        </w:rPr>
        <w:t xml:space="preserve"> </w:t>
      </w:r>
      <w:r w:rsidR="00684E59" w:rsidRPr="00F702DF">
        <w:rPr>
          <w:sz w:val="24"/>
          <w:szCs w:val="24"/>
        </w:rPr>
        <w:t xml:space="preserve"> </w:t>
      </w:r>
      <w:r w:rsidR="006F3383">
        <w:rPr>
          <w:sz w:val="24"/>
          <w:szCs w:val="24"/>
        </w:rPr>
        <w:t>S</w:t>
      </w:r>
      <w:r w:rsidR="00C01A04" w:rsidRPr="00F702DF">
        <w:rPr>
          <w:sz w:val="24"/>
          <w:szCs w:val="24"/>
        </w:rPr>
        <w:t>cores and</w:t>
      </w:r>
      <w:r w:rsidR="0016398D" w:rsidRPr="00F702DF">
        <w:rPr>
          <w:sz w:val="24"/>
          <w:szCs w:val="24"/>
        </w:rPr>
        <w:t xml:space="preserve"> predictions</w:t>
      </w:r>
      <w:r w:rsidR="00322033" w:rsidRPr="00F702DF">
        <w:rPr>
          <w:sz w:val="24"/>
          <w:szCs w:val="24"/>
        </w:rPr>
        <w:t xml:space="preserve"> (benign</w:t>
      </w:r>
      <w:r w:rsidR="00201A7A" w:rsidRPr="00F702DF">
        <w:rPr>
          <w:sz w:val="24"/>
          <w:szCs w:val="24"/>
        </w:rPr>
        <w:t xml:space="preserve">/tolerated, </w:t>
      </w:r>
      <w:r w:rsidR="00520C3C" w:rsidRPr="00F702DF">
        <w:rPr>
          <w:sz w:val="24"/>
          <w:szCs w:val="24"/>
        </w:rPr>
        <w:t>damaging</w:t>
      </w:r>
      <w:r w:rsidR="00201A7A" w:rsidRPr="00F702DF">
        <w:rPr>
          <w:sz w:val="24"/>
          <w:szCs w:val="24"/>
        </w:rPr>
        <w:t>/pathogenic) were recorded in</w:t>
      </w:r>
      <w:r w:rsidR="00040665">
        <w:rPr>
          <w:sz w:val="24"/>
          <w:szCs w:val="24"/>
        </w:rPr>
        <w:t xml:space="preserve"> the “computational evidence” tab of</w:t>
      </w:r>
      <w:r w:rsidR="00201A7A" w:rsidRPr="00F702DF">
        <w:rPr>
          <w:sz w:val="24"/>
          <w:szCs w:val="24"/>
        </w:rPr>
        <w:t xml:space="preserve"> </w:t>
      </w:r>
      <w:r w:rsidR="00FF177E" w:rsidRPr="00F045A8">
        <w:rPr>
          <w:b/>
          <w:bCs/>
          <w:sz w:val="24"/>
          <w:szCs w:val="24"/>
        </w:rPr>
        <w:t>Supplementary Excel F</w:t>
      </w:r>
      <w:r w:rsidR="00F045A8" w:rsidRPr="00F045A8">
        <w:rPr>
          <w:b/>
          <w:bCs/>
          <w:sz w:val="24"/>
          <w:szCs w:val="24"/>
        </w:rPr>
        <w:t>ile S1</w:t>
      </w:r>
      <w:r w:rsidR="00201A7A" w:rsidRPr="00F702DF">
        <w:rPr>
          <w:sz w:val="24"/>
          <w:szCs w:val="24"/>
        </w:rPr>
        <w:t>.</w:t>
      </w:r>
      <w:r w:rsidR="00E4447E" w:rsidRPr="00F702DF">
        <w:rPr>
          <w:sz w:val="24"/>
          <w:szCs w:val="24"/>
        </w:rPr>
        <w:t xml:space="preserve"> Of note, not all VEPs</w:t>
      </w:r>
      <w:r w:rsidR="008076B0" w:rsidRPr="00F702DF">
        <w:rPr>
          <w:sz w:val="24"/>
          <w:szCs w:val="24"/>
        </w:rPr>
        <w:t xml:space="preserve"> are capable of scoring variants that introduce a premature stop codon, thus </w:t>
      </w:r>
      <w:r w:rsidR="005175FE" w:rsidRPr="00F702DF">
        <w:rPr>
          <w:sz w:val="24"/>
          <w:szCs w:val="24"/>
        </w:rPr>
        <w:t>c</w:t>
      </w:r>
      <w:r w:rsidR="008076B0" w:rsidRPr="00F702DF">
        <w:rPr>
          <w:sz w:val="24"/>
          <w:szCs w:val="24"/>
        </w:rPr>
        <w:t>.</w:t>
      </w:r>
      <w:r w:rsidR="00605E0C" w:rsidRPr="00F702DF">
        <w:rPr>
          <w:sz w:val="24"/>
          <w:szCs w:val="24"/>
        </w:rPr>
        <w:t>589C&gt;T (p.R197X) has data from four tools, rather than nine.</w:t>
      </w:r>
      <w:r w:rsidR="00F118AC" w:rsidRPr="00F702DF">
        <w:rPr>
          <w:sz w:val="24"/>
          <w:szCs w:val="24"/>
        </w:rPr>
        <w:t xml:space="preserve"> </w:t>
      </w:r>
    </w:p>
    <w:p w14:paraId="501AC6F1" w14:textId="3052E5C9" w:rsidR="00C71A35" w:rsidRDefault="00192686" w:rsidP="008931EB">
      <w:pPr>
        <w:pStyle w:val="Heading1"/>
        <w:spacing w:before="240" w:after="80"/>
        <w:rPr>
          <w:szCs w:val="24"/>
        </w:rPr>
      </w:pPr>
      <w:r>
        <w:rPr>
          <w:szCs w:val="24"/>
        </w:rPr>
        <w:t>Results a</w:t>
      </w:r>
      <w:r w:rsidR="000E71C0" w:rsidRPr="00F702DF">
        <w:rPr>
          <w:szCs w:val="24"/>
        </w:rPr>
        <w:t>nd Discussion</w:t>
      </w:r>
    </w:p>
    <w:p w14:paraId="068A5E96" w14:textId="45DBD74E" w:rsidR="005A1378" w:rsidRDefault="005A1378" w:rsidP="005A1378">
      <w:pPr>
        <w:pStyle w:val="Heading2"/>
      </w:pPr>
      <w:r>
        <w:t>Evaluation of Evidence</w:t>
      </w:r>
    </w:p>
    <w:p w14:paraId="267A7069" w14:textId="4E30F4A9" w:rsidR="005A1378" w:rsidRPr="00CD1562" w:rsidRDefault="00CD1562" w:rsidP="00CD1562">
      <w:pPr>
        <w:spacing w:before="100" w:beforeAutospacing="1" w:after="100" w:afterAutospacing="1" w:line="360" w:lineRule="auto"/>
        <w:rPr>
          <w:sz w:val="24"/>
          <w:szCs w:val="24"/>
        </w:rPr>
      </w:pPr>
      <w:r w:rsidRPr="00F45B51">
        <w:rPr>
          <w:sz w:val="24"/>
          <w:szCs w:val="24"/>
        </w:rPr>
        <w:t xml:space="preserve">Using the search criteria described </w:t>
      </w:r>
      <w:r w:rsidR="005901B3">
        <w:rPr>
          <w:sz w:val="24"/>
          <w:szCs w:val="24"/>
        </w:rPr>
        <w:t xml:space="preserve"> above</w:t>
      </w:r>
      <w:r w:rsidRPr="00F45B51">
        <w:rPr>
          <w:sz w:val="24"/>
          <w:szCs w:val="24"/>
        </w:rPr>
        <w:t xml:space="preserve">, </w:t>
      </w:r>
      <w:r w:rsidR="00542B11">
        <w:rPr>
          <w:sz w:val="24"/>
          <w:szCs w:val="24"/>
        </w:rPr>
        <w:t>414</w:t>
      </w:r>
      <w:r w:rsidR="00542B11" w:rsidRPr="00F45B51">
        <w:rPr>
          <w:sz w:val="24"/>
          <w:szCs w:val="24"/>
        </w:rPr>
        <w:t xml:space="preserve"> </w:t>
      </w:r>
      <w:r w:rsidRPr="00F45B51">
        <w:rPr>
          <w:sz w:val="24"/>
          <w:szCs w:val="24"/>
        </w:rPr>
        <w:t>publications were identified</w:t>
      </w:r>
      <w:r w:rsidR="005901B3">
        <w:rPr>
          <w:sz w:val="24"/>
          <w:szCs w:val="24"/>
        </w:rPr>
        <w:t xml:space="preserve"> of which 116</w:t>
      </w:r>
      <w:r w:rsidR="005901B3" w:rsidRPr="00F45B51">
        <w:rPr>
          <w:sz w:val="24"/>
          <w:szCs w:val="24"/>
        </w:rPr>
        <w:t xml:space="preserve"> </w:t>
      </w:r>
      <w:r w:rsidR="005901B3">
        <w:rPr>
          <w:sz w:val="24"/>
          <w:szCs w:val="24"/>
        </w:rPr>
        <w:t>met</w:t>
      </w:r>
      <w:r w:rsidRPr="00F45B51">
        <w:rPr>
          <w:sz w:val="24"/>
          <w:szCs w:val="24"/>
        </w:rPr>
        <w:t xml:space="preserve"> criteria, </w:t>
      </w:r>
      <w:r w:rsidR="005901B3">
        <w:rPr>
          <w:sz w:val="24"/>
          <w:szCs w:val="24"/>
        </w:rPr>
        <w:t xml:space="preserve">and </w:t>
      </w:r>
      <w:r w:rsidRPr="00F45B51">
        <w:rPr>
          <w:sz w:val="24"/>
          <w:szCs w:val="24"/>
        </w:rPr>
        <w:t>were included</w:t>
      </w:r>
      <w:r w:rsidR="003955CB">
        <w:rPr>
          <w:sz w:val="24"/>
          <w:szCs w:val="24"/>
        </w:rPr>
        <w:t xml:space="preserve"> (</w:t>
      </w:r>
      <w:r w:rsidR="003955CB" w:rsidRPr="003955CB">
        <w:rPr>
          <w:b/>
          <w:bCs/>
          <w:sz w:val="24"/>
          <w:szCs w:val="24"/>
        </w:rPr>
        <w:t xml:space="preserve">Figure </w:t>
      </w:r>
      <w:r w:rsidR="00361F57">
        <w:rPr>
          <w:b/>
          <w:bCs/>
          <w:sz w:val="24"/>
          <w:szCs w:val="24"/>
        </w:rPr>
        <w:t>S2</w:t>
      </w:r>
      <w:r w:rsidR="003955CB">
        <w:rPr>
          <w:sz w:val="24"/>
          <w:szCs w:val="24"/>
        </w:rPr>
        <w:t>)</w:t>
      </w:r>
      <w:r w:rsidRPr="00F45B51">
        <w:rPr>
          <w:sz w:val="24"/>
          <w:szCs w:val="24"/>
        </w:rPr>
        <w:t xml:space="preserve">. Summaries of findings can be found in the </w:t>
      </w:r>
      <w:r w:rsidRPr="00CF360E">
        <w:rPr>
          <w:b/>
          <w:bCs/>
          <w:i/>
          <w:iCs/>
          <w:sz w:val="24"/>
          <w:szCs w:val="24"/>
        </w:rPr>
        <w:t>NAT2</w:t>
      </w:r>
      <w:r w:rsidRPr="00342A77">
        <w:rPr>
          <w:b/>
          <w:bCs/>
          <w:sz w:val="24"/>
          <w:szCs w:val="24"/>
        </w:rPr>
        <w:t xml:space="preserve"> Allele Functionality Table</w:t>
      </w:r>
      <w:r w:rsidRPr="00F45B51">
        <w:rPr>
          <w:sz w:val="24"/>
          <w:szCs w:val="24"/>
        </w:rPr>
        <w:t xml:space="preserve"> </w:t>
      </w:r>
      <w:r w:rsidR="00A6585E">
        <w:rPr>
          <w:sz w:val="24"/>
          <w:szCs w:val="24"/>
        </w:rPr>
        <w:t xml:space="preserve">at </w:t>
      </w:r>
      <w:hyperlink r:id="rId13" w:history="1">
        <w:r w:rsidR="00A6585E">
          <w:rPr>
            <w:rStyle w:val="Hyperlink"/>
            <w:sz w:val="24"/>
            <w:szCs w:val="24"/>
          </w:rPr>
          <w:t>CPIC® Guideline for Hydralazine and NAT2</w:t>
        </w:r>
      </w:hyperlink>
      <w:r w:rsidRPr="00F45B51">
        <w:rPr>
          <w:sz w:val="24"/>
          <w:szCs w:val="24"/>
        </w:rPr>
        <w:t xml:space="preserve">. Additional details </w:t>
      </w:r>
      <w:r w:rsidR="005901B3">
        <w:rPr>
          <w:sz w:val="24"/>
          <w:szCs w:val="24"/>
        </w:rPr>
        <w:t>are provided</w:t>
      </w:r>
      <w:r w:rsidRPr="00F45B51">
        <w:rPr>
          <w:sz w:val="24"/>
          <w:szCs w:val="24"/>
        </w:rPr>
        <w:t xml:space="preserve"> in the </w:t>
      </w:r>
      <w:r w:rsidR="00326D83">
        <w:rPr>
          <w:b/>
          <w:bCs/>
          <w:sz w:val="24"/>
          <w:szCs w:val="24"/>
        </w:rPr>
        <w:t>s</w:t>
      </w:r>
      <w:r w:rsidRPr="00F45B51">
        <w:rPr>
          <w:b/>
          <w:bCs/>
          <w:sz w:val="24"/>
          <w:szCs w:val="24"/>
        </w:rPr>
        <w:t>upplement</w:t>
      </w:r>
      <w:r w:rsidR="00B728E5">
        <w:rPr>
          <w:b/>
          <w:bCs/>
          <w:sz w:val="24"/>
          <w:szCs w:val="24"/>
        </w:rPr>
        <w:t>al</w:t>
      </w:r>
      <w:r w:rsidR="00326D83">
        <w:rPr>
          <w:b/>
          <w:bCs/>
          <w:sz w:val="24"/>
          <w:szCs w:val="24"/>
        </w:rPr>
        <w:t xml:space="preserve"> materials</w:t>
      </w:r>
      <w:r w:rsidRPr="00F45B51">
        <w:rPr>
          <w:sz w:val="24"/>
          <w:szCs w:val="24"/>
        </w:rPr>
        <w:t xml:space="preserve">. </w:t>
      </w:r>
    </w:p>
    <w:p w14:paraId="5804B2AF" w14:textId="1A59B798" w:rsidR="0081799C" w:rsidRPr="00F702DF" w:rsidRDefault="004E0236" w:rsidP="00E702DA">
      <w:pPr>
        <w:pStyle w:val="Heading2"/>
        <w:rPr>
          <w:szCs w:val="24"/>
        </w:rPr>
      </w:pPr>
      <w:r>
        <w:rPr>
          <w:szCs w:val="24"/>
        </w:rPr>
        <w:t>Assignment of Allele Clinical Function and Strength of Evidence</w:t>
      </w:r>
    </w:p>
    <w:p w14:paraId="50511AC0" w14:textId="7C918736" w:rsidR="000A6B52" w:rsidRDefault="00FF15B3" w:rsidP="008931EB">
      <w:pPr>
        <w:spacing w:before="240" w:after="80" w:line="360" w:lineRule="auto"/>
        <w:rPr>
          <w:sz w:val="24"/>
          <w:szCs w:val="24"/>
        </w:rPr>
      </w:pPr>
      <w:r w:rsidRPr="00F702DF">
        <w:rPr>
          <w:sz w:val="24"/>
          <w:szCs w:val="24"/>
        </w:rPr>
        <w:t xml:space="preserve">The CPIC </w:t>
      </w:r>
      <w:r w:rsidRPr="00F702DF">
        <w:rPr>
          <w:i/>
          <w:iCs/>
          <w:sz w:val="24"/>
          <w:szCs w:val="24"/>
        </w:rPr>
        <w:t>NAT2</w:t>
      </w:r>
      <w:r w:rsidR="003730E1">
        <w:rPr>
          <w:i/>
          <w:iCs/>
          <w:sz w:val="24"/>
          <w:szCs w:val="24"/>
        </w:rPr>
        <w:t>-</w:t>
      </w:r>
      <w:r w:rsidRPr="00F702DF">
        <w:rPr>
          <w:sz w:val="24"/>
          <w:szCs w:val="24"/>
        </w:rPr>
        <w:t xml:space="preserve">PCEP assigned an allele clinical function to 53 </w:t>
      </w:r>
      <w:r w:rsidR="00A8593D">
        <w:rPr>
          <w:sz w:val="24"/>
          <w:szCs w:val="24"/>
        </w:rPr>
        <w:t xml:space="preserve">star </w:t>
      </w:r>
      <w:r w:rsidRPr="00F702DF">
        <w:rPr>
          <w:sz w:val="24"/>
          <w:szCs w:val="24"/>
        </w:rPr>
        <w:t xml:space="preserve">alleles: two </w:t>
      </w:r>
      <w:r w:rsidR="00A8593D">
        <w:rPr>
          <w:sz w:val="24"/>
          <w:szCs w:val="24"/>
        </w:rPr>
        <w:t>were</w:t>
      </w:r>
      <w:r w:rsidR="00A8593D" w:rsidRPr="00F702DF">
        <w:rPr>
          <w:sz w:val="24"/>
          <w:szCs w:val="24"/>
        </w:rPr>
        <w:t xml:space="preserve"> </w:t>
      </w:r>
      <w:r w:rsidRPr="00F702DF">
        <w:rPr>
          <w:sz w:val="24"/>
          <w:szCs w:val="24"/>
        </w:rPr>
        <w:t xml:space="preserve">assigned increased function, 35 </w:t>
      </w:r>
      <w:r w:rsidR="00A8593D">
        <w:rPr>
          <w:sz w:val="24"/>
          <w:szCs w:val="24"/>
        </w:rPr>
        <w:t>were</w:t>
      </w:r>
      <w:r w:rsidR="00A8593D" w:rsidRPr="00F702DF">
        <w:rPr>
          <w:sz w:val="24"/>
          <w:szCs w:val="24"/>
        </w:rPr>
        <w:t xml:space="preserve"> </w:t>
      </w:r>
      <w:r w:rsidRPr="00F702DF">
        <w:rPr>
          <w:sz w:val="24"/>
          <w:szCs w:val="24"/>
        </w:rPr>
        <w:t>assigned decreased function, 12</w:t>
      </w:r>
      <w:r w:rsidR="00D75981">
        <w:rPr>
          <w:sz w:val="24"/>
          <w:szCs w:val="24"/>
        </w:rPr>
        <w:t xml:space="preserve"> </w:t>
      </w:r>
      <w:r w:rsidR="00A8593D">
        <w:rPr>
          <w:sz w:val="24"/>
          <w:szCs w:val="24"/>
        </w:rPr>
        <w:t>were</w:t>
      </w:r>
      <w:r w:rsidRPr="00F702DF">
        <w:rPr>
          <w:sz w:val="24"/>
          <w:szCs w:val="24"/>
        </w:rPr>
        <w:t xml:space="preserve"> assigned uncertain function, and four </w:t>
      </w:r>
      <w:r w:rsidR="00A8593D">
        <w:rPr>
          <w:sz w:val="24"/>
          <w:szCs w:val="24"/>
        </w:rPr>
        <w:t>were</w:t>
      </w:r>
      <w:r w:rsidRPr="00F702DF">
        <w:rPr>
          <w:sz w:val="24"/>
          <w:szCs w:val="24"/>
        </w:rPr>
        <w:t xml:space="preserve"> assigned unknown function (</w:t>
      </w:r>
      <w:r w:rsidR="00CD1AF4" w:rsidRPr="00CD1AF4">
        <w:rPr>
          <w:b/>
          <w:bCs/>
          <w:i/>
          <w:iCs/>
          <w:sz w:val="24"/>
          <w:szCs w:val="24"/>
        </w:rPr>
        <w:t xml:space="preserve">NAT2 </w:t>
      </w:r>
      <w:r w:rsidR="00CD1AF4" w:rsidRPr="00CD1AF4">
        <w:rPr>
          <w:b/>
          <w:bCs/>
          <w:sz w:val="24"/>
          <w:szCs w:val="24"/>
        </w:rPr>
        <w:t>Allele Functionality Table</w:t>
      </w:r>
      <w:r w:rsidRPr="00F702DF">
        <w:rPr>
          <w:sz w:val="24"/>
          <w:szCs w:val="24"/>
        </w:rPr>
        <w:t xml:space="preserve">). </w:t>
      </w:r>
      <w:r w:rsidR="00456038" w:rsidRPr="00F702DF">
        <w:rPr>
          <w:sz w:val="24"/>
          <w:szCs w:val="24"/>
        </w:rPr>
        <w:t>There are</w:t>
      </w:r>
      <w:r w:rsidR="00E21503">
        <w:rPr>
          <w:sz w:val="24"/>
          <w:szCs w:val="24"/>
        </w:rPr>
        <w:t xml:space="preserve"> 18</w:t>
      </w:r>
      <w:r w:rsidR="00456038" w:rsidRPr="00F702DF">
        <w:rPr>
          <w:sz w:val="24"/>
          <w:szCs w:val="24"/>
        </w:rPr>
        <w:t xml:space="preserve"> known </w:t>
      </w:r>
      <w:r w:rsidR="00D01082">
        <w:rPr>
          <w:sz w:val="24"/>
          <w:szCs w:val="24"/>
        </w:rPr>
        <w:t>single nucleotide variants (</w:t>
      </w:r>
      <w:r w:rsidR="00456038" w:rsidRPr="00F702DF">
        <w:rPr>
          <w:sz w:val="24"/>
          <w:szCs w:val="24"/>
        </w:rPr>
        <w:t>SNVs</w:t>
      </w:r>
      <w:r w:rsidR="00D01082">
        <w:rPr>
          <w:sz w:val="24"/>
          <w:szCs w:val="24"/>
        </w:rPr>
        <w:t>)</w:t>
      </w:r>
      <w:r w:rsidR="00456038" w:rsidRPr="00F702DF">
        <w:rPr>
          <w:sz w:val="24"/>
          <w:szCs w:val="24"/>
        </w:rPr>
        <w:t xml:space="preserve"> that contribute to decreased NAT2 function, each with varying levels of supporting evidence regarding their functional impact</w:t>
      </w:r>
      <w:r w:rsidR="00517D81">
        <w:rPr>
          <w:sz w:val="24"/>
          <w:szCs w:val="24"/>
        </w:rPr>
        <w:t>;</w:t>
      </w:r>
      <w:r w:rsidR="008964F5">
        <w:rPr>
          <w:sz w:val="24"/>
          <w:szCs w:val="24"/>
        </w:rPr>
        <w:t xml:space="preserve"> several of</w:t>
      </w:r>
      <w:r w:rsidR="00517D81">
        <w:rPr>
          <w:sz w:val="24"/>
          <w:szCs w:val="24"/>
        </w:rPr>
        <w:t xml:space="preserve"> t</w:t>
      </w:r>
      <w:r w:rsidR="00456038" w:rsidRPr="00F702DF">
        <w:rPr>
          <w:sz w:val="24"/>
          <w:szCs w:val="24"/>
        </w:rPr>
        <w:t xml:space="preserve">hese variants are </w:t>
      </w:r>
      <w:r w:rsidR="008964F5">
        <w:rPr>
          <w:sz w:val="24"/>
          <w:szCs w:val="24"/>
        </w:rPr>
        <w:t>present</w:t>
      </w:r>
      <w:r w:rsidR="008964F5" w:rsidRPr="00F702DF">
        <w:rPr>
          <w:sz w:val="24"/>
          <w:szCs w:val="24"/>
        </w:rPr>
        <w:t xml:space="preserve"> </w:t>
      </w:r>
      <w:r w:rsidR="00456038" w:rsidRPr="00F702DF">
        <w:rPr>
          <w:sz w:val="24"/>
          <w:szCs w:val="24"/>
        </w:rPr>
        <w:t xml:space="preserve">in </w:t>
      </w:r>
      <w:r w:rsidR="008964F5">
        <w:rPr>
          <w:sz w:val="24"/>
          <w:szCs w:val="24"/>
        </w:rPr>
        <w:t>two or more</w:t>
      </w:r>
      <w:r w:rsidR="00456038" w:rsidRPr="00F702DF">
        <w:rPr>
          <w:sz w:val="24"/>
          <w:szCs w:val="24"/>
        </w:rPr>
        <w:t xml:space="preserve"> </w:t>
      </w:r>
      <w:r w:rsidR="00513ED3">
        <w:rPr>
          <w:sz w:val="24"/>
          <w:szCs w:val="24"/>
        </w:rPr>
        <w:t xml:space="preserve">star </w:t>
      </w:r>
      <w:r w:rsidR="00513ED3">
        <w:rPr>
          <w:sz w:val="24"/>
          <w:szCs w:val="24"/>
        </w:rPr>
        <w:lastRenderedPageBreak/>
        <w:t>alleles</w:t>
      </w:r>
      <w:r w:rsidR="00B3155C" w:rsidRPr="00F702DF">
        <w:rPr>
          <w:sz w:val="24"/>
          <w:szCs w:val="24"/>
        </w:rPr>
        <w:t xml:space="preserve">. </w:t>
      </w:r>
      <w:r w:rsidR="00B33026" w:rsidRPr="00F702DF">
        <w:rPr>
          <w:b/>
          <w:bCs/>
          <w:sz w:val="24"/>
          <w:szCs w:val="24"/>
        </w:rPr>
        <w:t xml:space="preserve">Figure </w:t>
      </w:r>
      <w:r w:rsidR="0040507E">
        <w:rPr>
          <w:b/>
          <w:bCs/>
          <w:sz w:val="24"/>
          <w:szCs w:val="24"/>
        </w:rPr>
        <w:t>1</w:t>
      </w:r>
      <w:r w:rsidR="00B33026" w:rsidRPr="00F702DF">
        <w:rPr>
          <w:sz w:val="24"/>
          <w:szCs w:val="24"/>
        </w:rPr>
        <w:t xml:space="preserve"> provides an overview of the </w:t>
      </w:r>
      <w:r w:rsidR="00B33026" w:rsidRPr="00F702DF">
        <w:rPr>
          <w:i/>
          <w:iCs/>
          <w:sz w:val="24"/>
          <w:szCs w:val="24"/>
        </w:rPr>
        <w:t>NAT2</w:t>
      </w:r>
      <w:r w:rsidR="00B33026" w:rsidRPr="00F702DF">
        <w:rPr>
          <w:sz w:val="24"/>
          <w:szCs w:val="24"/>
        </w:rPr>
        <w:t xml:space="preserve"> </w:t>
      </w:r>
      <w:r w:rsidR="00513ED3">
        <w:rPr>
          <w:sz w:val="24"/>
          <w:szCs w:val="24"/>
        </w:rPr>
        <w:t xml:space="preserve">star </w:t>
      </w:r>
      <w:r w:rsidR="00B33026" w:rsidRPr="00F702DF">
        <w:rPr>
          <w:sz w:val="24"/>
          <w:szCs w:val="24"/>
        </w:rPr>
        <w:t>alleles and how they compare to one another in terms of their core SNVs.</w:t>
      </w:r>
      <w:r w:rsidR="009C00E5">
        <w:rPr>
          <w:sz w:val="24"/>
          <w:szCs w:val="24"/>
        </w:rPr>
        <w:t xml:space="preserve"> </w:t>
      </w:r>
    </w:p>
    <w:p w14:paraId="34E9BC5A" w14:textId="4DC267BF" w:rsidR="0009158F" w:rsidRDefault="000A6B52" w:rsidP="008931EB">
      <w:pPr>
        <w:spacing w:before="240" w:after="80" w:line="360" w:lineRule="auto"/>
        <w:rPr>
          <w:sz w:val="24"/>
          <w:szCs w:val="24"/>
        </w:rPr>
      </w:pPr>
      <w:r w:rsidRPr="00F702DF">
        <w:rPr>
          <w:sz w:val="24"/>
          <w:szCs w:val="24"/>
        </w:rPr>
        <w:t xml:space="preserve">Thirty-five </w:t>
      </w:r>
      <w:r>
        <w:rPr>
          <w:sz w:val="24"/>
          <w:szCs w:val="24"/>
        </w:rPr>
        <w:t xml:space="preserve">star </w:t>
      </w:r>
      <w:r w:rsidRPr="00F702DF">
        <w:rPr>
          <w:sz w:val="24"/>
          <w:szCs w:val="24"/>
        </w:rPr>
        <w:t>alleles were assigned decreased function</w:t>
      </w:r>
      <w:r>
        <w:rPr>
          <w:sz w:val="24"/>
          <w:szCs w:val="24"/>
        </w:rPr>
        <w:t>,</w:t>
      </w:r>
      <w:r w:rsidRPr="00F702DF">
        <w:rPr>
          <w:sz w:val="24"/>
          <w:szCs w:val="24"/>
        </w:rPr>
        <w:t xml:space="preserve"> and all except two</w:t>
      </w:r>
      <w:r>
        <w:rPr>
          <w:sz w:val="24"/>
          <w:szCs w:val="24"/>
        </w:rPr>
        <w:t>,</w:t>
      </w:r>
      <w:r w:rsidRPr="00F702DF">
        <w:rPr>
          <w:sz w:val="24"/>
          <w:szCs w:val="24"/>
        </w:rPr>
        <w:t xml:space="preserve"> </w:t>
      </w:r>
      <w:r w:rsidRPr="00F702DF">
        <w:rPr>
          <w:i/>
          <w:iCs/>
          <w:sz w:val="24"/>
          <w:szCs w:val="24"/>
        </w:rPr>
        <w:t>NAT2*19</w:t>
      </w:r>
      <w:r w:rsidRPr="00F702DF">
        <w:rPr>
          <w:sz w:val="24"/>
          <w:szCs w:val="24"/>
        </w:rPr>
        <w:t xml:space="preserve"> and </w:t>
      </w:r>
      <w:r w:rsidRPr="00F702DF">
        <w:rPr>
          <w:i/>
          <w:iCs/>
          <w:sz w:val="24"/>
          <w:szCs w:val="24"/>
        </w:rPr>
        <w:t>NAT2*</w:t>
      </w:r>
      <w:r w:rsidRPr="008D6F8A">
        <w:rPr>
          <w:i/>
          <w:iCs/>
          <w:sz w:val="24"/>
          <w:szCs w:val="24"/>
        </w:rPr>
        <w:t>48</w:t>
      </w:r>
      <w:r>
        <w:rPr>
          <w:sz w:val="24"/>
          <w:szCs w:val="24"/>
        </w:rPr>
        <w:t>,</w:t>
      </w:r>
      <w:r w:rsidRPr="00F702DF">
        <w:rPr>
          <w:sz w:val="24"/>
          <w:szCs w:val="24"/>
        </w:rPr>
        <w:t xml:space="preserve"> contain one or more of the four </w:t>
      </w:r>
      <w:r>
        <w:rPr>
          <w:sz w:val="24"/>
          <w:szCs w:val="24"/>
        </w:rPr>
        <w:t>core</w:t>
      </w:r>
      <w:r w:rsidRPr="00F702DF">
        <w:rPr>
          <w:sz w:val="24"/>
          <w:szCs w:val="24"/>
        </w:rPr>
        <w:t xml:space="preserve"> variants (c.191G&gt;A, c.341T&gt;C, c.590G&gt;A, and c.857G&gt;A) that have been </w:t>
      </w:r>
      <w:r w:rsidR="00636332">
        <w:rPr>
          <w:sz w:val="24"/>
          <w:szCs w:val="24"/>
        </w:rPr>
        <w:t>extensively</w:t>
      </w:r>
      <w:r w:rsidRPr="00F702DF">
        <w:rPr>
          <w:sz w:val="24"/>
          <w:szCs w:val="24"/>
        </w:rPr>
        <w:t xml:space="preserve"> studied over the last 25+ years. Specifically, these variants have been identified in individuals who exhibit decreased NAT2 activity toward caffeine</w:t>
      </w:r>
      <w:r w:rsidR="002176B3">
        <w:rPr>
          <w:sz w:val="24"/>
          <w:szCs w:val="24"/>
        </w:rPr>
        <w:t>,</w:t>
      </w:r>
      <w:r w:rsidR="00377E86">
        <w:rPr>
          <w:sz w:val="24"/>
          <w:szCs w:val="24"/>
        </w:rPr>
        <w:fldChar w:fldCharType="begin">
          <w:fldData xml:space="preserve">PEVuZE5vdGU+PENpdGU+PEF1dGhvcj5DYXNjb3JiaTwvQXV0aG9yPjxZZWFyPjE5OTU8L1llYXI+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</w:fldData>
        </w:fldChar>
      </w:r>
      <w:r w:rsidR="00091871">
        <w:rPr>
          <w:sz w:val="24"/>
          <w:szCs w:val="24"/>
        </w:rPr>
        <w:instrText xml:space="preserve"> ADDIN EN.CITE </w:instrText>
      </w:r>
      <w:r w:rsidR="00091871">
        <w:rPr>
          <w:sz w:val="24"/>
          <w:szCs w:val="24"/>
        </w:rPr>
        <w:fldChar w:fldCharType="begin">
          <w:fldData xml:space="preserve">PEVuZE5vdGU+PENpdGU+PEF1dGhvcj5DYXNjb3JiaTwvQXV0aG9yPjxZZWFyPjE5OTU8L1llYXI+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</w:fldData>
        </w:fldChar>
      </w:r>
      <w:r w:rsidR="00091871">
        <w:rPr>
          <w:sz w:val="24"/>
          <w:szCs w:val="24"/>
        </w:rPr>
        <w:instrText xml:space="preserve"> ADDIN EN.CITE.DATA </w:instrText>
      </w:r>
      <w:r w:rsidR="00091871">
        <w:rPr>
          <w:sz w:val="24"/>
          <w:szCs w:val="24"/>
        </w:rPr>
      </w:r>
      <w:r w:rsidR="00091871">
        <w:rPr>
          <w:sz w:val="24"/>
          <w:szCs w:val="24"/>
        </w:rPr>
        <w:fldChar w:fldCharType="end"/>
      </w:r>
      <w:r w:rsidR="00377E86">
        <w:rPr>
          <w:sz w:val="24"/>
          <w:szCs w:val="24"/>
        </w:rPr>
      </w:r>
      <w:r w:rsidR="00377E86">
        <w:rPr>
          <w:sz w:val="24"/>
          <w:szCs w:val="24"/>
        </w:rPr>
        <w:fldChar w:fldCharType="separate"/>
      </w:r>
      <w:r w:rsidR="00091871" w:rsidRPr="00091871">
        <w:rPr>
          <w:noProof/>
          <w:sz w:val="24"/>
          <w:szCs w:val="24"/>
          <w:vertAlign w:val="superscript"/>
        </w:rPr>
        <w:t>10,37-40</w:t>
      </w:r>
      <w:r w:rsidR="00377E86">
        <w:rPr>
          <w:sz w:val="24"/>
          <w:szCs w:val="24"/>
        </w:rPr>
        <w:fldChar w:fldCharType="end"/>
      </w:r>
      <w:r w:rsidRPr="00F702DF">
        <w:rPr>
          <w:sz w:val="24"/>
          <w:szCs w:val="24"/>
        </w:rPr>
        <w:t xml:space="preserve"> isoniazid</w:t>
      </w:r>
      <w:r w:rsidR="002176B3">
        <w:rPr>
          <w:sz w:val="24"/>
          <w:szCs w:val="24"/>
        </w:rPr>
        <w:t>,</w:t>
      </w:r>
      <w:r w:rsidR="00987B3C">
        <w:rPr>
          <w:sz w:val="24"/>
          <w:szCs w:val="24"/>
        </w:rPr>
        <w:fldChar w:fldCharType="begin">
          <w:fldData xml:space="preserve">PEVuZE5vdGU+PENpdGU+PEF1dGhvcj5EZWd1Y2hpPC9BdXRob3I+PFllYXI+MTk5MDwvWWVhcj48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M0Mzk0MTwvY3VzdG9tMj48ZWxlY3Ryb25pYy1y
ZXNvdXJjZS1udW0+MTAuMzM4OS9mcGhhci4yMDIyLjkzMjY4NjwvZWxlY3Ryb25pYy1yZXNvdXJj
ZS1udW0+PHJlbW90ZS1kYXRhYmFzZS1uYW1lPlB1Yk1lZC1ub3QtTUVETElORTwvcmVtb3RlLWRh
dGFiYXNlLW5hbWU+PHJlbW90ZS1kYXRhYmFzZS1wcm92aWRlcj5OTE08L3JlbW90ZS1kYXRhYmFz
ZS1wcm92aWRlcj48L3JlY29yZD48L0NpdGU+PC9FbmROb3RlPgB=
</w:fldData>
        </w:fldChar>
      </w:r>
      <w:r w:rsidR="00091871">
        <w:rPr>
          <w:sz w:val="24"/>
          <w:szCs w:val="24"/>
        </w:rPr>
        <w:instrText xml:space="preserve"> ADDIN EN.CITE </w:instrText>
      </w:r>
      <w:r w:rsidR="00091871">
        <w:rPr>
          <w:sz w:val="24"/>
          <w:szCs w:val="24"/>
        </w:rPr>
        <w:fldChar w:fldCharType="begin">
          <w:fldData xml:space="preserve">PEVuZE5vdGU+PENpdGU+PEF1dGhvcj5EZWd1Y2hpPC9BdXRob3I+PFllYXI+MTk5MDwvWWVhcj48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M0Mzk0MTwvY3VzdG9tMj48ZWxlY3Ryb25pYy1y
ZXNvdXJjZS1udW0+MTAuMzM4OS9mcGhhci4yMDIyLjkzMjY4NjwvZWxlY3Ryb25pYy1yZXNvdXJj
ZS1udW0+PHJlbW90ZS1kYXRhYmFzZS1uYW1lPlB1Yk1lZC1ub3QtTUVETElORTwvcmVtb3RlLWRh
dGFiYXNlLW5hbWU+PHJlbW90ZS1kYXRhYmFzZS1wcm92aWRlcj5OTE08L3JlbW90ZS1kYXRhYmFz
ZS1wcm92aWRlcj48L3JlY29yZD48L0NpdGU+PC9FbmROb3RlPgB=
</w:fldData>
        </w:fldChar>
      </w:r>
      <w:r w:rsidR="00091871">
        <w:rPr>
          <w:sz w:val="24"/>
          <w:szCs w:val="24"/>
        </w:rPr>
        <w:instrText xml:space="preserve"> ADDIN EN.CITE.DATA </w:instrText>
      </w:r>
      <w:r w:rsidR="00091871">
        <w:rPr>
          <w:sz w:val="24"/>
          <w:szCs w:val="24"/>
        </w:rPr>
      </w:r>
      <w:r w:rsidR="00091871">
        <w:rPr>
          <w:sz w:val="24"/>
          <w:szCs w:val="24"/>
        </w:rPr>
        <w:fldChar w:fldCharType="end"/>
      </w:r>
      <w:r w:rsidR="00987B3C">
        <w:rPr>
          <w:sz w:val="24"/>
          <w:szCs w:val="24"/>
        </w:rPr>
      </w:r>
      <w:r w:rsidR="00987B3C">
        <w:rPr>
          <w:sz w:val="24"/>
          <w:szCs w:val="24"/>
        </w:rPr>
        <w:fldChar w:fldCharType="separate"/>
      </w:r>
      <w:r w:rsidR="00091871" w:rsidRPr="00091871">
        <w:rPr>
          <w:noProof/>
          <w:sz w:val="24"/>
          <w:szCs w:val="24"/>
          <w:vertAlign w:val="superscript"/>
        </w:rPr>
        <w:t>41-45</w:t>
      </w:r>
      <w:r w:rsidR="00987B3C">
        <w:rPr>
          <w:sz w:val="24"/>
          <w:szCs w:val="24"/>
        </w:rPr>
        <w:fldChar w:fldCharType="end"/>
      </w:r>
      <w:r w:rsidRPr="00F702DF">
        <w:rPr>
          <w:sz w:val="24"/>
          <w:szCs w:val="24"/>
        </w:rPr>
        <w:t xml:space="preserve"> and sulphonamides</w:t>
      </w:r>
      <w:r w:rsidR="002176B3">
        <w:rPr>
          <w:sz w:val="24"/>
          <w:szCs w:val="24"/>
        </w:rPr>
        <w:t>.</w:t>
      </w:r>
      <w:r w:rsidR="00E450A5">
        <w:rPr>
          <w:sz w:val="24"/>
          <w:szCs w:val="24"/>
        </w:rPr>
        <w:fldChar w:fldCharType="begin">
          <w:fldData xml:space="preserve">PEVuZE5vdGU+PENpdGU+PEF1dGhvcj5LdW1hZ2FpPC9BdXRob3I+PFllYXI+MjAwNDwvWWVhcj48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LdW1hZ2FpPC9BdXRob3I+PFllYXI+MjAwNDwvWWVhcj48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E450A5">
        <w:rPr>
          <w:sz w:val="24"/>
          <w:szCs w:val="24"/>
        </w:rPr>
      </w:r>
      <w:r w:rsidR="00E450A5">
        <w:rPr>
          <w:sz w:val="24"/>
          <w:szCs w:val="24"/>
        </w:rPr>
        <w:fldChar w:fldCharType="separate"/>
      </w:r>
      <w:r w:rsidR="00091871" w:rsidRPr="00091871">
        <w:rPr>
          <w:noProof/>
          <w:sz w:val="24"/>
          <w:szCs w:val="24"/>
          <w:vertAlign w:val="superscript"/>
        </w:rPr>
        <w:t>46-49</w:t>
      </w:r>
      <w:r w:rsidR="00E450A5">
        <w:rPr>
          <w:sz w:val="24"/>
          <w:szCs w:val="24"/>
        </w:rPr>
        <w:fldChar w:fldCharType="end"/>
      </w:r>
      <w:r w:rsidRPr="00F702DF">
        <w:rPr>
          <w:sz w:val="24"/>
          <w:szCs w:val="24"/>
        </w:rPr>
        <w:t xml:space="preserve"> Thus, </w:t>
      </w:r>
      <w:r>
        <w:rPr>
          <w:sz w:val="24"/>
          <w:szCs w:val="24"/>
        </w:rPr>
        <w:t xml:space="preserve">star </w:t>
      </w:r>
      <w:r w:rsidRPr="00F702DF">
        <w:rPr>
          <w:sz w:val="24"/>
          <w:szCs w:val="24"/>
        </w:rPr>
        <w:t>alleles containing at least one of these well-</w:t>
      </w:r>
      <w:r w:rsidR="00F0534B">
        <w:rPr>
          <w:sz w:val="24"/>
          <w:szCs w:val="24"/>
        </w:rPr>
        <w:t>characterized</w:t>
      </w:r>
      <w:r w:rsidRPr="00F702DF">
        <w:rPr>
          <w:sz w:val="24"/>
          <w:szCs w:val="24"/>
        </w:rPr>
        <w:t xml:space="preserve"> variants were assigned decreased function with the strength of evidence depending on which additional variants were or were not present</w:t>
      </w:r>
      <w:r w:rsidR="0009158F">
        <w:rPr>
          <w:sz w:val="24"/>
          <w:szCs w:val="24"/>
        </w:rPr>
        <w:t>.</w:t>
      </w:r>
    </w:p>
    <w:p w14:paraId="161683C1" w14:textId="0EF95E04" w:rsidR="00B33026" w:rsidRPr="00F702DF" w:rsidRDefault="00F0534B" w:rsidP="008931EB">
      <w:pPr>
        <w:spacing w:before="240" w:after="80" w:line="360" w:lineRule="auto"/>
        <w:rPr>
          <w:sz w:val="24"/>
          <w:szCs w:val="24"/>
        </w:rPr>
      </w:pPr>
      <w:r>
        <w:rPr>
          <w:sz w:val="24"/>
          <w:szCs w:val="24"/>
        </w:rPr>
        <w:t>S</w:t>
      </w:r>
      <w:r w:rsidR="00931325" w:rsidRPr="00F702DF">
        <w:rPr>
          <w:sz w:val="24"/>
          <w:szCs w:val="24"/>
        </w:rPr>
        <w:t xml:space="preserve">everal rare </w:t>
      </w:r>
      <w:r w:rsidR="00513ED3">
        <w:rPr>
          <w:sz w:val="24"/>
          <w:szCs w:val="24"/>
        </w:rPr>
        <w:t xml:space="preserve">star </w:t>
      </w:r>
      <w:r w:rsidR="00931325" w:rsidRPr="00F702DF">
        <w:rPr>
          <w:sz w:val="24"/>
          <w:szCs w:val="24"/>
        </w:rPr>
        <w:t xml:space="preserve">alleles </w:t>
      </w:r>
      <w:r w:rsidR="009C00E5">
        <w:rPr>
          <w:sz w:val="24"/>
          <w:szCs w:val="24"/>
        </w:rPr>
        <w:t>were</w:t>
      </w:r>
      <w:r w:rsidR="00931325" w:rsidRPr="00F702DF">
        <w:rPr>
          <w:sz w:val="24"/>
          <w:szCs w:val="24"/>
        </w:rPr>
        <w:t xml:space="preserve"> assigned a functional classification based on </w:t>
      </w:r>
      <w:r w:rsidR="009C00E5">
        <w:rPr>
          <w:sz w:val="24"/>
          <w:szCs w:val="24"/>
        </w:rPr>
        <w:t>strong</w:t>
      </w:r>
      <w:r w:rsidR="00C33E40" w:rsidRPr="00F702DF">
        <w:rPr>
          <w:sz w:val="24"/>
          <w:szCs w:val="24"/>
        </w:rPr>
        <w:t xml:space="preserve"> </w:t>
      </w:r>
      <w:r w:rsidR="00C33E40" w:rsidRPr="00F702DF">
        <w:rPr>
          <w:i/>
          <w:iCs/>
          <w:sz w:val="24"/>
          <w:szCs w:val="24"/>
        </w:rPr>
        <w:t>in vitro</w:t>
      </w:r>
      <w:r w:rsidR="00C33E40" w:rsidRPr="00F702DF">
        <w:rPr>
          <w:sz w:val="24"/>
          <w:szCs w:val="24"/>
        </w:rPr>
        <w:t xml:space="preserve"> and </w:t>
      </w:r>
      <w:r w:rsidR="00C33E40" w:rsidRPr="00F702DF">
        <w:rPr>
          <w:i/>
          <w:iCs/>
          <w:sz w:val="24"/>
          <w:szCs w:val="24"/>
        </w:rPr>
        <w:t>in vivo</w:t>
      </w:r>
      <w:r w:rsidR="00C33E40" w:rsidRPr="00F702DF">
        <w:rPr>
          <w:sz w:val="24"/>
          <w:szCs w:val="24"/>
        </w:rPr>
        <w:t xml:space="preserve"> </w:t>
      </w:r>
      <w:r w:rsidR="00931325" w:rsidRPr="00F702DF">
        <w:rPr>
          <w:sz w:val="24"/>
          <w:szCs w:val="24"/>
        </w:rPr>
        <w:t>evidence supporting the function</w:t>
      </w:r>
      <w:r w:rsidR="00817ED6" w:rsidRPr="00F702DF">
        <w:rPr>
          <w:sz w:val="24"/>
          <w:szCs w:val="24"/>
        </w:rPr>
        <w:t xml:space="preserve">al </w:t>
      </w:r>
      <w:r w:rsidR="009C00E5">
        <w:rPr>
          <w:sz w:val="24"/>
          <w:szCs w:val="24"/>
        </w:rPr>
        <w:t>impact</w:t>
      </w:r>
      <w:r w:rsidR="00931325" w:rsidRPr="00F702DF">
        <w:rPr>
          <w:sz w:val="24"/>
          <w:szCs w:val="24"/>
        </w:rPr>
        <w:t xml:space="preserve"> of </w:t>
      </w:r>
      <w:r w:rsidR="009C00E5">
        <w:rPr>
          <w:sz w:val="24"/>
          <w:szCs w:val="24"/>
        </w:rPr>
        <w:t>a shared</w:t>
      </w:r>
      <w:r w:rsidR="00931325" w:rsidRPr="00F702DF">
        <w:rPr>
          <w:sz w:val="24"/>
          <w:szCs w:val="24"/>
        </w:rPr>
        <w:t xml:space="preserve"> SNV</w:t>
      </w:r>
      <w:r w:rsidR="009C00E5">
        <w:rPr>
          <w:sz w:val="24"/>
          <w:szCs w:val="24"/>
        </w:rPr>
        <w:t xml:space="preserve"> found in multiple </w:t>
      </w:r>
      <w:r w:rsidR="00513ED3">
        <w:rPr>
          <w:sz w:val="24"/>
          <w:szCs w:val="24"/>
        </w:rPr>
        <w:t xml:space="preserve">star </w:t>
      </w:r>
      <w:r w:rsidR="009C00E5">
        <w:rPr>
          <w:sz w:val="24"/>
          <w:szCs w:val="24"/>
        </w:rPr>
        <w:t>alleles</w:t>
      </w:r>
      <w:r w:rsidR="00817ED6" w:rsidRPr="00F702DF">
        <w:rPr>
          <w:sz w:val="24"/>
          <w:szCs w:val="24"/>
        </w:rPr>
        <w:t xml:space="preserve">. </w:t>
      </w:r>
      <w:r w:rsidR="00D17AC0">
        <w:rPr>
          <w:sz w:val="24"/>
          <w:szCs w:val="24"/>
        </w:rPr>
        <w:t>However, i</w:t>
      </w:r>
      <w:r w:rsidR="00CB2F55" w:rsidRPr="00F702DF">
        <w:rPr>
          <w:sz w:val="24"/>
          <w:szCs w:val="24"/>
        </w:rPr>
        <w:t xml:space="preserve">t is important to note that the potential functional consequences of </w:t>
      </w:r>
      <w:r w:rsidR="00513ED3">
        <w:rPr>
          <w:sz w:val="24"/>
          <w:szCs w:val="24"/>
        </w:rPr>
        <w:t xml:space="preserve">star </w:t>
      </w:r>
      <w:r w:rsidR="00CB2F55" w:rsidRPr="00F702DF">
        <w:rPr>
          <w:sz w:val="24"/>
          <w:szCs w:val="24"/>
        </w:rPr>
        <w:t>alleles harboring multiple SNVs remains unknown</w:t>
      </w:r>
      <w:r w:rsidR="00982AB9" w:rsidRPr="00F702DF">
        <w:rPr>
          <w:sz w:val="24"/>
          <w:szCs w:val="24"/>
        </w:rPr>
        <w:t xml:space="preserve">. </w:t>
      </w:r>
      <w:r w:rsidR="000063BC" w:rsidRPr="00F45B51">
        <w:rPr>
          <w:sz w:val="24"/>
          <w:szCs w:val="24"/>
        </w:rPr>
        <w:t xml:space="preserve">To address the limited evidence for </w:t>
      </w:r>
      <w:r w:rsidR="00513ED3">
        <w:rPr>
          <w:sz w:val="24"/>
          <w:szCs w:val="24"/>
        </w:rPr>
        <w:t xml:space="preserve">star </w:t>
      </w:r>
      <w:r w:rsidR="000063BC" w:rsidRPr="00F45B51">
        <w:rPr>
          <w:sz w:val="24"/>
          <w:szCs w:val="24"/>
        </w:rPr>
        <w:t>alleles containing a</w:t>
      </w:r>
      <w:r w:rsidR="00E2290C">
        <w:rPr>
          <w:sz w:val="24"/>
          <w:szCs w:val="24"/>
        </w:rPr>
        <w:t>n</w:t>
      </w:r>
      <w:r w:rsidR="000063BC" w:rsidRPr="00F45B51">
        <w:rPr>
          <w:sz w:val="24"/>
          <w:szCs w:val="24"/>
        </w:rPr>
        <w:t xml:space="preserve"> </w:t>
      </w:r>
      <w:r w:rsidR="00A8593D">
        <w:rPr>
          <w:sz w:val="24"/>
          <w:szCs w:val="24"/>
        </w:rPr>
        <w:t xml:space="preserve">SNV of </w:t>
      </w:r>
      <w:r w:rsidR="000063BC" w:rsidRPr="00F45B51">
        <w:rPr>
          <w:sz w:val="24"/>
          <w:szCs w:val="24"/>
        </w:rPr>
        <w:t>known function</w:t>
      </w:r>
      <w:r w:rsidR="00A8593D">
        <w:rPr>
          <w:sz w:val="24"/>
          <w:szCs w:val="24"/>
        </w:rPr>
        <w:t>al impact</w:t>
      </w:r>
      <w:r w:rsidR="000063BC" w:rsidRPr="00F45B51">
        <w:rPr>
          <w:sz w:val="24"/>
          <w:szCs w:val="24"/>
        </w:rPr>
        <w:t xml:space="preserve"> and </w:t>
      </w:r>
      <w:r w:rsidR="00A8593D">
        <w:rPr>
          <w:sz w:val="24"/>
          <w:szCs w:val="24"/>
        </w:rPr>
        <w:t>another</w:t>
      </w:r>
      <w:r w:rsidR="000063BC" w:rsidRPr="00F45B51">
        <w:rPr>
          <w:sz w:val="24"/>
          <w:szCs w:val="24"/>
        </w:rPr>
        <w:t xml:space="preserve"> </w:t>
      </w:r>
      <w:r w:rsidR="00A8593D">
        <w:rPr>
          <w:sz w:val="24"/>
          <w:szCs w:val="24"/>
        </w:rPr>
        <w:t xml:space="preserve">SNV for which function is </w:t>
      </w:r>
      <w:r w:rsidR="000063BC" w:rsidRPr="00F45B51">
        <w:rPr>
          <w:sz w:val="24"/>
          <w:szCs w:val="24"/>
        </w:rPr>
        <w:t xml:space="preserve">unknown, the </w:t>
      </w:r>
      <w:r w:rsidR="000063BC" w:rsidRPr="000063BC">
        <w:rPr>
          <w:i/>
          <w:iCs/>
          <w:sz w:val="24"/>
          <w:szCs w:val="24"/>
        </w:rPr>
        <w:t>NAT2</w:t>
      </w:r>
      <w:r w:rsidR="00E87DEC">
        <w:rPr>
          <w:sz w:val="24"/>
          <w:szCs w:val="24"/>
        </w:rPr>
        <w:t>-</w:t>
      </w:r>
      <w:r w:rsidR="000063BC" w:rsidRPr="00F45B51">
        <w:rPr>
          <w:sz w:val="24"/>
          <w:szCs w:val="24"/>
        </w:rPr>
        <w:t>PCEP developed specific rules for assigning functional classification and level of evidence to these alleles</w:t>
      </w:r>
      <w:r w:rsidR="000063BC" w:rsidRPr="00F45B51" w:rsidDel="005058F6">
        <w:rPr>
          <w:sz w:val="24"/>
          <w:szCs w:val="24"/>
        </w:rPr>
        <w:t xml:space="preserve"> </w:t>
      </w:r>
      <w:r w:rsidR="00213423" w:rsidRPr="00F702DF">
        <w:rPr>
          <w:sz w:val="24"/>
          <w:szCs w:val="24"/>
        </w:rPr>
        <w:t>(</w:t>
      </w:r>
      <w:r w:rsidR="00213423" w:rsidRPr="00F702DF">
        <w:rPr>
          <w:b/>
          <w:bCs/>
          <w:sz w:val="24"/>
          <w:szCs w:val="24"/>
        </w:rPr>
        <w:t>Table S</w:t>
      </w:r>
      <w:r w:rsidR="00E2290C">
        <w:rPr>
          <w:b/>
          <w:bCs/>
          <w:sz w:val="24"/>
          <w:szCs w:val="24"/>
        </w:rPr>
        <w:t>1</w:t>
      </w:r>
      <w:r w:rsidR="00213423" w:rsidRPr="00F702DF">
        <w:rPr>
          <w:sz w:val="24"/>
          <w:szCs w:val="24"/>
        </w:rPr>
        <w:t>)</w:t>
      </w:r>
      <w:r w:rsidR="00483F1E" w:rsidRPr="00F702DF">
        <w:rPr>
          <w:sz w:val="24"/>
          <w:szCs w:val="24"/>
        </w:rPr>
        <w:t>.</w:t>
      </w:r>
      <w:r w:rsidR="00C248E5" w:rsidRPr="00F702DF">
        <w:rPr>
          <w:sz w:val="24"/>
          <w:szCs w:val="24"/>
        </w:rPr>
        <w:t xml:space="preserve"> First, </w:t>
      </w:r>
      <w:r w:rsidR="00513ED3">
        <w:rPr>
          <w:sz w:val="24"/>
          <w:szCs w:val="24"/>
        </w:rPr>
        <w:t xml:space="preserve">star </w:t>
      </w:r>
      <w:r w:rsidR="00C248E5" w:rsidRPr="00F702DF">
        <w:rPr>
          <w:sz w:val="24"/>
          <w:szCs w:val="24"/>
        </w:rPr>
        <w:t xml:space="preserve">alleles that are defined by </w:t>
      </w:r>
      <w:r w:rsidR="00A8593D">
        <w:rPr>
          <w:sz w:val="24"/>
          <w:szCs w:val="24"/>
        </w:rPr>
        <w:t>two or more</w:t>
      </w:r>
      <w:r w:rsidR="00A8593D" w:rsidRPr="00F702DF">
        <w:rPr>
          <w:sz w:val="24"/>
          <w:szCs w:val="24"/>
        </w:rPr>
        <w:t xml:space="preserve"> </w:t>
      </w:r>
      <w:r w:rsidR="00C248E5" w:rsidRPr="00F702DF">
        <w:rPr>
          <w:sz w:val="24"/>
          <w:szCs w:val="24"/>
        </w:rPr>
        <w:t xml:space="preserve">SNVs each with </w:t>
      </w:r>
      <w:r w:rsidR="00C011AD">
        <w:rPr>
          <w:sz w:val="24"/>
          <w:szCs w:val="24"/>
        </w:rPr>
        <w:t>well-established function</w:t>
      </w:r>
      <w:r w:rsidR="00C248E5" w:rsidRPr="00F702DF">
        <w:rPr>
          <w:sz w:val="24"/>
          <w:szCs w:val="24"/>
        </w:rPr>
        <w:t xml:space="preserve">, such as </w:t>
      </w:r>
      <w:r w:rsidR="00C248E5" w:rsidRPr="00CF360E">
        <w:rPr>
          <w:i/>
          <w:iCs/>
          <w:sz w:val="24"/>
          <w:szCs w:val="24"/>
        </w:rPr>
        <w:t>NAT2*15</w:t>
      </w:r>
      <w:r w:rsidR="00C248E5" w:rsidRPr="00F702DF">
        <w:rPr>
          <w:sz w:val="24"/>
          <w:szCs w:val="24"/>
        </w:rPr>
        <w:t xml:space="preserve"> which contains c.191G&gt;A </w:t>
      </w:r>
      <w:r w:rsidR="00A8593D">
        <w:rPr>
          <w:sz w:val="24"/>
          <w:szCs w:val="24"/>
        </w:rPr>
        <w:t xml:space="preserve">(p.R64Q) </w:t>
      </w:r>
      <w:r w:rsidR="00C248E5" w:rsidRPr="00F702DF">
        <w:rPr>
          <w:sz w:val="24"/>
          <w:szCs w:val="24"/>
        </w:rPr>
        <w:t>and c.590G&gt;A</w:t>
      </w:r>
      <w:r w:rsidR="00A8593D">
        <w:rPr>
          <w:sz w:val="24"/>
          <w:szCs w:val="24"/>
        </w:rPr>
        <w:t xml:space="preserve"> (p.</w:t>
      </w:r>
      <w:r w:rsidR="002575F8">
        <w:rPr>
          <w:sz w:val="24"/>
          <w:szCs w:val="24"/>
        </w:rPr>
        <w:t>R197Q)</w:t>
      </w:r>
      <w:r w:rsidR="00C248E5" w:rsidRPr="00F702DF">
        <w:rPr>
          <w:sz w:val="24"/>
          <w:szCs w:val="24"/>
        </w:rPr>
        <w:t>, were assigned decreased function with a moderate strength of evidence.</w:t>
      </w:r>
      <w:r w:rsidR="00D24961" w:rsidRPr="00F702DF">
        <w:rPr>
          <w:sz w:val="24"/>
          <w:szCs w:val="24"/>
        </w:rPr>
        <w:t xml:space="preserve"> Second, alleles that are defined by one SNV with well-</w:t>
      </w:r>
      <w:r w:rsidR="00CF360E">
        <w:rPr>
          <w:sz w:val="24"/>
          <w:szCs w:val="24"/>
        </w:rPr>
        <w:t>established</w:t>
      </w:r>
      <w:r w:rsidR="00CF360E" w:rsidRPr="00F702DF">
        <w:rPr>
          <w:sz w:val="24"/>
          <w:szCs w:val="24"/>
        </w:rPr>
        <w:t xml:space="preserve"> </w:t>
      </w:r>
      <w:r w:rsidR="00D24961" w:rsidRPr="00F702DF">
        <w:rPr>
          <w:sz w:val="24"/>
          <w:szCs w:val="24"/>
        </w:rPr>
        <w:t xml:space="preserve">function and another SNV that has only computational evidence to support function were also assigned a moderate strength of </w:t>
      </w:r>
      <w:r w:rsidR="00D24961" w:rsidRPr="00E11106">
        <w:rPr>
          <w:sz w:val="24"/>
          <w:szCs w:val="24"/>
        </w:rPr>
        <w:t>evidence</w:t>
      </w:r>
      <w:r w:rsidR="00FD415C" w:rsidRPr="00E11106">
        <w:rPr>
          <w:sz w:val="24"/>
          <w:szCs w:val="24"/>
        </w:rPr>
        <w:t xml:space="preserve"> (e.g.,</w:t>
      </w:r>
      <w:r w:rsidR="00C375CC">
        <w:rPr>
          <w:sz w:val="24"/>
          <w:szCs w:val="24"/>
        </w:rPr>
        <w:t xml:space="preserve"> </w:t>
      </w:r>
      <w:r w:rsidR="000C41A9" w:rsidRPr="00C628A9">
        <w:rPr>
          <w:i/>
          <w:iCs/>
          <w:sz w:val="24"/>
          <w:szCs w:val="24"/>
        </w:rPr>
        <w:t>NAT2*37</w:t>
      </w:r>
      <w:r w:rsidR="002314C8">
        <w:rPr>
          <w:i/>
          <w:iCs/>
          <w:sz w:val="24"/>
          <w:szCs w:val="24"/>
        </w:rPr>
        <w:t xml:space="preserve"> </w:t>
      </w:r>
      <w:r w:rsidR="002314C8" w:rsidRPr="002314C8">
        <w:rPr>
          <w:sz w:val="24"/>
          <w:szCs w:val="24"/>
        </w:rPr>
        <w:t>and</w:t>
      </w:r>
      <w:r w:rsidR="000C41A9" w:rsidRPr="00C628A9">
        <w:rPr>
          <w:i/>
          <w:iCs/>
          <w:sz w:val="24"/>
          <w:szCs w:val="24"/>
        </w:rPr>
        <w:t xml:space="preserve"> NAT2*49</w:t>
      </w:r>
      <w:r w:rsidR="00FD415C" w:rsidRPr="00C628A9">
        <w:rPr>
          <w:sz w:val="24"/>
          <w:szCs w:val="24"/>
        </w:rPr>
        <w:t>)</w:t>
      </w:r>
      <w:r w:rsidR="00D24961" w:rsidRPr="00C628A9">
        <w:rPr>
          <w:i/>
          <w:iCs/>
          <w:sz w:val="24"/>
          <w:szCs w:val="24"/>
        </w:rPr>
        <w:t xml:space="preserve">. </w:t>
      </w:r>
      <w:r w:rsidR="00FD415C">
        <w:rPr>
          <w:sz w:val="24"/>
          <w:szCs w:val="24"/>
        </w:rPr>
        <w:t>In these cases</w:t>
      </w:r>
      <w:r w:rsidR="00914C0E">
        <w:rPr>
          <w:sz w:val="24"/>
          <w:szCs w:val="24"/>
        </w:rPr>
        <w:t>,</w:t>
      </w:r>
      <w:r w:rsidR="00FD415C">
        <w:rPr>
          <w:sz w:val="24"/>
          <w:szCs w:val="24"/>
        </w:rPr>
        <w:t xml:space="preserve"> the rationale</w:t>
      </w:r>
      <w:r w:rsidR="00D24961" w:rsidRPr="00F702DF">
        <w:rPr>
          <w:sz w:val="24"/>
          <w:szCs w:val="24"/>
        </w:rPr>
        <w:t xml:space="preserve"> </w:t>
      </w:r>
      <w:r w:rsidR="008726BB">
        <w:rPr>
          <w:sz w:val="24"/>
          <w:szCs w:val="24"/>
        </w:rPr>
        <w:t>was</w:t>
      </w:r>
      <w:r w:rsidR="00D24961" w:rsidRPr="00F702DF">
        <w:rPr>
          <w:sz w:val="24"/>
          <w:szCs w:val="24"/>
        </w:rPr>
        <w:t xml:space="preserve"> to rely on the known function of the well-</w:t>
      </w:r>
      <w:r w:rsidR="008726BB">
        <w:rPr>
          <w:sz w:val="24"/>
          <w:szCs w:val="24"/>
        </w:rPr>
        <w:t>characterized</w:t>
      </w:r>
      <w:r w:rsidR="00D24961" w:rsidRPr="00F702DF">
        <w:rPr>
          <w:sz w:val="24"/>
          <w:szCs w:val="24"/>
        </w:rPr>
        <w:t xml:space="preserve"> SNV </w:t>
      </w:r>
      <w:r w:rsidR="00FD415C">
        <w:rPr>
          <w:sz w:val="24"/>
          <w:szCs w:val="24"/>
        </w:rPr>
        <w:t>when</w:t>
      </w:r>
      <w:r w:rsidR="00D24961" w:rsidRPr="00F702DF">
        <w:rPr>
          <w:sz w:val="24"/>
          <w:szCs w:val="24"/>
        </w:rPr>
        <w:t xml:space="preserve"> assign</w:t>
      </w:r>
      <w:r w:rsidR="00FD415C">
        <w:rPr>
          <w:sz w:val="24"/>
          <w:szCs w:val="24"/>
        </w:rPr>
        <w:t>ing</w:t>
      </w:r>
      <w:r w:rsidR="00D24961" w:rsidRPr="00F702DF">
        <w:rPr>
          <w:sz w:val="24"/>
          <w:szCs w:val="24"/>
        </w:rPr>
        <w:t xml:space="preserve"> function</w:t>
      </w:r>
      <w:r w:rsidR="002575F8">
        <w:rPr>
          <w:sz w:val="24"/>
          <w:szCs w:val="24"/>
        </w:rPr>
        <w:t xml:space="preserve"> (i.e., c.590G&gt;A, p.R197Q for </w:t>
      </w:r>
      <w:r w:rsidR="002575F8" w:rsidRPr="00A2604C">
        <w:rPr>
          <w:i/>
          <w:iCs/>
          <w:sz w:val="24"/>
          <w:szCs w:val="24"/>
        </w:rPr>
        <w:t>*37</w:t>
      </w:r>
      <w:r w:rsidR="002575F8">
        <w:rPr>
          <w:sz w:val="24"/>
          <w:szCs w:val="24"/>
        </w:rPr>
        <w:t xml:space="preserve"> and c.341T&gt;C, p.I114T for </w:t>
      </w:r>
      <w:r w:rsidR="002575F8" w:rsidRPr="00A2604C">
        <w:rPr>
          <w:i/>
          <w:iCs/>
          <w:sz w:val="24"/>
          <w:szCs w:val="24"/>
        </w:rPr>
        <w:t>*49</w:t>
      </w:r>
      <w:r w:rsidR="002575F8">
        <w:rPr>
          <w:sz w:val="24"/>
          <w:szCs w:val="24"/>
        </w:rPr>
        <w:t>)</w:t>
      </w:r>
      <w:r w:rsidR="00C16605">
        <w:rPr>
          <w:sz w:val="24"/>
          <w:szCs w:val="24"/>
        </w:rPr>
        <w:t xml:space="preserve">. </w:t>
      </w:r>
      <w:r w:rsidR="008B3345" w:rsidRPr="00F702DF">
        <w:rPr>
          <w:sz w:val="24"/>
          <w:szCs w:val="24"/>
        </w:rPr>
        <w:t xml:space="preserve">Lastly, </w:t>
      </w:r>
      <w:r w:rsidR="008726BB">
        <w:rPr>
          <w:sz w:val="24"/>
          <w:szCs w:val="24"/>
        </w:rPr>
        <w:t xml:space="preserve">star </w:t>
      </w:r>
      <w:r w:rsidR="008B3345" w:rsidRPr="00F702DF">
        <w:rPr>
          <w:sz w:val="24"/>
          <w:szCs w:val="24"/>
        </w:rPr>
        <w:t xml:space="preserve">alleles </w:t>
      </w:r>
      <w:r w:rsidR="001F2A01">
        <w:rPr>
          <w:sz w:val="24"/>
          <w:szCs w:val="24"/>
        </w:rPr>
        <w:t>harbor</w:t>
      </w:r>
      <w:r w:rsidR="00C20502">
        <w:rPr>
          <w:sz w:val="24"/>
          <w:szCs w:val="24"/>
        </w:rPr>
        <w:t>ing</w:t>
      </w:r>
      <w:r w:rsidR="008B3345" w:rsidRPr="00F702DF">
        <w:rPr>
          <w:sz w:val="24"/>
          <w:szCs w:val="24"/>
        </w:rPr>
        <w:t xml:space="preserve"> one SNV with well-defined function and one SNV with uncertain or unknown function</w:t>
      </w:r>
      <w:r w:rsidR="00BC4DBE" w:rsidRPr="00F702DF">
        <w:rPr>
          <w:sz w:val="24"/>
          <w:szCs w:val="24"/>
        </w:rPr>
        <w:t xml:space="preserve"> </w:t>
      </w:r>
      <w:r w:rsidR="00914C0E" w:rsidRPr="00E11106">
        <w:rPr>
          <w:sz w:val="24"/>
          <w:szCs w:val="24"/>
        </w:rPr>
        <w:t xml:space="preserve">(e.g., </w:t>
      </w:r>
      <w:r w:rsidR="00E11106" w:rsidRPr="00E11106">
        <w:rPr>
          <w:i/>
          <w:iCs/>
          <w:sz w:val="24"/>
          <w:szCs w:val="24"/>
        </w:rPr>
        <w:t>NAT2*47</w:t>
      </w:r>
      <w:r w:rsidR="00914C0E" w:rsidRPr="00E11106">
        <w:rPr>
          <w:sz w:val="24"/>
          <w:szCs w:val="24"/>
        </w:rPr>
        <w:t>)</w:t>
      </w:r>
      <w:r w:rsidR="00914C0E">
        <w:rPr>
          <w:sz w:val="24"/>
          <w:szCs w:val="24"/>
        </w:rPr>
        <w:t xml:space="preserve"> </w:t>
      </w:r>
      <w:r w:rsidR="00BC4DBE" w:rsidRPr="00F702DF">
        <w:rPr>
          <w:sz w:val="24"/>
          <w:szCs w:val="24"/>
        </w:rPr>
        <w:t xml:space="preserve">were </w:t>
      </w:r>
      <w:r w:rsidR="008B3345" w:rsidRPr="00F702DF">
        <w:rPr>
          <w:sz w:val="24"/>
          <w:szCs w:val="24"/>
        </w:rPr>
        <w:t xml:space="preserve">assigned </w:t>
      </w:r>
      <w:r w:rsidR="00BC4DBE" w:rsidRPr="00F702DF">
        <w:rPr>
          <w:sz w:val="24"/>
          <w:szCs w:val="24"/>
        </w:rPr>
        <w:t xml:space="preserve">decreased function </w:t>
      </w:r>
      <w:r w:rsidR="008B3345" w:rsidRPr="00F702DF">
        <w:rPr>
          <w:sz w:val="24"/>
          <w:szCs w:val="24"/>
        </w:rPr>
        <w:t>based on the well-</w:t>
      </w:r>
      <w:r w:rsidR="00BC73E3">
        <w:rPr>
          <w:sz w:val="24"/>
          <w:szCs w:val="24"/>
        </w:rPr>
        <w:t>characterized</w:t>
      </w:r>
      <w:r w:rsidR="008B3345" w:rsidRPr="00F702DF">
        <w:rPr>
          <w:sz w:val="24"/>
          <w:szCs w:val="24"/>
        </w:rPr>
        <w:t xml:space="preserve"> variant</w:t>
      </w:r>
      <w:r w:rsidR="0014017D">
        <w:rPr>
          <w:sz w:val="24"/>
          <w:szCs w:val="24"/>
        </w:rPr>
        <w:t>. These cases</w:t>
      </w:r>
      <w:r w:rsidR="008B3345" w:rsidRPr="00F702DF">
        <w:rPr>
          <w:sz w:val="24"/>
          <w:szCs w:val="24"/>
        </w:rPr>
        <w:t xml:space="preserve">, </w:t>
      </w:r>
      <w:r w:rsidR="0014017D">
        <w:rPr>
          <w:sz w:val="24"/>
          <w:szCs w:val="24"/>
        </w:rPr>
        <w:t xml:space="preserve">however, received </w:t>
      </w:r>
      <w:r w:rsidR="008B3345" w:rsidRPr="00F702DF">
        <w:rPr>
          <w:sz w:val="24"/>
          <w:szCs w:val="24"/>
        </w:rPr>
        <w:t>a limited strength of evidence due to the uncertain impact of the additional variant, either computationally or experimentally.</w:t>
      </w:r>
      <w:r w:rsidR="00BC297B" w:rsidRPr="00F702DF">
        <w:rPr>
          <w:sz w:val="24"/>
          <w:szCs w:val="24"/>
        </w:rPr>
        <w:t xml:space="preserve"> </w:t>
      </w:r>
      <w:r w:rsidR="00BD0877">
        <w:rPr>
          <w:sz w:val="24"/>
          <w:szCs w:val="24"/>
        </w:rPr>
        <w:t>Alt</w:t>
      </w:r>
      <w:r w:rsidR="00DD17A2" w:rsidRPr="00F702DF">
        <w:rPr>
          <w:sz w:val="24"/>
          <w:szCs w:val="24"/>
        </w:rPr>
        <w:t xml:space="preserve">hough the evidence for a particular </w:t>
      </w:r>
      <w:r w:rsidR="00437AA7">
        <w:rPr>
          <w:sz w:val="24"/>
          <w:szCs w:val="24"/>
        </w:rPr>
        <w:t>star allele</w:t>
      </w:r>
      <w:r w:rsidR="00437AA7" w:rsidRPr="00F702DF">
        <w:rPr>
          <w:sz w:val="24"/>
          <w:szCs w:val="24"/>
        </w:rPr>
        <w:t xml:space="preserve"> </w:t>
      </w:r>
      <w:r w:rsidR="00DD17A2" w:rsidRPr="00F702DF">
        <w:rPr>
          <w:sz w:val="24"/>
          <w:szCs w:val="24"/>
        </w:rPr>
        <w:t xml:space="preserve">may have been sparse, the committee </w:t>
      </w:r>
      <w:r w:rsidR="00BD0877">
        <w:rPr>
          <w:sz w:val="24"/>
          <w:szCs w:val="24"/>
        </w:rPr>
        <w:t>agreed</w:t>
      </w:r>
      <w:r w:rsidR="00DD17A2" w:rsidRPr="00F702DF">
        <w:rPr>
          <w:sz w:val="24"/>
          <w:szCs w:val="24"/>
        </w:rPr>
        <w:t xml:space="preserve"> that the definitive level of evidence assigned to the</w:t>
      </w:r>
      <w:r w:rsidR="0014017D">
        <w:rPr>
          <w:sz w:val="24"/>
          <w:szCs w:val="24"/>
        </w:rPr>
        <w:t xml:space="preserve"> well-characterized </w:t>
      </w:r>
      <w:r w:rsidR="00DD17A2" w:rsidRPr="00F702DF">
        <w:rPr>
          <w:sz w:val="24"/>
          <w:szCs w:val="24"/>
        </w:rPr>
        <w:t xml:space="preserve">variants was sufficient to also assign function to alleles </w:t>
      </w:r>
      <w:r w:rsidR="00E2290C">
        <w:rPr>
          <w:sz w:val="24"/>
          <w:szCs w:val="24"/>
        </w:rPr>
        <w:t>that</w:t>
      </w:r>
      <w:r w:rsidR="0014017D">
        <w:rPr>
          <w:sz w:val="24"/>
          <w:szCs w:val="24"/>
        </w:rPr>
        <w:t xml:space="preserve"> have</w:t>
      </w:r>
      <w:r w:rsidR="00DD17A2" w:rsidRPr="00F702DF">
        <w:rPr>
          <w:sz w:val="24"/>
          <w:szCs w:val="24"/>
        </w:rPr>
        <w:t xml:space="preserve"> these variants in combination with</w:t>
      </w:r>
      <w:r w:rsidR="0014017D">
        <w:rPr>
          <w:sz w:val="24"/>
          <w:szCs w:val="24"/>
        </w:rPr>
        <w:t xml:space="preserve"> other</w:t>
      </w:r>
      <w:r w:rsidR="00DD17A2" w:rsidRPr="00F702DF">
        <w:rPr>
          <w:sz w:val="24"/>
          <w:szCs w:val="24"/>
        </w:rPr>
        <w:t xml:space="preserve"> rare variants</w:t>
      </w:r>
      <w:r w:rsidR="0014017D">
        <w:rPr>
          <w:sz w:val="24"/>
          <w:szCs w:val="24"/>
        </w:rPr>
        <w:t xml:space="preserve"> of uncertain or unknown function</w:t>
      </w:r>
      <w:r w:rsidR="00DD17A2" w:rsidRPr="00F702DF">
        <w:rPr>
          <w:sz w:val="24"/>
          <w:szCs w:val="24"/>
        </w:rPr>
        <w:t xml:space="preserve"> (</w:t>
      </w:r>
      <w:r w:rsidR="00DD17A2" w:rsidRPr="00F702DF">
        <w:rPr>
          <w:b/>
          <w:bCs/>
          <w:sz w:val="24"/>
          <w:szCs w:val="24"/>
        </w:rPr>
        <w:t>Table S</w:t>
      </w:r>
      <w:r w:rsidR="003D1BA0">
        <w:rPr>
          <w:b/>
          <w:bCs/>
          <w:sz w:val="24"/>
          <w:szCs w:val="24"/>
        </w:rPr>
        <w:t>2</w:t>
      </w:r>
      <w:r w:rsidR="00DD17A2" w:rsidRPr="00F702DF">
        <w:rPr>
          <w:sz w:val="24"/>
          <w:szCs w:val="24"/>
        </w:rPr>
        <w:t>)</w:t>
      </w:r>
      <w:r w:rsidR="005A62DF" w:rsidRPr="00F702DF">
        <w:rPr>
          <w:sz w:val="24"/>
          <w:szCs w:val="24"/>
        </w:rPr>
        <w:t xml:space="preserve">. </w:t>
      </w:r>
      <w:r w:rsidR="00304090">
        <w:rPr>
          <w:sz w:val="24"/>
          <w:szCs w:val="24"/>
        </w:rPr>
        <w:t>This strategy allowed</w:t>
      </w:r>
      <w:r w:rsidR="00BC297B" w:rsidRPr="00F702DF">
        <w:rPr>
          <w:sz w:val="24"/>
          <w:szCs w:val="24"/>
        </w:rPr>
        <w:t xml:space="preserve"> the </w:t>
      </w:r>
      <w:r w:rsidR="00BC297B" w:rsidRPr="00F702DF">
        <w:rPr>
          <w:i/>
          <w:iCs/>
          <w:sz w:val="24"/>
          <w:szCs w:val="24"/>
        </w:rPr>
        <w:t>NAT2</w:t>
      </w:r>
      <w:r w:rsidR="0057513B">
        <w:rPr>
          <w:sz w:val="24"/>
          <w:szCs w:val="24"/>
        </w:rPr>
        <w:t>-</w:t>
      </w:r>
      <w:r w:rsidR="00BC297B" w:rsidRPr="00F702DF">
        <w:rPr>
          <w:sz w:val="24"/>
          <w:szCs w:val="24"/>
        </w:rPr>
        <w:t>PCEP to assign decreased function to these alleles to maximize clinical utility.</w:t>
      </w:r>
    </w:p>
    <w:p w14:paraId="021D6B8D" w14:textId="4517A6EA" w:rsidR="00770A3A" w:rsidRPr="003757B5" w:rsidRDefault="00770A3A" w:rsidP="00770A3A">
      <w:pPr>
        <w:spacing w:before="240" w:after="80" w:line="360" w:lineRule="auto"/>
        <w:rPr>
          <w:sz w:val="24"/>
          <w:szCs w:val="24"/>
        </w:rPr>
      </w:pPr>
      <w:r w:rsidRPr="00F702DF">
        <w:rPr>
          <w:sz w:val="24"/>
          <w:szCs w:val="24"/>
        </w:rPr>
        <w:lastRenderedPageBreak/>
        <w:t xml:space="preserve">Of the 53 </w:t>
      </w:r>
      <w:r w:rsidRPr="00F702DF">
        <w:rPr>
          <w:i/>
          <w:iCs/>
          <w:sz w:val="24"/>
          <w:szCs w:val="24"/>
        </w:rPr>
        <w:t xml:space="preserve">NAT2 </w:t>
      </w:r>
      <w:r w:rsidR="00445ADF">
        <w:rPr>
          <w:sz w:val="24"/>
          <w:szCs w:val="24"/>
        </w:rPr>
        <w:t>star</w:t>
      </w:r>
      <w:r w:rsidR="00445ADF" w:rsidRPr="00F702DF">
        <w:rPr>
          <w:sz w:val="24"/>
          <w:szCs w:val="24"/>
        </w:rPr>
        <w:t xml:space="preserve"> </w:t>
      </w:r>
      <w:r w:rsidRPr="00F702DF">
        <w:rPr>
          <w:sz w:val="24"/>
          <w:szCs w:val="24"/>
        </w:rPr>
        <w:t>alleles</w:t>
      </w:r>
      <w:r w:rsidR="005B21E1">
        <w:rPr>
          <w:sz w:val="24"/>
          <w:szCs w:val="24"/>
        </w:rPr>
        <w:t>,</w:t>
      </w:r>
      <w:r w:rsidRPr="00F702DF">
        <w:rPr>
          <w:sz w:val="24"/>
          <w:szCs w:val="24"/>
        </w:rPr>
        <w:t xml:space="preserve"> only two </w:t>
      </w:r>
      <w:r w:rsidR="00B1408B">
        <w:rPr>
          <w:sz w:val="24"/>
          <w:szCs w:val="24"/>
        </w:rPr>
        <w:t>were</w:t>
      </w:r>
      <w:r w:rsidRPr="00F702DF">
        <w:rPr>
          <w:sz w:val="24"/>
          <w:szCs w:val="24"/>
        </w:rPr>
        <w:t xml:space="preserve"> assigned increased function: </w:t>
      </w:r>
      <w:r w:rsidRPr="00F702DF">
        <w:rPr>
          <w:i/>
          <w:iCs/>
          <w:sz w:val="24"/>
          <w:szCs w:val="24"/>
        </w:rPr>
        <w:t xml:space="preserve">NAT2*1 </w:t>
      </w:r>
      <w:r w:rsidRPr="00A2604C">
        <w:rPr>
          <w:sz w:val="24"/>
          <w:szCs w:val="24"/>
        </w:rPr>
        <w:t>and</w:t>
      </w:r>
      <w:r w:rsidRPr="00F702DF">
        <w:rPr>
          <w:i/>
          <w:iCs/>
          <w:sz w:val="24"/>
          <w:szCs w:val="24"/>
        </w:rPr>
        <w:t xml:space="preserve"> NAT2*4</w:t>
      </w:r>
      <w:r w:rsidRPr="00F702DF">
        <w:rPr>
          <w:sz w:val="24"/>
          <w:szCs w:val="24"/>
        </w:rPr>
        <w:t xml:space="preserve">. Prior to the migration of </w:t>
      </w:r>
      <w:r w:rsidRPr="00F702DF">
        <w:rPr>
          <w:i/>
          <w:iCs/>
          <w:sz w:val="24"/>
          <w:szCs w:val="24"/>
        </w:rPr>
        <w:t xml:space="preserve">NAT2 </w:t>
      </w:r>
      <w:r w:rsidRPr="00F702DF">
        <w:rPr>
          <w:sz w:val="24"/>
          <w:szCs w:val="24"/>
        </w:rPr>
        <w:t xml:space="preserve">nomenclature to PharmVar, </w:t>
      </w:r>
      <w:r w:rsidRPr="00F702DF">
        <w:rPr>
          <w:i/>
          <w:iCs/>
          <w:sz w:val="24"/>
          <w:szCs w:val="24"/>
        </w:rPr>
        <w:t>NAT2*4</w:t>
      </w:r>
      <w:r w:rsidRPr="00F702DF">
        <w:rPr>
          <w:sz w:val="24"/>
          <w:szCs w:val="24"/>
        </w:rPr>
        <w:t xml:space="preserve"> was considered the reference allele</w:t>
      </w:r>
      <w:r w:rsidR="005F4052">
        <w:rPr>
          <w:sz w:val="24"/>
          <w:szCs w:val="24"/>
        </w:rPr>
        <w:t>;</w:t>
      </w:r>
      <w:r w:rsidRPr="00F702DF">
        <w:rPr>
          <w:sz w:val="24"/>
          <w:szCs w:val="24"/>
        </w:rPr>
        <w:t xml:space="preserve"> thus, the majority of functional </w:t>
      </w:r>
      <w:r w:rsidR="00A35A55" w:rsidRPr="00F702DF">
        <w:rPr>
          <w:i/>
          <w:iCs/>
          <w:sz w:val="24"/>
          <w:szCs w:val="24"/>
        </w:rPr>
        <w:t xml:space="preserve">in vitro </w:t>
      </w:r>
      <w:r w:rsidRPr="00F702DF">
        <w:rPr>
          <w:sz w:val="24"/>
          <w:szCs w:val="24"/>
        </w:rPr>
        <w:t xml:space="preserve">studies used the activity level of this allele as a baseline for comparisons. </w:t>
      </w:r>
      <w:r w:rsidR="003757B5">
        <w:rPr>
          <w:sz w:val="24"/>
          <w:szCs w:val="24"/>
        </w:rPr>
        <w:t xml:space="preserve">The only difference between </w:t>
      </w:r>
      <w:r w:rsidR="003757B5" w:rsidRPr="00F702DF">
        <w:rPr>
          <w:i/>
          <w:iCs/>
          <w:sz w:val="24"/>
          <w:szCs w:val="24"/>
        </w:rPr>
        <w:t xml:space="preserve">NAT2*1 </w:t>
      </w:r>
      <w:r w:rsidR="003757B5" w:rsidRPr="00F702DF">
        <w:rPr>
          <w:sz w:val="24"/>
          <w:szCs w:val="24"/>
        </w:rPr>
        <w:t xml:space="preserve">and </w:t>
      </w:r>
      <w:r w:rsidR="003757B5" w:rsidRPr="00F702DF">
        <w:rPr>
          <w:i/>
          <w:iCs/>
          <w:sz w:val="24"/>
          <w:szCs w:val="24"/>
        </w:rPr>
        <w:t>NAT2*4</w:t>
      </w:r>
      <w:r w:rsidR="003757B5">
        <w:rPr>
          <w:i/>
          <w:iCs/>
          <w:sz w:val="24"/>
          <w:szCs w:val="24"/>
        </w:rPr>
        <w:t xml:space="preserve"> </w:t>
      </w:r>
      <w:r w:rsidR="003757B5">
        <w:rPr>
          <w:sz w:val="24"/>
          <w:szCs w:val="24"/>
        </w:rPr>
        <w:t xml:space="preserve"> </w:t>
      </w:r>
      <w:r w:rsidR="00D75981">
        <w:rPr>
          <w:sz w:val="24"/>
          <w:szCs w:val="24"/>
        </w:rPr>
        <w:t xml:space="preserve">is </w:t>
      </w:r>
      <w:r w:rsidR="003757B5">
        <w:rPr>
          <w:sz w:val="24"/>
          <w:szCs w:val="24"/>
        </w:rPr>
        <w:t xml:space="preserve">that the latter </w:t>
      </w:r>
      <w:r w:rsidR="0057513B">
        <w:rPr>
          <w:sz w:val="24"/>
          <w:szCs w:val="24"/>
        </w:rPr>
        <w:t>contains</w:t>
      </w:r>
      <w:r w:rsidR="003757B5">
        <w:rPr>
          <w:sz w:val="24"/>
          <w:szCs w:val="24"/>
        </w:rPr>
        <w:t xml:space="preserve"> c.803G&gt;A (p.R268K) which does not impact activity</w:t>
      </w:r>
      <w:r w:rsidR="005D1BE9">
        <w:rPr>
          <w:sz w:val="24"/>
          <w:szCs w:val="24"/>
        </w:rPr>
        <w:fldChar w:fldCharType="begin"/>
      </w:r>
      <w:r w:rsidR="00091871">
        <w:rPr>
          <w:sz w:val="24"/>
          <w:szCs w:val="24"/>
        </w:rPr>
        <w:instrText xml:space="preserve"> ADDIN EN.CITE &lt;EndNote&gt;&lt;Cite&gt;&lt;Author&gt;Hein&lt;/Author&gt;&lt;Year&gt;2009&lt;/Year&gt;&lt;RecNum&gt;127&lt;/RecNum&gt;&lt;DisplayText&gt;&lt;style face="superscript"&gt;50&lt;/style&gt;&lt;/DisplayText&gt;&lt;record&gt;&lt;rec-number&gt;127&lt;/rec-number&gt;&lt;foreign-keys&gt;&lt;key app="EN" db-id="saf9dxrr1xaesaer2pav0dthders5d0fpwpr" timestamp="1750793712"&gt;127&lt;/key&gt;&lt;/foreign-keys&gt;&lt;ref-type name="Journal Article"&gt;17&lt;/ref-type&gt;&lt;contributors&gt;&lt;authors&gt;&lt;author&gt;Hein, D. W.&lt;/author&gt;&lt;/authors&gt;&lt;/contributors&gt;&lt;auth-address&gt;University of Louisville School of Medicine, James Graham Brown Cancer Center, Center for Environmental Genomics and Integrative Biology, Department of Pharmacology &amp;amp; Toxicology, Louisville, KY 40292, USA. d.hein@louisville.edu&lt;/auth-address&gt;&lt;titles&gt;&lt;title&gt;N-acetyltransferase SNPs: emerging concepts serve as a paradigm for understanding complexities of personalized medicine&lt;/title&gt;&lt;secondary-title&gt;Expert Opin Drug Metab Toxicol&lt;/secondary-title&gt;&lt;/titles&gt;&lt;periodical&gt;&lt;full-title&gt;Expert Opin Drug Metab Toxicol&lt;/full-title&gt;&lt;/periodical&gt;&lt;pages&gt;353-66&lt;/pages&gt;&lt;volume&gt;5&lt;/volume&gt;&lt;number&gt;4&lt;/number&gt;&lt;keywords&gt;&lt;keyword&gt;Animals&lt;/keyword&gt;&lt;keyword&gt;Arylamine N-Acetyltransferase/chemistry/*genetics/physiology&lt;/keyword&gt;&lt;keyword&gt;Humans&lt;/keyword&gt;&lt;keyword&gt;Isoenzymes/chemistry/*genetics/physiology&lt;/keyword&gt;&lt;keyword&gt;Pharmacogenetics/methods/*trends&lt;/keyword&gt;&lt;keyword&gt;Polymorphism, Single Nucleotide/*genetics&lt;/keyword&gt;&lt;keyword&gt;*Precision Medicine&lt;/keyword&gt;&lt;/keywords&gt;&lt;dates&gt;&lt;year&gt;2009&lt;/year&gt;&lt;pub-dates&gt;&lt;date&gt;Apr&lt;/date&gt;&lt;/pub-dates&gt;&lt;/dates&gt;&lt;isbn&gt;1744-7607 (Electronic)&amp;#xD;1742-5255 (Print)&amp;#xD;1742-5255 (Linking)&lt;/isbn&gt;&lt;accession-num&gt;19379125&lt;/accession-num&gt;&lt;urls&gt;&lt;related-urls&gt;&lt;url&gt;https://www.ncbi.nlm.nih.gov/pubmed/19379125&lt;/url&gt;&lt;/related-urls&gt;&lt;/urls&gt;&lt;custom2&gt;PMC2762189&lt;/custom2&gt;&lt;electronic-resource-num&gt;10.1517/17425250902877698&lt;/electronic-resource-num&gt;&lt;remote-database-name&gt;Medline&lt;/remote-database-name&gt;&lt;remote-database-provider&gt;NLM&lt;/remote-database-provider&gt;&lt;/record&gt;&lt;/Cite&gt;&lt;/EndNote&gt;</w:instrText>
      </w:r>
      <w:r w:rsidR="005D1BE9">
        <w:rPr>
          <w:sz w:val="24"/>
          <w:szCs w:val="24"/>
        </w:rPr>
        <w:fldChar w:fldCharType="separate"/>
      </w:r>
      <w:r w:rsidR="00091871" w:rsidRPr="00091871">
        <w:rPr>
          <w:noProof/>
          <w:sz w:val="24"/>
          <w:szCs w:val="24"/>
          <w:vertAlign w:val="superscript"/>
        </w:rPr>
        <w:t>50</w:t>
      </w:r>
      <w:r w:rsidR="005D1BE9">
        <w:rPr>
          <w:sz w:val="24"/>
          <w:szCs w:val="24"/>
        </w:rPr>
        <w:fldChar w:fldCharType="end"/>
      </w:r>
      <w:r w:rsidR="00A2604C">
        <w:rPr>
          <w:sz w:val="24"/>
          <w:szCs w:val="24"/>
        </w:rPr>
        <w:t xml:space="preserve">; </w:t>
      </w:r>
      <w:r w:rsidR="003757B5">
        <w:rPr>
          <w:sz w:val="24"/>
          <w:szCs w:val="24"/>
        </w:rPr>
        <w:t xml:space="preserve">this variant is rather frequent and </w:t>
      </w:r>
      <w:r w:rsidR="0057513B">
        <w:rPr>
          <w:sz w:val="24"/>
          <w:szCs w:val="24"/>
        </w:rPr>
        <w:t>is</w:t>
      </w:r>
      <w:r w:rsidR="003757B5">
        <w:rPr>
          <w:sz w:val="24"/>
          <w:szCs w:val="24"/>
        </w:rPr>
        <w:t xml:space="preserve"> found </w:t>
      </w:r>
      <w:r w:rsidR="0057513B">
        <w:rPr>
          <w:sz w:val="24"/>
          <w:szCs w:val="24"/>
        </w:rPr>
        <w:t>within</w:t>
      </w:r>
      <w:r w:rsidR="003757B5">
        <w:rPr>
          <w:sz w:val="24"/>
          <w:szCs w:val="24"/>
        </w:rPr>
        <w:t xml:space="preserve"> many other </w:t>
      </w:r>
      <w:r w:rsidR="00A35A55">
        <w:rPr>
          <w:i/>
          <w:iCs/>
          <w:sz w:val="24"/>
          <w:szCs w:val="24"/>
        </w:rPr>
        <w:t xml:space="preserve">NAT2 </w:t>
      </w:r>
      <w:r w:rsidR="003757B5">
        <w:rPr>
          <w:sz w:val="24"/>
          <w:szCs w:val="24"/>
        </w:rPr>
        <w:t xml:space="preserve">star alleles. </w:t>
      </w:r>
      <w:r w:rsidRPr="00F702DF">
        <w:rPr>
          <w:sz w:val="24"/>
          <w:szCs w:val="24"/>
        </w:rPr>
        <w:t xml:space="preserve">Clinically, individuals homozygous for </w:t>
      </w:r>
      <w:r w:rsidRPr="00F702DF">
        <w:rPr>
          <w:i/>
          <w:iCs/>
          <w:sz w:val="24"/>
          <w:szCs w:val="24"/>
        </w:rPr>
        <w:t>NAT2*4</w:t>
      </w:r>
      <w:r w:rsidRPr="00F702DF">
        <w:rPr>
          <w:sz w:val="24"/>
          <w:szCs w:val="24"/>
        </w:rPr>
        <w:t xml:space="preserve"> or compound heterozygous for </w:t>
      </w:r>
      <w:r w:rsidRPr="00F702DF">
        <w:rPr>
          <w:i/>
          <w:iCs/>
          <w:sz w:val="24"/>
          <w:szCs w:val="24"/>
        </w:rPr>
        <w:t xml:space="preserve">NAT2*1 </w:t>
      </w:r>
      <w:r w:rsidRPr="00F702DF">
        <w:rPr>
          <w:sz w:val="24"/>
          <w:szCs w:val="24"/>
        </w:rPr>
        <w:t xml:space="preserve">and </w:t>
      </w:r>
      <w:r w:rsidRPr="00F702DF">
        <w:rPr>
          <w:i/>
          <w:iCs/>
          <w:sz w:val="24"/>
          <w:szCs w:val="24"/>
        </w:rPr>
        <w:t xml:space="preserve">NAT2*4 </w:t>
      </w:r>
      <w:r w:rsidRPr="00F702DF">
        <w:rPr>
          <w:sz w:val="24"/>
          <w:szCs w:val="24"/>
        </w:rPr>
        <w:t xml:space="preserve">exhibit </w:t>
      </w:r>
      <w:r w:rsidR="00D75981">
        <w:rPr>
          <w:sz w:val="24"/>
          <w:szCs w:val="24"/>
        </w:rPr>
        <w:t xml:space="preserve">rapid </w:t>
      </w:r>
      <w:r w:rsidRPr="00F702DF">
        <w:rPr>
          <w:sz w:val="24"/>
          <w:szCs w:val="24"/>
        </w:rPr>
        <w:t>metabolism of caffeine</w:t>
      </w:r>
      <w:r w:rsidR="00E965AA">
        <w:rPr>
          <w:sz w:val="24"/>
          <w:szCs w:val="24"/>
        </w:rPr>
        <w:t>,</w:t>
      </w:r>
      <w:r w:rsidR="003D0233">
        <w:rPr>
          <w:sz w:val="24"/>
          <w:szCs w:val="24"/>
        </w:rPr>
        <w:fldChar w:fldCharType="begin">
          <w:fldData xml:space="preserve">PEVuZE5vdGU+PENpdGU+PEF1dGhvcj5CZWxsPC9BdXRob3I+PFllYXI+MTk5MzwvWWVhcj48UmVj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</w:fldData>
        </w:fldChar>
      </w:r>
      <w:r w:rsidR="00091871">
        <w:rPr>
          <w:sz w:val="24"/>
          <w:szCs w:val="24"/>
        </w:rPr>
        <w:instrText xml:space="preserve"> ADDIN EN.CITE </w:instrText>
      </w:r>
      <w:r w:rsidR="00091871">
        <w:rPr>
          <w:sz w:val="24"/>
          <w:szCs w:val="24"/>
        </w:rPr>
        <w:fldChar w:fldCharType="begin">
          <w:fldData xml:space="preserve">PEVuZE5vdGU+PENpdGU+PEF1dGhvcj5CZWxsPC9BdXRob3I+PFllYXI+MTk5MzwvWWVhcj48UmVj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</w:fldData>
        </w:fldChar>
      </w:r>
      <w:r w:rsidR="00091871">
        <w:rPr>
          <w:sz w:val="24"/>
          <w:szCs w:val="24"/>
        </w:rPr>
        <w:instrText xml:space="preserve"> ADDIN EN.CITE.DATA </w:instrText>
      </w:r>
      <w:r w:rsidR="00091871">
        <w:rPr>
          <w:sz w:val="24"/>
          <w:szCs w:val="24"/>
        </w:rPr>
      </w:r>
      <w:r w:rsidR="00091871">
        <w:rPr>
          <w:sz w:val="24"/>
          <w:szCs w:val="24"/>
        </w:rPr>
        <w:fldChar w:fldCharType="end"/>
      </w:r>
      <w:r w:rsidR="003D0233">
        <w:rPr>
          <w:sz w:val="24"/>
          <w:szCs w:val="24"/>
        </w:rPr>
      </w:r>
      <w:r w:rsidR="003D0233">
        <w:rPr>
          <w:sz w:val="24"/>
          <w:szCs w:val="24"/>
        </w:rPr>
        <w:fldChar w:fldCharType="separate"/>
      </w:r>
      <w:r w:rsidR="00091871" w:rsidRPr="00091871">
        <w:rPr>
          <w:noProof/>
          <w:sz w:val="24"/>
          <w:szCs w:val="24"/>
          <w:vertAlign w:val="superscript"/>
        </w:rPr>
        <w:t>10,37-40,51-55</w:t>
      </w:r>
      <w:r w:rsidR="003D0233">
        <w:rPr>
          <w:sz w:val="24"/>
          <w:szCs w:val="24"/>
        </w:rPr>
        <w:fldChar w:fldCharType="end"/>
      </w:r>
      <w:r w:rsidRPr="00F702DF">
        <w:rPr>
          <w:sz w:val="24"/>
          <w:szCs w:val="24"/>
        </w:rPr>
        <w:t xml:space="preserve"> sulfamethazine</w:t>
      </w:r>
      <w:r w:rsidR="00E965AA">
        <w:rPr>
          <w:sz w:val="24"/>
          <w:szCs w:val="24"/>
        </w:rPr>
        <w:t>,</w:t>
      </w:r>
      <w:r w:rsidR="00E1766B">
        <w:rPr>
          <w:sz w:val="24"/>
          <w:szCs w:val="24"/>
        </w:rPr>
        <w:fldChar w:fldCharType="begin">
          <w:fldData xml:space="preserve">PEVuZE5vdGU+PENpdGU+PEF1dGhvcj5IaWNrbWFuPC9BdXRob3I+PFllYXI+MTk5MTwvWWVhcj48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=
</w:fldData>
        </w:fldChar>
      </w:r>
      <w:r w:rsidR="00091871">
        <w:rPr>
          <w:sz w:val="24"/>
          <w:szCs w:val="24"/>
        </w:rPr>
        <w:instrText xml:space="preserve"> ADDIN EN.CITE </w:instrText>
      </w:r>
      <w:r w:rsidR="00091871">
        <w:rPr>
          <w:sz w:val="24"/>
          <w:szCs w:val="24"/>
        </w:rPr>
        <w:fldChar w:fldCharType="begin">
          <w:fldData xml:space="preserve">PEVuZE5vdGU+PENpdGU+PEF1dGhvcj5IaWNrbWFuPC9BdXRob3I+PFllYXI+MTk5MTwvWWVhcj48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=
</w:fldData>
        </w:fldChar>
      </w:r>
      <w:r w:rsidR="00091871">
        <w:rPr>
          <w:sz w:val="24"/>
          <w:szCs w:val="24"/>
        </w:rPr>
        <w:instrText xml:space="preserve"> ADDIN EN.CITE.DATA </w:instrText>
      </w:r>
      <w:r w:rsidR="00091871">
        <w:rPr>
          <w:sz w:val="24"/>
          <w:szCs w:val="24"/>
        </w:rPr>
      </w:r>
      <w:r w:rsidR="00091871">
        <w:rPr>
          <w:sz w:val="24"/>
          <w:szCs w:val="24"/>
        </w:rPr>
        <w:fldChar w:fldCharType="end"/>
      </w:r>
      <w:r w:rsidR="00E1766B">
        <w:rPr>
          <w:sz w:val="24"/>
          <w:szCs w:val="24"/>
        </w:rPr>
      </w:r>
      <w:r w:rsidR="00E1766B">
        <w:rPr>
          <w:sz w:val="24"/>
          <w:szCs w:val="24"/>
        </w:rPr>
        <w:fldChar w:fldCharType="separate"/>
      </w:r>
      <w:r w:rsidR="00091871" w:rsidRPr="00091871">
        <w:rPr>
          <w:noProof/>
          <w:sz w:val="24"/>
          <w:szCs w:val="24"/>
          <w:vertAlign w:val="superscript"/>
        </w:rPr>
        <w:t>49,56</w:t>
      </w:r>
      <w:r w:rsidR="00E1766B">
        <w:rPr>
          <w:sz w:val="24"/>
          <w:szCs w:val="24"/>
        </w:rPr>
        <w:fldChar w:fldCharType="end"/>
      </w:r>
      <w:r w:rsidRPr="00F702DF">
        <w:rPr>
          <w:sz w:val="24"/>
          <w:szCs w:val="24"/>
        </w:rPr>
        <w:t xml:space="preserve"> dapsone</w:t>
      </w:r>
      <w:r w:rsidR="00E965AA">
        <w:rPr>
          <w:sz w:val="24"/>
          <w:szCs w:val="24"/>
        </w:rPr>
        <w:t>,</w:t>
      </w:r>
      <w:r w:rsidR="00195483">
        <w:rPr>
          <w:sz w:val="24"/>
          <w:szCs w:val="24"/>
        </w:rPr>
        <w:fldChar w:fldCharType="begin">
          <w:fldData xml:space="preserve">PEVuZE5vdGU+PENpdGU+PEF1dGhvcj5PJmFwb3M7TmVpbDwvQXV0aG9yPjxZZWFyPjIwMDA8L1ll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PJmFwb3M7TmVpbDwvQXV0aG9yPjxZZWFyPjIwMDA8L1ll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195483">
        <w:rPr>
          <w:sz w:val="24"/>
          <w:szCs w:val="24"/>
        </w:rPr>
      </w:r>
      <w:r w:rsidR="00195483">
        <w:rPr>
          <w:sz w:val="24"/>
          <w:szCs w:val="24"/>
        </w:rPr>
        <w:fldChar w:fldCharType="separate"/>
      </w:r>
      <w:r w:rsidR="00091871" w:rsidRPr="00091871">
        <w:rPr>
          <w:noProof/>
          <w:sz w:val="24"/>
          <w:szCs w:val="24"/>
          <w:vertAlign w:val="superscript"/>
        </w:rPr>
        <w:t>57</w:t>
      </w:r>
      <w:r w:rsidR="00195483">
        <w:rPr>
          <w:sz w:val="24"/>
          <w:szCs w:val="24"/>
        </w:rPr>
        <w:fldChar w:fldCharType="end"/>
      </w:r>
      <w:r w:rsidRPr="00F702DF">
        <w:rPr>
          <w:sz w:val="24"/>
          <w:szCs w:val="24"/>
        </w:rPr>
        <w:t xml:space="preserve"> and isoniazid</w:t>
      </w:r>
      <w:r w:rsidR="00E965AA">
        <w:rPr>
          <w:sz w:val="24"/>
          <w:szCs w:val="24"/>
        </w:rPr>
        <w:t>,</w:t>
      </w:r>
      <w:r w:rsidR="009B6021">
        <w:rPr>
          <w:sz w:val="24"/>
          <w:szCs w:val="24"/>
        </w:rPr>
        <w:fldChar w:fldCharType="begin">
          <w:fldData xml:space="preserve">PEVuZE5vdGU+PENpdGU+PEF1dGhvcj5EZWd1Y2hpPC9BdXRob3I+PFllYXI+MTk5MDwvWWVhcj48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</w:fldData>
        </w:fldChar>
      </w:r>
      <w:r w:rsidR="00091871">
        <w:rPr>
          <w:sz w:val="24"/>
          <w:szCs w:val="24"/>
        </w:rPr>
        <w:instrText xml:space="preserve"> ADDIN EN.CITE </w:instrText>
      </w:r>
      <w:r w:rsidR="00091871">
        <w:rPr>
          <w:sz w:val="24"/>
          <w:szCs w:val="24"/>
        </w:rPr>
        <w:fldChar w:fldCharType="begin">
          <w:fldData xml:space="preserve">PEVuZE5vdGU+PENpdGU+PEF1dGhvcj5EZWd1Y2hpPC9BdXRob3I+PFllYXI+MTk5MDwvWWVhcj48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9B6021">
        <w:rPr>
          <w:sz w:val="24"/>
          <w:szCs w:val="24"/>
        </w:rPr>
      </w:r>
      <w:r w:rsidR="009B6021">
        <w:rPr>
          <w:sz w:val="24"/>
          <w:szCs w:val="24"/>
        </w:rPr>
        <w:fldChar w:fldCharType="separate"/>
      </w:r>
      <w:r w:rsidR="00091871" w:rsidRPr="00091871">
        <w:rPr>
          <w:noProof/>
          <w:sz w:val="24"/>
          <w:szCs w:val="24"/>
          <w:vertAlign w:val="superscript"/>
        </w:rPr>
        <w:t>41,43,58,59</w:t>
      </w:r>
      <w:r w:rsidR="009B6021">
        <w:rPr>
          <w:sz w:val="24"/>
          <w:szCs w:val="24"/>
        </w:rPr>
        <w:fldChar w:fldCharType="end"/>
      </w:r>
      <w:r w:rsidR="00C8400E">
        <w:rPr>
          <w:sz w:val="24"/>
          <w:szCs w:val="24"/>
        </w:rPr>
        <w:t xml:space="preserve"> </w:t>
      </w:r>
      <w:r w:rsidRPr="00F702DF">
        <w:rPr>
          <w:sz w:val="24"/>
          <w:szCs w:val="24"/>
        </w:rPr>
        <w:t xml:space="preserve">as compared to individuals hetero- or homozygous for decreased function alleles. Additionally, individuals </w:t>
      </w:r>
      <w:r w:rsidR="003757B5">
        <w:rPr>
          <w:sz w:val="24"/>
          <w:szCs w:val="24"/>
        </w:rPr>
        <w:t xml:space="preserve">who are </w:t>
      </w:r>
      <w:r w:rsidR="00A35A55">
        <w:rPr>
          <w:sz w:val="24"/>
          <w:szCs w:val="24"/>
        </w:rPr>
        <w:t>hetero</w:t>
      </w:r>
      <w:r w:rsidRPr="00F702DF">
        <w:rPr>
          <w:sz w:val="24"/>
          <w:szCs w:val="24"/>
        </w:rPr>
        <w:t>- or h</w:t>
      </w:r>
      <w:r w:rsidR="00A35A55">
        <w:rPr>
          <w:sz w:val="24"/>
          <w:szCs w:val="24"/>
        </w:rPr>
        <w:t>omo</w:t>
      </w:r>
      <w:r w:rsidRPr="00F702DF">
        <w:rPr>
          <w:sz w:val="24"/>
          <w:szCs w:val="24"/>
        </w:rPr>
        <w:t xml:space="preserve">zygous for </w:t>
      </w:r>
      <w:r w:rsidRPr="00F702DF">
        <w:rPr>
          <w:i/>
          <w:iCs/>
          <w:sz w:val="24"/>
          <w:szCs w:val="24"/>
        </w:rPr>
        <w:t>NAT2*4</w:t>
      </w:r>
      <w:r w:rsidRPr="00F702DF">
        <w:rPr>
          <w:sz w:val="24"/>
          <w:szCs w:val="24"/>
        </w:rPr>
        <w:t xml:space="preserve"> metabolize hydralazine rapidly</w:t>
      </w:r>
      <w:r w:rsidR="00E965AA">
        <w:rPr>
          <w:sz w:val="24"/>
          <w:szCs w:val="24"/>
        </w:rPr>
        <w:t>.</w:t>
      </w:r>
      <w:r w:rsidR="006A0E3D">
        <w:rPr>
          <w:sz w:val="24"/>
          <w:szCs w:val="24"/>
        </w:rPr>
        <w:fldChar w:fldCharType="begin">
          <w:fldData xml:space="preserve">PEVuZE5vdGU+PENpdGU+PEF1dGhvcj5HYXJjZXMtRWlzZWxlPC9BdXRob3I+PFllYXI+MjAxNDwv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</w:fldData>
        </w:fldChar>
      </w:r>
      <w:r w:rsidR="00091871">
        <w:rPr>
          <w:sz w:val="24"/>
          <w:szCs w:val="24"/>
        </w:rPr>
        <w:instrText xml:space="preserve"> ADDIN EN.CITE </w:instrText>
      </w:r>
      <w:r w:rsidR="00091871">
        <w:rPr>
          <w:sz w:val="24"/>
          <w:szCs w:val="24"/>
        </w:rPr>
        <w:fldChar w:fldCharType="begin">
          <w:fldData xml:space="preserve">PEVuZE5vdGU+PENpdGU+PEF1dGhvcj5HYXJjZXMtRWlzZWxlPC9BdXRob3I+PFllYXI+MjAxNDwv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</w:fldData>
        </w:fldChar>
      </w:r>
      <w:r w:rsidR="00091871">
        <w:rPr>
          <w:sz w:val="24"/>
          <w:szCs w:val="24"/>
        </w:rPr>
        <w:instrText xml:space="preserve"> ADDIN EN.CITE.DATA </w:instrText>
      </w:r>
      <w:r w:rsidR="00091871">
        <w:rPr>
          <w:sz w:val="24"/>
          <w:szCs w:val="24"/>
        </w:rPr>
      </w:r>
      <w:r w:rsidR="00091871">
        <w:rPr>
          <w:sz w:val="24"/>
          <w:szCs w:val="24"/>
        </w:rPr>
        <w:fldChar w:fldCharType="end"/>
      </w:r>
      <w:r w:rsidR="006A0E3D">
        <w:rPr>
          <w:sz w:val="24"/>
          <w:szCs w:val="24"/>
        </w:rPr>
      </w:r>
      <w:r w:rsidR="006A0E3D">
        <w:rPr>
          <w:sz w:val="24"/>
          <w:szCs w:val="24"/>
        </w:rPr>
        <w:fldChar w:fldCharType="separate"/>
      </w:r>
      <w:r w:rsidR="00091871" w:rsidRPr="00091871">
        <w:rPr>
          <w:noProof/>
          <w:sz w:val="24"/>
          <w:szCs w:val="24"/>
          <w:vertAlign w:val="superscript"/>
        </w:rPr>
        <w:t>60,61</w:t>
      </w:r>
      <w:r w:rsidR="006A0E3D">
        <w:rPr>
          <w:sz w:val="24"/>
          <w:szCs w:val="24"/>
        </w:rPr>
        <w:fldChar w:fldCharType="end"/>
      </w:r>
      <w:r w:rsidRPr="00F702DF">
        <w:rPr>
          <w:sz w:val="24"/>
          <w:szCs w:val="24"/>
        </w:rPr>
        <w:t xml:space="preserve"> Collectively, this evidence supports the assignment of increased function for </w:t>
      </w:r>
      <w:r w:rsidRPr="00F702DF">
        <w:rPr>
          <w:i/>
          <w:iCs/>
          <w:sz w:val="24"/>
          <w:szCs w:val="24"/>
        </w:rPr>
        <w:t>NAT2*1</w:t>
      </w:r>
      <w:r w:rsidRPr="00F702DF">
        <w:rPr>
          <w:sz w:val="24"/>
          <w:szCs w:val="24"/>
        </w:rPr>
        <w:t xml:space="preserve"> and </w:t>
      </w:r>
      <w:r w:rsidRPr="00F702DF">
        <w:rPr>
          <w:i/>
          <w:iCs/>
          <w:sz w:val="24"/>
          <w:szCs w:val="24"/>
        </w:rPr>
        <w:t>NAT2*4</w:t>
      </w:r>
      <w:r w:rsidRPr="00F702DF">
        <w:rPr>
          <w:sz w:val="24"/>
          <w:szCs w:val="24"/>
        </w:rPr>
        <w:t>.</w:t>
      </w:r>
      <w:r w:rsidR="003757B5">
        <w:rPr>
          <w:sz w:val="24"/>
          <w:szCs w:val="24"/>
        </w:rPr>
        <w:t xml:space="preserve"> </w:t>
      </w:r>
    </w:p>
    <w:p w14:paraId="33D356C0" w14:textId="07F67E23" w:rsidR="00770A3A" w:rsidRPr="00F702DF" w:rsidRDefault="00770A3A" w:rsidP="00770A3A">
      <w:pPr>
        <w:spacing w:before="240" w:after="80" w:line="360" w:lineRule="auto"/>
        <w:rPr>
          <w:sz w:val="24"/>
          <w:szCs w:val="24"/>
        </w:rPr>
      </w:pPr>
      <w:r w:rsidRPr="00F702DF">
        <w:rPr>
          <w:sz w:val="24"/>
          <w:szCs w:val="24"/>
        </w:rPr>
        <w:t xml:space="preserve">Of the remaining </w:t>
      </w:r>
      <w:r w:rsidR="00310264">
        <w:rPr>
          <w:sz w:val="24"/>
          <w:szCs w:val="24"/>
        </w:rPr>
        <w:t xml:space="preserve">star </w:t>
      </w:r>
      <w:r w:rsidRPr="00F702DF">
        <w:rPr>
          <w:sz w:val="24"/>
          <w:szCs w:val="24"/>
        </w:rPr>
        <w:t xml:space="preserve">alleles, 12 were assigned uncertain function and four were assigned unknown function based on either </w:t>
      </w:r>
      <w:r w:rsidR="00F627FF">
        <w:rPr>
          <w:sz w:val="24"/>
          <w:szCs w:val="24"/>
        </w:rPr>
        <w:t xml:space="preserve">limited and/or </w:t>
      </w:r>
      <w:r w:rsidRPr="00F702DF">
        <w:rPr>
          <w:sz w:val="24"/>
          <w:szCs w:val="24"/>
        </w:rPr>
        <w:t xml:space="preserve">conflicting data or the lack of literature describing function. These </w:t>
      </w:r>
      <w:r w:rsidR="00310264">
        <w:rPr>
          <w:sz w:val="24"/>
          <w:szCs w:val="24"/>
        </w:rPr>
        <w:t xml:space="preserve">star </w:t>
      </w:r>
      <w:r w:rsidRPr="00F702DF">
        <w:rPr>
          <w:sz w:val="24"/>
          <w:szCs w:val="24"/>
        </w:rPr>
        <w:t>alleles are defined by a sing</w:t>
      </w:r>
      <w:r w:rsidR="0075370C">
        <w:rPr>
          <w:sz w:val="24"/>
          <w:szCs w:val="24"/>
        </w:rPr>
        <w:t xml:space="preserve">le </w:t>
      </w:r>
      <w:r w:rsidRPr="00F702DF">
        <w:rPr>
          <w:sz w:val="24"/>
          <w:szCs w:val="24"/>
        </w:rPr>
        <w:t xml:space="preserve">SNV or in combination with c.803G&gt;A </w:t>
      </w:r>
      <w:r w:rsidR="0075370C">
        <w:rPr>
          <w:sz w:val="24"/>
          <w:szCs w:val="24"/>
        </w:rPr>
        <w:t>and have</w:t>
      </w:r>
      <w:r w:rsidRPr="00F702DF">
        <w:rPr>
          <w:sz w:val="24"/>
          <w:szCs w:val="24"/>
        </w:rPr>
        <w:t xml:space="preserve"> not been tested experimentally</w:t>
      </w:r>
      <w:r w:rsidR="0071128C">
        <w:rPr>
          <w:sz w:val="24"/>
          <w:szCs w:val="24"/>
        </w:rPr>
        <w:t xml:space="preserve"> </w:t>
      </w:r>
      <w:r w:rsidR="0071128C" w:rsidRPr="00696F98">
        <w:rPr>
          <w:i/>
          <w:iCs/>
          <w:sz w:val="24"/>
          <w:szCs w:val="24"/>
        </w:rPr>
        <w:t>in vitro</w:t>
      </w:r>
      <w:r w:rsidR="0071128C">
        <w:rPr>
          <w:sz w:val="24"/>
          <w:szCs w:val="24"/>
        </w:rPr>
        <w:t xml:space="preserve"> or </w:t>
      </w:r>
      <w:r w:rsidR="0071128C" w:rsidRPr="00696F98">
        <w:rPr>
          <w:i/>
          <w:iCs/>
          <w:sz w:val="24"/>
          <w:szCs w:val="24"/>
        </w:rPr>
        <w:t>in vivo</w:t>
      </w:r>
      <w:r w:rsidRPr="00F702DF">
        <w:rPr>
          <w:sz w:val="24"/>
          <w:szCs w:val="24"/>
        </w:rPr>
        <w:t xml:space="preserve">. While computational evidence predicts decreased function for some of these </w:t>
      </w:r>
      <w:r w:rsidR="00310264">
        <w:rPr>
          <w:sz w:val="24"/>
          <w:szCs w:val="24"/>
        </w:rPr>
        <w:t xml:space="preserve">star </w:t>
      </w:r>
      <w:r w:rsidR="0071128C">
        <w:rPr>
          <w:sz w:val="24"/>
          <w:szCs w:val="24"/>
        </w:rPr>
        <w:t>alleles</w:t>
      </w:r>
      <w:r w:rsidRPr="00F702DF">
        <w:rPr>
          <w:sz w:val="24"/>
          <w:szCs w:val="24"/>
        </w:rPr>
        <w:t xml:space="preserve">, the committee agreed only to assign function to </w:t>
      </w:r>
      <w:r w:rsidR="0071128C">
        <w:rPr>
          <w:sz w:val="24"/>
          <w:szCs w:val="24"/>
        </w:rPr>
        <w:t xml:space="preserve">those having </w:t>
      </w:r>
      <w:r w:rsidRPr="00F702DF">
        <w:rPr>
          <w:i/>
          <w:iCs/>
          <w:sz w:val="24"/>
          <w:szCs w:val="24"/>
        </w:rPr>
        <w:t xml:space="preserve">in vitro </w:t>
      </w:r>
      <w:r w:rsidRPr="00F702DF">
        <w:rPr>
          <w:sz w:val="24"/>
          <w:szCs w:val="24"/>
        </w:rPr>
        <w:t>evidence</w:t>
      </w:r>
      <w:r w:rsidR="0071128C">
        <w:rPr>
          <w:sz w:val="24"/>
          <w:szCs w:val="24"/>
        </w:rPr>
        <w:t xml:space="preserve"> at a minimum</w:t>
      </w:r>
      <w:r w:rsidRPr="00F702DF">
        <w:rPr>
          <w:sz w:val="24"/>
          <w:szCs w:val="24"/>
        </w:rPr>
        <w:t xml:space="preserve">. Future research </w:t>
      </w:r>
      <w:r w:rsidR="008157E9">
        <w:rPr>
          <w:sz w:val="24"/>
          <w:szCs w:val="24"/>
        </w:rPr>
        <w:t>is warranted to characterize</w:t>
      </w:r>
      <w:r w:rsidRPr="00F702DF">
        <w:rPr>
          <w:sz w:val="24"/>
          <w:szCs w:val="24"/>
        </w:rPr>
        <w:t xml:space="preserve"> the function of these under-studied variants. </w:t>
      </w:r>
    </w:p>
    <w:p w14:paraId="36698C48" w14:textId="453079F5" w:rsidR="00E30E61" w:rsidRPr="00F702DF" w:rsidRDefault="00C07E02" w:rsidP="008931EB">
      <w:pPr>
        <w:spacing w:before="240" w:after="80" w:line="360" w:lineRule="auto"/>
        <w:rPr>
          <w:sz w:val="24"/>
          <w:szCs w:val="24"/>
        </w:rPr>
      </w:pPr>
      <w:r>
        <w:rPr>
          <w:sz w:val="24"/>
          <w:szCs w:val="24"/>
        </w:rPr>
        <w:t xml:space="preserve">Several key PCEP panel discussions are worth highlighting. </w:t>
      </w:r>
      <w:r w:rsidR="00310264">
        <w:rPr>
          <w:sz w:val="24"/>
          <w:szCs w:val="24"/>
        </w:rPr>
        <w:t>Star a</w:t>
      </w:r>
      <w:r w:rsidR="00310264" w:rsidRPr="00F702DF">
        <w:rPr>
          <w:sz w:val="24"/>
          <w:szCs w:val="24"/>
        </w:rPr>
        <w:t xml:space="preserve">lleles </w:t>
      </w:r>
      <w:r w:rsidR="0019549C" w:rsidRPr="00F702DF">
        <w:rPr>
          <w:sz w:val="24"/>
          <w:szCs w:val="24"/>
        </w:rPr>
        <w:t>contain</w:t>
      </w:r>
      <w:r w:rsidR="00BF1614" w:rsidRPr="00F702DF">
        <w:rPr>
          <w:sz w:val="24"/>
          <w:szCs w:val="24"/>
        </w:rPr>
        <w:t xml:space="preserve">ing </w:t>
      </w:r>
      <w:r w:rsidR="0019549C" w:rsidRPr="00F702DF">
        <w:rPr>
          <w:sz w:val="24"/>
          <w:szCs w:val="24"/>
        </w:rPr>
        <w:t>the core SNV c.857G&gt;A</w:t>
      </w:r>
      <w:r w:rsidR="00BF1614" w:rsidRPr="00F702DF">
        <w:rPr>
          <w:sz w:val="24"/>
          <w:szCs w:val="24"/>
        </w:rPr>
        <w:t xml:space="preserve"> (</w:t>
      </w:r>
      <w:r w:rsidR="00E5529C">
        <w:rPr>
          <w:sz w:val="24"/>
          <w:szCs w:val="24"/>
        </w:rPr>
        <w:t xml:space="preserve">p.G286E found in </w:t>
      </w:r>
      <w:r w:rsidR="00E5529C" w:rsidRPr="0050476D">
        <w:rPr>
          <w:i/>
          <w:iCs/>
          <w:sz w:val="24"/>
          <w:szCs w:val="24"/>
        </w:rPr>
        <w:t>NAT2</w:t>
      </w:r>
      <w:r w:rsidR="00BF1614" w:rsidRPr="00F702DF">
        <w:rPr>
          <w:i/>
          <w:iCs/>
          <w:sz w:val="24"/>
          <w:szCs w:val="24"/>
        </w:rPr>
        <w:t>*7, *40, *59</w:t>
      </w:r>
      <w:r w:rsidR="00BF1614" w:rsidRPr="00F702DF">
        <w:rPr>
          <w:sz w:val="24"/>
          <w:szCs w:val="24"/>
        </w:rPr>
        <w:t xml:space="preserve">, and </w:t>
      </w:r>
      <w:r w:rsidR="00BF1614" w:rsidRPr="00F702DF">
        <w:rPr>
          <w:i/>
          <w:iCs/>
          <w:sz w:val="24"/>
          <w:szCs w:val="24"/>
        </w:rPr>
        <w:t>*68</w:t>
      </w:r>
      <w:r w:rsidR="00BF1614" w:rsidRPr="00F702DF">
        <w:rPr>
          <w:sz w:val="24"/>
          <w:szCs w:val="24"/>
        </w:rPr>
        <w:t>) are</w:t>
      </w:r>
      <w:r w:rsidR="00AB0AF8" w:rsidRPr="00F702DF">
        <w:rPr>
          <w:sz w:val="24"/>
          <w:szCs w:val="24"/>
        </w:rPr>
        <w:t xml:space="preserve"> unique </w:t>
      </w:r>
      <w:r w:rsidR="00E5529C">
        <w:rPr>
          <w:sz w:val="24"/>
          <w:szCs w:val="24"/>
        </w:rPr>
        <w:t>as there are</w:t>
      </w:r>
      <w:r w:rsidR="009A5BB7">
        <w:rPr>
          <w:sz w:val="24"/>
          <w:szCs w:val="24"/>
        </w:rPr>
        <w:t xml:space="preserve"> data indicat</w:t>
      </w:r>
      <w:r w:rsidR="00E5529C">
        <w:rPr>
          <w:sz w:val="24"/>
          <w:szCs w:val="24"/>
        </w:rPr>
        <w:t>ing</w:t>
      </w:r>
      <w:r w:rsidR="00473943" w:rsidRPr="00F702DF">
        <w:rPr>
          <w:sz w:val="24"/>
          <w:szCs w:val="24"/>
        </w:rPr>
        <w:t xml:space="preserve"> substrate</w:t>
      </w:r>
      <w:r w:rsidR="00E5529C">
        <w:rPr>
          <w:sz w:val="24"/>
          <w:szCs w:val="24"/>
        </w:rPr>
        <w:t>-</w:t>
      </w:r>
      <w:r w:rsidR="00473943" w:rsidRPr="00F702DF">
        <w:rPr>
          <w:sz w:val="24"/>
          <w:szCs w:val="24"/>
        </w:rPr>
        <w:t>specific</w:t>
      </w:r>
      <w:r w:rsidR="00E5529C">
        <w:rPr>
          <w:sz w:val="24"/>
          <w:szCs w:val="24"/>
        </w:rPr>
        <w:t xml:space="preserve"> activ</w:t>
      </w:r>
      <w:r w:rsidR="00473943" w:rsidRPr="00F702DF">
        <w:rPr>
          <w:sz w:val="24"/>
          <w:szCs w:val="24"/>
        </w:rPr>
        <w:t>ity.</w:t>
      </w:r>
      <w:r w:rsidR="00DB6D6D" w:rsidRPr="00F702DF">
        <w:rPr>
          <w:sz w:val="24"/>
          <w:szCs w:val="24"/>
        </w:rPr>
        <w:t xml:space="preserve"> </w:t>
      </w:r>
      <w:r w:rsidR="00DB6D6D" w:rsidRPr="00F702DF">
        <w:rPr>
          <w:i/>
          <w:iCs/>
          <w:sz w:val="24"/>
          <w:szCs w:val="24"/>
        </w:rPr>
        <w:t>In vitro</w:t>
      </w:r>
      <w:r w:rsidR="00DB6D6D" w:rsidRPr="00F702DF">
        <w:rPr>
          <w:sz w:val="24"/>
          <w:szCs w:val="24"/>
        </w:rPr>
        <w:t xml:space="preserve"> studies have shown that </w:t>
      </w:r>
      <w:r w:rsidR="00DB6D6D" w:rsidRPr="00F702DF">
        <w:rPr>
          <w:i/>
          <w:iCs/>
          <w:sz w:val="24"/>
          <w:szCs w:val="24"/>
        </w:rPr>
        <w:t>NAT2*7</w:t>
      </w:r>
      <w:r w:rsidR="00DB6D6D" w:rsidRPr="00F702DF">
        <w:rPr>
          <w:sz w:val="24"/>
          <w:szCs w:val="24"/>
        </w:rPr>
        <w:t xml:space="preserve"> exhibits decreased N-acetylation activity toward numerous substrates</w:t>
      </w:r>
      <w:r w:rsidR="00296A14">
        <w:rPr>
          <w:sz w:val="24"/>
          <w:szCs w:val="24"/>
        </w:rPr>
        <w:t>,</w:t>
      </w:r>
      <w:r w:rsidR="00BB35DD">
        <w:rPr>
          <w:sz w:val="24"/>
          <w:szCs w:val="24"/>
        </w:rPr>
        <w:fldChar w:fldCharType="begin">
          <w:fldData xml:space="preserve">PEVuZE5vdGU+PENpdGU+PEF1dGhvcj5IZWluPC9BdXRob3I+PFllYXI+MTk5NDwvWWVhcj48UmVj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=
</w:fldData>
        </w:fldChar>
      </w:r>
      <w:r w:rsidR="00091871">
        <w:rPr>
          <w:sz w:val="24"/>
          <w:szCs w:val="24"/>
        </w:rPr>
        <w:instrText xml:space="preserve"> ADDIN EN.CITE </w:instrText>
      </w:r>
      <w:r w:rsidR="00091871">
        <w:rPr>
          <w:sz w:val="24"/>
          <w:szCs w:val="24"/>
        </w:rPr>
        <w:fldChar w:fldCharType="begin">
          <w:fldData xml:space="preserve">PEVuZE5vdGU+PENpdGU+PEF1dGhvcj5IZWluPC9BdXRob3I+PFllYXI+MTk5NDwvWWVhcj48UmVj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=
</w:fldData>
        </w:fldChar>
      </w:r>
      <w:r w:rsidR="00091871">
        <w:rPr>
          <w:sz w:val="24"/>
          <w:szCs w:val="24"/>
        </w:rPr>
        <w:instrText xml:space="preserve"> ADDIN EN.CITE.DATA </w:instrText>
      </w:r>
      <w:r w:rsidR="00091871">
        <w:rPr>
          <w:sz w:val="24"/>
          <w:szCs w:val="24"/>
        </w:rPr>
      </w:r>
      <w:r w:rsidR="00091871">
        <w:rPr>
          <w:sz w:val="24"/>
          <w:szCs w:val="24"/>
        </w:rPr>
        <w:fldChar w:fldCharType="end"/>
      </w:r>
      <w:r w:rsidR="00BB35DD">
        <w:rPr>
          <w:sz w:val="24"/>
          <w:szCs w:val="24"/>
        </w:rPr>
      </w:r>
      <w:r w:rsidR="00BB35DD">
        <w:rPr>
          <w:sz w:val="24"/>
          <w:szCs w:val="24"/>
        </w:rPr>
        <w:fldChar w:fldCharType="separate"/>
      </w:r>
      <w:r w:rsidR="00091871" w:rsidRPr="00091871">
        <w:rPr>
          <w:noProof/>
          <w:sz w:val="24"/>
          <w:szCs w:val="24"/>
          <w:vertAlign w:val="superscript"/>
        </w:rPr>
        <w:t>62,63</w:t>
      </w:r>
      <w:r w:rsidR="00BB35DD">
        <w:rPr>
          <w:sz w:val="24"/>
          <w:szCs w:val="24"/>
        </w:rPr>
        <w:fldChar w:fldCharType="end"/>
      </w:r>
      <w:r w:rsidR="00E5529C">
        <w:rPr>
          <w:sz w:val="24"/>
          <w:szCs w:val="24"/>
        </w:rPr>
        <w:t xml:space="preserve"> while</w:t>
      </w:r>
      <w:r w:rsidR="00DB6D6D" w:rsidRPr="00F702DF">
        <w:rPr>
          <w:sz w:val="24"/>
          <w:szCs w:val="24"/>
        </w:rPr>
        <w:t xml:space="preserve"> </w:t>
      </w:r>
      <w:r w:rsidR="00E5529C">
        <w:rPr>
          <w:sz w:val="24"/>
          <w:szCs w:val="24"/>
        </w:rPr>
        <w:t xml:space="preserve">having </w:t>
      </w:r>
      <w:r w:rsidR="00DB6D6D" w:rsidRPr="00F702DF">
        <w:rPr>
          <w:sz w:val="24"/>
          <w:szCs w:val="24"/>
        </w:rPr>
        <w:t xml:space="preserve">increased affinity for </w:t>
      </w:r>
      <w:proofErr w:type="spellStart"/>
      <w:r w:rsidR="00DB6D6D" w:rsidRPr="00F702DF">
        <w:rPr>
          <w:sz w:val="24"/>
          <w:szCs w:val="24"/>
        </w:rPr>
        <w:t>diaminodiphenyl</w:t>
      </w:r>
      <w:proofErr w:type="spellEnd"/>
      <w:r w:rsidR="00DB6D6D" w:rsidRPr="00F702DF">
        <w:rPr>
          <w:sz w:val="24"/>
          <w:szCs w:val="24"/>
        </w:rPr>
        <w:t xml:space="preserve"> sulfone (dapsone), sulfamethazine, and </w:t>
      </w:r>
      <w:proofErr w:type="spellStart"/>
      <w:r w:rsidR="00DB6D6D" w:rsidRPr="00F702DF">
        <w:rPr>
          <w:sz w:val="24"/>
          <w:szCs w:val="24"/>
        </w:rPr>
        <w:t>sulfapyrizine</w:t>
      </w:r>
      <w:proofErr w:type="spellEnd"/>
      <w:r w:rsidR="00DB6D6D" w:rsidRPr="00F702DF">
        <w:rPr>
          <w:sz w:val="24"/>
          <w:szCs w:val="24"/>
        </w:rPr>
        <w:t xml:space="preserve"> and decreased affinity for its cofactor, acetyl-CoA </w:t>
      </w:r>
      <w:r w:rsidR="00E5529C">
        <w:rPr>
          <w:sz w:val="24"/>
          <w:szCs w:val="24"/>
        </w:rPr>
        <w:t>when</w:t>
      </w:r>
      <w:r w:rsidR="00E5529C" w:rsidRPr="00F702DF">
        <w:rPr>
          <w:sz w:val="24"/>
          <w:szCs w:val="24"/>
        </w:rPr>
        <w:t xml:space="preserve"> </w:t>
      </w:r>
      <w:r w:rsidR="00DB6D6D" w:rsidRPr="00F702DF">
        <w:rPr>
          <w:sz w:val="24"/>
          <w:szCs w:val="24"/>
        </w:rPr>
        <w:t xml:space="preserve">compared to </w:t>
      </w:r>
      <w:r w:rsidR="00DB6D6D" w:rsidRPr="00F702DF">
        <w:rPr>
          <w:i/>
          <w:iCs/>
          <w:sz w:val="24"/>
          <w:szCs w:val="24"/>
        </w:rPr>
        <w:t>NAT2*4</w:t>
      </w:r>
      <w:r w:rsidR="00296A14">
        <w:rPr>
          <w:i/>
          <w:iCs/>
          <w:sz w:val="24"/>
          <w:szCs w:val="24"/>
        </w:rPr>
        <w:t>.</w:t>
      </w:r>
      <w:r w:rsidR="00A53591">
        <w:rPr>
          <w:i/>
          <w:iCs/>
          <w:sz w:val="24"/>
          <w:szCs w:val="24"/>
        </w:rPr>
        <w:fldChar w:fldCharType="begin">
          <w:fldData xml:space="preserve">PEVuZE5vdGU+PENpdGU+PEF1dGhvcj5aYW5nPC9BdXRob3I+PFllYXI+MjAwNzwvWWVhcj48UmVj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iBUaGUgaGFuZGxpbmcgZWRpdG9yIGRlY2xhcmVkIGEgcGFz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</w:fldData>
        </w:fldChar>
      </w:r>
      <w:r w:rsidR="00091871">
        <w:rPr>
          <w:i/>
          <w:iCs/>
          <w:sz w:val="24"/>
          <w:szCs w:val="24"/>
        </w:rPr>
        <w:instrText xml:space="preserve"> ADDIN EN.CITE </w:instrText>
      </w:r>
      <w:r w:rsidR="00091871">
        <w:rPr>
          <w:i/>
          <w:iCs/>
          <w:sz w:val="24"/>
          <w:szCs w:val="24"/>
        </w:rPr>
        <w:fldChar w:fldCharType="begin">
          <w:fldData xml:space="preserve">PEVuZE5vdGU+PENpdGU+PEF1dGhvcj5aYW5nPC9BdXRob3I+PFllYXI+MjAwNzwvWWVhcj48UmVj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iBUaGUgaGFuZGxpbmcgZWRpdG9yIGRlY2xhcmVkIGEgcGFz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</w:fldData>
        </w:fldChar>
      </w:r>
      <w:r w:rsidR="00091871">
        <w:rPr>
          <w:i/>
          <w:iCs/>
          <w:sz w:val="24"/>
          <w:szCs w:val="24"/>
        </w:rPr>
        <w:instrText xml:space="preserve"> ADDIN EN.CITE.DATA </w:instrText>
      </w:r>
      <w:r w:rsidR="00091871">
        <w:rPr>
          <w:i/>
          <w:iCs/>
          <w:sz w:val="24"/>
          <w:szCs w:val="24"/>
        </w:rPr>
      </w:r>
      <w:r w:rsidR="00091871">
        <w:rPr>
          <w:i/>
          <w:iCs/>
          <w:sz w:val="24"/>
          <w:szCs w:val="24"/>
        </w:rPr>
        <w:fldChar w:fldCharType="end"/>
      </w:r>
      <w:r w:rsidR="00A53591">
        <w:rPr>
          <w:i/>
          <w:iCs/>
          <w:sz w:val="24"/>
          <w:szCs w:val="24"/>
        </w:rPr>
      </w:r>
      <w:r w:rsidR="00A53591">
        <w:rPr>
          <w:i/>
          <w:iCs/>
          <w:sz w:val="24"/>
          <w:szCs w:val="24"/>
        </w:rPr>
        <w:fldChar w:fldCharType="separate"/>
      </w:r>
      <w:r w:rsidR="00091871" w:rsidRPr="00091871">
        <w:rPr>
          <w:i/>
          <w:iCs/>
          <w:noProof/>
          <w:sz w:val="24"/>
          <w:szCs w:val="24"/>
          <w:vertAlign w:val="superscript"/>
        </w:rPr>
        <w:t>63-66</w:t>
      </w:r>
      <w:r w:rsidR="00A53591">
        <w:rPr>
          <w:i/>
          <w:iCs/>
          <w:sz w:val="24"/>
          <w:szCs w:val="24"/>
        </w:rPr>
        <w:fldChar w:fldCharType="end"/>
      </w:r>
      <w:r w:rsidR="00731249" w:rsidRPr="00F702DF">
        <w:rPr>
          <w:i/>
          <w:iCs/>
          <w:sz w:val="24"/>
          <w:szCs w:val="24"/>
        </w:rPr>
        <w:t xml:space="preserve"> In silico</w:t>
      </w:r>
      <w:r w:rsidR="00731249" w:rsidRPr="00F702DF">
        <w:rPr>
          <w:sz w:val="24"/>
          <w:szCs w:val="24"/>
        </w:rPr>
        <w:t xml:space="preserve"> modeling predicts that</w:t>
      </w:r>
      <w:r w:rsidR="007E14B6" w:rsidRPr="00F702DF">
        <w:rPr>
          <w:sz w:val="24"/>
          <w:szCs w:val="24"/>
        </w:rPr>
        <w:t xml:space="preserve"> </w:t>
      </w:r>
      <w:r w:rsidR="00731249" w:rsidRPr="00F702DF">
        <w:rPr>
          <w:sz w:val="24"/>
          <w:szCs w:val="24"/>
        </w:rPr>
        <w:t>c.857G&gt;A disrupts the size</w:t>
      </w:r>
      <w:r w:rsidR="008837A6" w:rsidRPr="00F702DF">
        <w:rPr>
          <w:sz w:val="24"/>
          <w:szCs w:val="24"/>
        </w:rPr>
        <w:t xml:space="preserve"> and </w:t>
      </w:r>
      <w:r w:rsidR="00731249" w:rsidRPr="00F702DF">
        <w:rPr>
          <w:sz w:val="24"/>
          <w:szCs w:val="24"/>
        </w:rPr>
        <w:t>shape of the protein's active site</w:t>
      </w:r>
      <w:r w:rsidR="009C6804">
        <w:rPr>
          <w:sz w:val="24"/>
          <w:szCs w:val="24"/>
        </w:rPr>
        <w:fldChar w:fldCharType="begin"/>
      </w:r>
      <w:r w:rsidR="00091871">
        <w:rPr>
          <w:sz w:val="24"/>
          <w:szCs w:val="24"/>
        </w:rPr>
        <w:instrText xml:space="preserve"> ADDIN EN.CITE &lt;EndNote&gt;&lt;Cite&gt;&lt;Author&gt;Walraven&lt;/Author&gt;&lt;Year&gt;2008&lt;/Year&gt;&lt;RecNum&gt;130&lt;/RecNum&gt;&lt;DisplayText&gt;&lt;style face="superscript"&gt;67&lt;/style&gt;&lt;/DisplayText&gt;&lt;record&gt;&lt;rec-number&gt;130&lt;/rec-number&gt;&lt;foreign-keys&gt;&lt;key app="EN" db-id="saf9dxrr1xaesaer2pav0dthders5d0fpwpr" timestamp="1750795000"&gt;130&lt;/key&gt;&lt;/foreign-keys&gt;&lt;ref-type name="Journal Article"&gt;17&lt;/ref-type&gt;&lt;contributors&gt;&lt;authors&gt;&lt;author&gt;Walraven, J. M.&lt;/author&gt;&lt;author&gt;Zang, Y.&lt;/author&gt;&lt;author&gt;Trent, J. O.&lt;/author&gt;&lt;author&gt;Hein, D. W.&lt;/author&gt;&lt;/authors&gt;&lt;/contributors&gt;&lt;auth-address&gt;Department of Pharmacology &amp;amp; Toxicology, James Graham Brown Cancer Center, University of Louisville School of Medicine, Louisville, Kentucky 40292, USA.&lt;/auth-address&gt;&lt;titles&gt;&lt;title&gt;Structure/function evaluations of single nucleotide polymorphisms in human N-acetyltransferase 2&lt;/title&gt;&lt;secondary-title&gt;Curr Drug Metab&lt;/secondary-title&gt;&lt;/titles&gt;&lt;periodical&gt;&lt;full-title&gt;Curr Drug Metab&lt;/full-title&gt;&lt;/periodical&gt;&lt;pages&gt;471-86&lt;/pages&gt;&lt;volume&gt;9&lt;/volume&gt;&lt;number&gt;6&lt;/number&gt;&lt;keywords&gt;&lt;keyword&gt;Alleles&lt;/keyword&gt;&lt;keyword&gt;Animals&lt;/keyword&gt;&lt;keyword&gt;Arylamine N-Acetyltransferase/*chemistry/*genetics&lt;/keyword&gt;&lt;keyword&gt;Humans&lt;/keyword&gt;&lt;keyword&gt;Isoenzymes/chemistry/genetics&lt;/keyword&gt;&lt;keyword&gt;Phenotype&lt;/keyword&gt;&lt;keyword&gt;Polymorphism, Single Nucleotide/*genetics&lt;/keyword&gt;&lt;keyword&gt;Structure-Activity Relationship&lt;/keyword&gt;&lt;/keywords&gt;&lt;dates&gt;&lt;year&gt;2008&lt;/year&gt;&lt;pub-dates&gt;&lt;date&gt;Jul&lt;/date&gt;&lt;/pub-dates&gt;&lt;/dates&gt;&lt;isbn&gt;1389-2002 (Print)&amp;#xD;1389-2002 (Linking)&lt;/isbn&gt;&lt;accession-num&gt;18680467&lt;/accession-num&gt;&lt;urls&gt;&lt;related-urls&gt;&lt;url&gt;https://www.ncbi.nlm.nih.gov/pubmed/18680467&lt;/url&gt;&lt;/related-urls&gt;&lt;/urls&gt;&lt;custom2&gt;PMC2507886&lt;/custom2&gt;&lt;electronic-resource-num&gt;10.2174/138920008784892065&lt;/electronic-resource-num&gt;&lt;remote-database-name&gt;Medline&lt;/remote-database-name&gt;&lt;remote-database-provider&gt;NLM&lt;/remote-database-provider&gt;&lt;/record&gt;&lt;/Cite&gt;&lt;/EndNote&gt;</w:instrText>
      </w:r>
      <w:r w:rsidR="009C6804">
        <w:rPr>
          <w:sz w:val="24"/>
          <w:szCs w:val="24"/>
        </w:rPr>
        <w:fldChar w:fldCharType="separate"/>
      </w:r>
      <w:r w:rsidR="00091871" w:rsidRPr="00091871">
        <w:rPr>
          <w:noProof/>
          <w:sz w:val="24"/>
          <w:szCs w:val="24"/>
          <w:vertAlign w:val="superscript"/>
        </w:rPr>
        <w:t>67</w:t>
      </w:r>
      <w:r w:rsidR="009C6804">
        <w:rPr>
          <w:sz w:val="24"/>
          <w:szCs w:val="24"/>
        </w:rPr>
        <w:fldChar w:fldCharType="end"/>
      </w:r>
      <w:r w:rsidR="00E5529C">
        <w:rPr>
          <w:sz w:val="24"/>
          <w:szCs w:val="24"/>
        </w:rPr>
        <w:t xml:space="preserve"> which may </w:t>
      </w:r>
      <w:r w:rsidR="00731249" w:rsidRPr="00F702DF">
        <w:rPr>
          <w:sz w:val="24"/>
          <w:szCs w:val="24"/>
        </w:rPr>
        <w:t xml:space="preserve">explain why </w:t>
      </w:r>
      <w:r w:rsidR="00731249" w:rsidRPr="00F702DF">
        <w:rPr>
          <w:i/>
          <w:iCs/>
          <w:sz w:val="24"/>
          <w:szCs w:val="24"/>
        </w:rPr>
        <w:t xml:space="preserve">NAT2*7 </w:t>
      </w:r>
      <w:r w:rsidR="00731249" w:rsidRPr="00F702DF">
        <w:rPr>
          <w:sz w:val="24"/>
          <w:szCs w:val="24"/>
        </w:rPr>
        <w:t>exhibits decreased</w:t>
      </w:r>
      <w:r w:rsidR="004F02C7" w:rsidRPr="00F702DF">
        <w:rPr>
          <w:sz w:val="24"/>
          <w:szCs w:val="24"/>
        </w:rPr>
        <w:t xml:space="preserve"> </w:t>
      </w:r>
      <w:r w:rsidR="00731249" w:rsidRPr="00F702DF">
        <w:rPr>
          <w:sz w:val="24"/>
          <w:szCs w:val="24"/>
        </w:rPr>
        <w:t xml:space="preserve">acetylation activity toward some substrates, but not </w:t>
      </w:r>
      <w:r w:rsidR="00731249" w:rsidRPr="00F7549C">
        <w:rPr>
          <w:sz w:val="24"/>
          <w:szCs w:val="24"/>
        </w:rPr>
        <w:t xml:space="preserve">others. </w:t>
      </w:r>
      <w:r w:rsidR="00CF59B4">
        <w:rPr>
          <w:sz w:val="24"/>
          <w:szCs w:val="24"/>
        </w:rPr>
        <w:t xml:space="preserve">However, </w:t>
      </w:r>
      <w:r w:rsidR="00CF59B4" w:rsidRPr="00CF59B4">
        <w:rPr>
          <w:i/>
          <w:iCs/>
          <w:sz w:val="24"/>
          <w:szCs w:val="24"/>
        </w:rPr>
        <w:t>NAT2*7</w:t>
      </w:r>
      <w:r w:rsidR="00CF59B4">
        <w:rPr>
          <w:sz w:val="24"/>
          <w:szCs w:val="24"/>
        </w:rPr>
        <w:t xml:space="preserve"> is not assigned a substrate-specific function at this time as evidence shows NAT2*7 activity is decreased toward hydralazine and isoniazid</w:t>
      </w:r>
      <w:r w:rsidR="00B339B4">
        <w:rPr>
          <w:sz w:val="24"/>
          <w:szCs w:val="24"/>
        </w:rPr>
        <w:t>.</w:t>
      </w:r>
      <w:r w:rsidR="00A30E05">
        <w:rPr>
          <w:sz w:val="24"/>
          <w:szCs w:val="24"/>
        </w:rPr>
        <w:fldChar w:fldCharType="begin">
          <w:fldData xml:space="preserve">PEVuZE5vdGU+PENpdGU+PEF1dGhvcj5HYXJjZXMtRWlzZWxlPC9BdXRob3I+PFllYXI+MjAxNDwv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z
NDM5NDE8L2N1c3RvbTI+PGVsZWN0cm9uaWMtcmVzb3VyY2UtbnVtPjEwLjMzODkvZnBoYXIuMjAy
Mi45MzI2ODY8L2VsZWN0cm9uaWMtcmVzb3VyY2UtbnVtPjxyZW1vdGUtZGF0YWJhc2UtbmFtZT5Q
dWJNZWQtbm90LU1FRExJTkU8L3JlbW90ZS1kYXRhYmFzZS1uYW1lPjxyZW1vdGUtZGF0YWJhc2Ut
cHJvdmlkZXI+TkxNPC9yZW1vdGUtZGF0YWJhc2UtcHJvdmlkZXI+PC9yZWNvcmQ+PC9DaXRlPjwv
RW5kTm90ZT4A
</w:fldData>
        </w:fldChar>
      </w:r>
      <w:r w:rsidR="00091871">
        <w:rPr>
          <w:sz w:val="24"/>
          <w:szCs w:val="24"/>
        </w:rPr>
        <w:instrText xml:space="preserve"> ADDIN EN.CITE </w:instrText>
      </w:r>
      <w:r w:rsidR="00091871">
        <w:rPr>
          <w:sz w:val="24"/>
          <w:szCs w:val="24"/>
        </w:rPr>
        <w:fldChar w:fldCharType="begin">
          <w:fldData xml:space="preserve">PEVuZE5vdGU+PENpdGU+PEF1dGhvcj5HYXJjZXMtRWlzZWxlPC9BdXRob3I+PFllYXI+MjAxNDwv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z
NDM5NDE8L2N1c3RvbTI+PGVsZWN0cm9uaWMtcmVzb3VyY2UtbnVtPjEwLjMzODkvZnBoYXIuMjAy
Mi45MzI2ODY8L2VsZWN0cm9uaWMtcmVzb3VyY2UtbnVtPjxyZW1vdGUtZGF0YWJhc2UtbmFtZT5Q
dWJNZWQtbm90LU1FRExJTkU8L3JlbW90ZS1kYXRhYmFzZS1uYW1lPjxyZW1vdGUtZGF0YWJhc2Ut
cHJvdmlkZXI+TkxNPC9yZW1vdGUtZGF0YWJhc2UtcHJvdmlkZXI+PC9yZWNvcmQ+PC9DaXRlPjwv
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A30E05">
        <w:rPr>
          <w:sz w:val="24"/>
          <w:szCs w:val="24"/>
        </w:rPr>
      </w:r>
      <w:r w:rsidR="00A30E05">
        <w:rPr>
          <w:sz w:val="24"/>
          <w:szCs w:val="24"/>
        </w:rPr>
        <w:fldChar w:fldCharType="separate"/>
      </w:r>
      <w:r w:rsidR="00091871" w:rsidRPr="00091871">
        <w:rPr>
          <w:noProof/>
          <w:sz w:val="24"/>
          <w:szCs w:val="24"/>
          <w:vertAlign w:val="superscript"/>
        </w:rPr>
        <w:t>41-43,45,60,61,68</w:t>
      </w:r>
      <w:r w:rsidR="00A30E05">
        <w:rPr>
          <w:sz w:val="24"/>
          <w:szCs w:val="24"/>
        </w:rPr>
        <w:fldChar w:fldCharType="end"/>
      </w:r>
      <w:r w:rsidR="00CF59B4">
        <w:rPr>
          <w:sz w:val="24"/>
          <w:szCs w:val="24"/>
        </w:rPr>
        <w:t xml:space="preserve"> </w:t>
      </w:r>
      <w:r w:rsidR="00716A74">
        <w:rPr>
          <w:sz w:val="24"/>
          <w:szCs w:val="24"/>
        </w:rPr>
        <w:t>P</w:t>
      </w:r>
      <w:r w:rsidR="00FB027A" w:rsidRPr="00F7549C">
        <w:rPr>
          <w:sz w:val="24"/>
          <w:szCs w:val="24"/>
        </w:rPr>
        <w:t xml:space="preserve">otential </w:t>
      </w:r>
      <w:r w:rsidR="00603864" w:rsidRPr="00F7549C">
        <w:rPr>
          <w:sz w:val="24"/>
          <w:szCs w:val="24"/>
        </w:rPr>
        <w:t>fut</w:t>
      </w:r>
      <w:r w:rsidR="00603864" w:rsidRPr="00F702DF">
        <w:rPr>
          <w:sz w:val="24"/>
          <w:szCs w:val="24"/>
        </w:rPr>
        <w:t>ure</w:t>
      </w:r>
      <w:r w:rsidR="003659A9" w:rsidRPr="00F702DF">
        <w:rPr>
          <w:sz w:val="24"/>
          <w:szCs w:val="24"/>
        </w:rPr>
        <w:t xml:space="preserve"> guidelines</w:t>
      </w:r>
      <w:r w:rsidR="005E5C00">
        <w:rPr>
          <w:sz w:val="24"/>
          <w:szCs w:val="24"/>
        </w:rPr>
        <w:t xml:space="preserve"> for other substrates</w:t>
      </w:r>
      <w:r w:rsidR="00716A74">
        <w:rPr>
          <w:sz w:val="24"/>
          <w:szCs w:val="24"/>
        </w:rPr>
        <w:t xml:space="preserve">, </w:t>
      </w:r>
      <w:r w:rsidR="005E5C00">
        <w:rPr>
          <w:sz w:val="24"/>
          <w:szCs w:val="24"/>
        </w:rPr>
        <w:t>such as</w:t>
      </w:r>
      <w:r w:rsidR="00716A74">
        <w:rPr>
          <w:sz w:val="24"/>
          <w:szCs w:val="24"/>
        </w:rPr>
        <w:t xml:space="preserve"> dapsone,</w:t>
      </w:r>
      <w:r w:rsidR="003659A9" w:rsidRPr="00F702DF">
        <w:rPr>
          <w:sz w:val="24"/>
          <w:szCs w:val="24"/>
        </w:rPr>
        <w:t xml:space="preserve"> will need to </w:t>
      </w:r>
      <w:r w:rsidR="004F02C7" w:rsidRPr="00F702DF">
        <w:rPr>
          <w:sz w:val="24"/>
          <w:szCs w:val="24"/>
        </w:rPr>
        <w:t>consider</w:t>
      </w:r>
      <w:r w:rsidR="003659A9" w:rsidRPr="00F702DF">
        <w:rPr>
          <w:sz w:val="24"/>
          <w:szCs w:val="24"/>
        </w:rPr>
        <w:t xml:space="preserve"> substrate specificity</w:t>
      </w:r>
      <w:r w:rsidR="00C500E8">
        <w:rPr>
          <w:sz w:val="24"/>
          <w:szCs w:val="24"/>
        </w:rPr>
        <w:fldChar w:fldCharType="begin">
          <w:fldData xml:space="preserve">PEVuZE5vdGU+PENpdGU+PEF1dGhvcj5GdWt1bmFnYTwvQXV0aG9yPjxZZWFyPjIwMjE8L1llYXI+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gVGhlIGhhbmRs
aW5nIGVkaXRvciBkZWNsYXJlZCBhIHBhc3QgY28tYXV0aG9yc2hpcCB3aXRoIHNldmVyYWwgb2Yg
dGhlIGF1dGhvcnMgS0YgYW5kIFRNLjwvY3VzdG9tMT48Y3VzdG9tMj5QTUM4MDEyNjkwPC9jdXN0
b20yPjxlbGVjdHJvbmljLXJlc291cmNlLW51bT4xMC4zMzg5L2ZnZW5lLjIwMjEuNjUyNzA0PC9l
bGVjdHJvbmljLXJlc291cmNlLW51bT48cmVtb3RlLWRhdGFiYXNlLW5hbWU+UHViTWVkLW5vdC1N
RURMSU5FPC9yZW1vdGUtZGF0YWJhc2UtbmFtZT48cmVtb3RlLWRhdGFiYXNlLXByb3ZpZGVyPk5M
TTwvcmVtb3RlLWRhdGFiYXNlLXByb3ZpZGVyPjwvcmVjb3JkPjwvQ2l0ZT48L0VuZE5vdGU+
</w:fldData>
        </w:fldChar>
      </w:r>
      <w:r w:rsidR="00091871">
        <w:rPr>
          <w:sz w:val="24"/>
          <w:szCs w:val="24"/>
        </w:rPr>
        <w:instrText xml:space="preserve"> ADDIN EN.CITE </w:instrText>
      </w:r>
      <w:r w:rsidR="00091871">
        <w:rPr>
          <w:sz w:val="24"/>
          <w:szCs w:val="24"/>
        </w:rPr>
        <w:fldChar w:fldCharType="begin">
          <w:fldData xml:space="preserve">PEVuZE5vdGU+PENpdGU+PEF1dGhvcj5GdWt1bmFnYTwvQXV0aG9yPjxZZWFyPjIwMjE8L1llYXI+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gVGhlIGhhbmRs
aW5nIGVkaXRvciBkZWNsYXJlZCBhIHBhc3QgY28tYXV0aG9yc2hpcCB3aXRoIHNldmVyYWwgb2Yg
dGhlIGF1dGhvcnMgS0YgYW5kIFRNLjwvY3VzdG9tMT48Y3VzdG9tMj5QTUM4MDEyNjkwPC9jdXN0
b20yPjxlbGVjdHJvbmljLXJlc291cmNlLW51bT4xMC4zMzg5L2ZnZW5lLjIwMjEuNjUyNzA0PC9l
bGVjdHJvbmljLXJlc291cmNlLW51bT48cmVtb3RlLWRhdGFiYXNlLW5hbWU+UHViTWVkLW5vdC1N
RURMSU5FPC9yZW1vdGUtZGF0YWJhc2UtbmFtZT48cmVtb3RlLWRhdGFiYXNlLXByb3ZpZGVyPk5M
TTwvcmVtb3RlLWRhdGFiYXNlLXByb3ZpZGVyPjwvcmVjb3JkPjwvQ2l0ZT48L0VuZE5vdGU+
</w:fldData>
        </w:fldChar>
      </w:r>
      <w:r w:rsidR="00091871">
        <w:rPr>
          <w:sz w:val="24"/>
          <w:szCs w:val="24"/>
        </w:rPr>
        <w:instrText xml:space="preserve"> ADDIN EN.CITE.DATA </w:instrText>
      </w:r>
      <w:r w:rsidR="00091871">
        <w:rPr>
          <w:sz w:val="24"/>
          <w:szCs w:val="24"/>
        </w:rPr>
      </w:r>
      <w:r w:rsidR="00091871">
        <w:rPr>
          <w:sz w:val="24"/>
          <w:szCs w:val="24"/>
        </w:rPr>
        <w:fldChar w:fldCharType="end"/>
      </w:r>
      <w:r w:rsidR="00C500E8">
        <w:rPr>
          <w:sz w:val="24"/>
          <w:szCs w:val="24"/>
        </w:rPr>
      </w:r>
      <w:r w:rsidR="00C500E8">
        <w:rPr>
          <w:sz w:val="24"/>
          <w:szCs w:val="24"/>
        </w:rPr>
        <w:fldChar w:fldCharType="separate"/>
      </w:r>
      <w:r w:rsidR="00091871" w:rsidRPr="00091871">
        <w:rPr>
          <w:noProof/>
          <w:sz w:val="24"/>
          <w:szCs w:val="24"/>
          <w:vertAlign w:val="superscript"/>
        </w:rPr>
        <w:t>65</w:t>
      </w:r>
      <w:r w:rsidR="00C500E8">
        <w:rPr>
          <w:sz w:val="24"/>
          <w:szCs w:val="24"/>
        </w:rPr>
        <w:fldChar w:fldCharType="end"/>
      </w:r>
      <w:r w:rsidR="003659A9" w:rsidRPr="00F702DF">
        <w:rPr>
          <w:sz w:val="24"/>
          <w:szCs w:val="24"/>
        </w:rPr>
        <w:t xml:space="preserve"> when </w:t>
      </w:r>
      <w:r w:rsidR="00E063CA" w:rsidRPr="00F702DF">
        <w:rPr>
          <w:sz w:val="24"/>
          <w:szCs w:val="24"/>
        </w:rPr>
        <w:t>evaluati</w:t>
      </w:r>
      <w:r w:rsidR="00216AEF" w:rsidRPr="00F702DF">
        <w:rPr>
          <w:sz w:val="24"/>
          <w:szCs w:val="24"/>
        </w:rPr>
        <w:t>ng</w:t>
      </w:r>
      <w:r w:rsidR="003659A9" w:rsidRPr="00F702DF">
        <w:rPr>
          <w:sz w:val="24"/>
          <w:szCs w:val="24"/>
        </w:rPr>
        <w:t xml:space="preserve"> </w:t>
      </w:r>
      <w:r w:rsidR="00716A74" w:rsidRPr="00716A74">
        <w:rPr>
          <w:i/>
          <w:iCs/>
          <w:sz w:val="24"/>
          <w:szCs w:val="24"/>
        </w:rPr>
        <w:t>NAT2*7</w:t>
      </w:r>
      <w:r w:rsidR="00716A74">
        <w:rPr>
          <w:sz w:val="24"/>
          <w:szCs w:val="24"/>
        </w:rPr>
        <w:t xml:space="preserve"> clinical function and associated </w:t>
      </w:r>
      <w:r w:rsidR="003659A9" w:rsidRPr="00F702DF">
        <w:rPr>
          <w:sz w:val="24"/>
          <w:szCs w:val="24"/>
        </w:rPr>
        <w:t>prescribing recommendations.</w:t>
      </w:r>
    </w:p>
    <w:p w14:paraId="56A10633" w14:textId="18DDA2D7" w:rsidR="008E2DA3" w:rsidRDefault="008E2DA3" w:rsidP="008931EB">
      <w:pPr>
        <w:spacing w:before="240" w:after="80" w:line="360" w:lineRule="auto"/>
        <w:rPr>
          <w:sz w:val="24"/>
          <w:szCs w:val="24"/>
        </w:rPr>
      </w:pPr>
      <w:r w:rsidRPr="00F702DF">
        <w:rPr>
          <w:sz w:val="24"/>
          <w:szCs w:val="24"/>
        </w:rPr>
        <w:t xml:space="preserve">While no </w:t>
      </w:r>
      <w:r w:rsidRPr="00F702DF">
        <w:rPr>
          <w:i/>
          <w:iCs/>
          <w:sz w:val="24"/>
          <w:szCs w:val="24"/>
        </w:rPr>
        <w:t xml:space="preserve">NAT2 </w:t>
      </w:r>
      <w:r w:rsidR="00575484" w:rsidRPr="0052548F">
        <w:rPr>
          <w:sz w:val="24"/>
          <w:szCs w:val="24"/>
        </w:rPr>
        <w:t xml:space="preserve">star </w:t>
      </w:r>
      <w:r w:rsidRPr="00F702DF">
        <w:rPr>
          <w:sz w:val="24"/>
          <w:szCs w:val="24"/>
        </w:rPr>
        <w:t xml:space="preserve">alleles are currently classified as having </w:t>
      </w:r>
      <w:r w:rsidR="004A7ADA">
        <w:rPr>
          <w:sz w:val="24"/>
          <w:szCs w:val="24"/>
        </w:rPr>
        <w:t>“</w:t>
      </w:r>
      <w:r w:rsidRPr="00F702DF">
        <w:rPr>
          <w:sz w:val="24"/>
          <w:szCs w:val="24"/>
        </w:rPr>
        <w:t>no function</w:t>
      </w:r>
      <w:r w:rsidR="004A7ADA">
        <w:rPr>
          <w:sz w:val="24"/>
          <w:szCs w:val="24"/>
        </w:rPr>
        <w:t>”</w:t>
      </w:r>
      <w:r w:rsidRPr="00F702DF">
        <w:rPr>
          <w:sz w:val="24"/>
          <w:szCs w:val="24"/>
        </w:rPr>
        <w:t xml:space="preserve">, </w:t>
      </w:r>
      <w:r w:rsidR="00FD28B0" w:rsidRPr="0052548F">
        <w:rPr>
          <w:i/>
          <w:iCs/>
          <w:sz w:val="24"/>
          <w:szCs w:val="24"/>
        </w:rPr>
        <w:t>NAT2</w:t>
      </w:r>
      <w:r w:rsidRPr="00FD28B0">
        <w:rPr>
          <w:i/>
          <w:iCs/>
          <w:sz w:val="24"/>
          <w:szCs w:val="24"/>
        </w:rPr>
        <w:t>*27</w:t>
      </w:r>
      <w:r w:rsidRPr="0052548F">
        <w:rPr>
          <w:i/>
          <w:iCs/>
          <w:sz w:val="24"/>
          <w:szCs w:val="24"/>
        </w:rPr>
        <w:t xml:space="preserve">, </w:t>
      </w:r>
      <w:r w:rsidRPr="00FD28B0">
        <w:rPr>
          <w:i/>
          <w:iCs/>
          <w:sz w:val="24"/>
          <w:szCs w:val="24"/>
        </w:rPr>
        <w:t>*32</w:t>
      </w:r>
      <w:r w:rsidRPr="00F702DF">
        <w:rPr>
          <w:sz w:val="24"/>
          <w:szCs w:val="24"/>
        </w:rPr>
        <w:t xml:space="preserve">, and </w:t>
      </w:r>
      <w:r w:rsidRPr="00F702DF">
        <w:rPr>
          <w:i/>
          <w:iCs/>
          <w:sz w:val="24"/>
          <w:szCs w:val="24"/>
        </w:rPr>
        <w:t>*48</w:t>
      </w:r>
      <w:r w:rsidR="00FD28B0">
        <w:rPr>
          <w:i/>
          <w:iCs/>
          <w:sz w:val="24"/>
          <w:szCs w:val="24"/>
        </w:rPr>
        <w:t xml:space="preserve">, </w:t>
      </w:r>
      <w:r w:rsidRPr="00F702DF">
        <w:rPr>
          <w:sz w:val="24"/>
          <w:szCs w:val="24"/>
        </w:rPr>
        <w:t xml:space="preserve">were considered for this designation. </w:t>
      </w:r>
      <w:r w:rsidRPr="00F702DF">
        <w:rPr>
          <w:i/>
          <w:iCs/>
          <w:sz w:val="24"/>
          <w:szCs w:val="24"/>
        </w:rPr>
        <w:t>NAT2*27</w:t>
      </w:r>
      <w:r w:rsidRPr="00F702DF">
        <w:rPr>
          <w:sz w:val="24"/>
          <w:szCs w:val="24"/>
        </w:rPr>
        <w:t xml:space="preserve"> </w:t>
      </w:r>
      <w:r w:rsidR="0052548F">
        <w:rPr>
          <w:sz w:val="24"/>
          <w:szCs w:val="24"/>
        </w:rPr>
        <w:t>contains</w:t>
      </w:r>
      <w:r w:rsidRPr="00F702DF">
        <w:rPr>
          <w:sz w:val="24"/>
          <w:szCs w:val="24"/>
        </w:rPr>
        <w:t xml:space="preserve"> c.589C&gt;T</w:t>
      </w:r>
      <w:r w:rsidR="00FD28B0">
        <w:rPr>
          <w:sz w:val="24"/>
          <w:szCs w:val="24"/>
        </w:rPr>
        <w:t xml:space="preserve"> which</w:t>
      </w:r>
      <w:r w:rsidRPr="00F702DF">
        <w:rPr>
          <w:sz w:val="24"/>
          <w:szCs w:val="24"/>
        </w:rPr>
        <w:t xml:space="preserve"> introduc</w:t>
      </w:r>
      <w:r w:rsidR="00FD28B0">
        <w:rPr>
          <w:sz w:val="24"/>
          <w:szCs w:val="24"/>
        </w:rPr>
        <w:t>es</w:t>
      </w:r>
      <w:r w:rsidRPr="00F702DF">
        <w:rPr>
          <w:sz w:val="24"/>
          <w:szCs w:val="24"/>
        </w:rPr>
        <w:t xml:space="preserve"> a premature stop codon </w:t>
      </w:r>
      <w:r w:rsidRPr="00F702DF">
        <w:rPr>
          <w:sz w:val="24"/>
          <w:szCs w:val="24"/>
        </w:rPr>
        <w:lastRenderedPageBreak/>
        <w:t>(p.R197X) that leads to a truncated protein predicted to be nonfunctional</w:t>
      </w:r>
      <w:r w:rsidR="006440D5">
        <w:rPr>
          <w:sz w:val="24"/>
          <w:szCs w:val="24"/>
        </w:rPr>
        <w:t>.</w:t>
      </w:r>
      <w:r w:rsidR="006440D5">
        <w:rPr>
          <w:sz w:val="24"/>
          <w:szCs w:val="24"/>
        </w:rPr>
        <w:fldChar w:fldCharType="begin">
          <w:fldData xml:space="preserve">PEVuZE5vdGU+PENpdGU+PEF1dGhvcj5NYXRpbWJhPC9BdXRob3I+PFllYXI+MjAwOTwvWWVhcj48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</w:fldData>
        </w:fldChar>
      </w:r>
      <w:r w:rsidR="00091871">
        <w:rPr>
          <w:sz w:val="24"/>
          <w:szCs w:val="24"/>
        </w:rPr>
        <w:instrText xml:space="preserve"> ADDIN EN.CITE </w:instrText>
      </w:r>
      <w:r w:rsidR="00091871">
        <w:rPr>
          <w:sz w:val="24"/>
          <w:szCs w:val="24"/>
        </w:rPr>
        <w:fldChar w:fldCharType="begin">
          <w:fldData xml:space="preserve">PEVuZE5vdGU+PENpdGU+PEF1dGhvcj5NYXRpbWJhPC9BdXRob3I+PFllYXI+MjAwOTwvWWVhcj48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</w:fldData>
        </w:fldChar>
      </w:r>
      <w:r w:rsidR="00091871">
        <w:rPr>
          <w:sz w:val="24"/>
          <w:szCs w:val="24"/>
        </w:rPr>
        <w:instrText xml:space="preserve"> ADDIN EN.CITE.DATA </w:instrText>
      </w:r>
      <w:r w:rsidR="00091871">
        <w:rPr>
          <w:sz w:val="24"/>
          <w:szCs w:val="24"/>
        </w:rPr>
      </w:r>
      <w:r w:rsidR="00091871">
        <w:rPr>
          <w:sz w:val="24"/>
          <w:szCs w:val="24"/>
        </w:rPr>
        <w:fldChar w:fldCharType="end"/>
      </w:r>
      <w:r w:rsidR="006440D5">
        <w:rPr>
          <w:sz w:val="24"/>
          <w:szCs w:val="24"/>
        </w:rPr>
      </w:r>
      <w:r w:rsidR="006440D5">
        <w:rPr>
          <w:sz w:val="24"/>
          <w:szCs w:val="24"/>
        </w:rPr>
        <w:fldChar w:fldCharType="separate"/>
      </w:r>
      <w:r w:rsidR="00091871" w:rsidRPr="00091871">
        <w:rPr>
          <w:noProof/>
          <w:sz w:val="24"/>
          <w:szCs w:val="24"/>
          <w:vertAlign w:val="superscript"/>
        </w:rPr>
        <w:t>69</w:t>
      </w:r>
      <w:r w:rsidR="006440D5">
        <w:rPr>
          <w:sz w:val="24"/>
          <w:szCs w:val="24"/>
        </w:rPr>
        <w:fldChar w:fldCharType="end"/>
      </w:r>
      <w:r w:rsidRPr="00F702DF">
        <w:rPr>
          <w:sz w:val="24"/>
          <w:szCs w:val="24"/>
        </w:rPr>
        <w:t xml:space="preserve"> Although it lacks about one-third of the coding sequence, it </w:t>
      </w:r>
      <w:r w:rsidR="00FD28B0">
        <w:rPr>
          <w:sz w:val="24"/>
          <w:szCs w:val="24"/>
        </w:rPr>
        <w:t>remains unknown whether</w:t>
      </w:r>
      <w:r w:rsidR="00626B73">
        <w:rPr>
          <w:sz w:val="24"/>
          <w:szCs w:val="24"/>
        </w:rPr>
        <w:t xml:space="preserve"> or to which degree</w:t>
      </w:r>
      <w:r w:rsidR="00FD28B0">
        <w:rPr>
          <w:sz w:val="24"/>
          <w:szCs w:val="24"/>
        </w:rPr>
        <w:t xml:space="preserve"> the truncation </w:t>
      </w:r>
      <w:r w:rsidR="00626B73">
        <w:rPr>
          <w:sz w:val="24"/>
          <w:szCs w:val="24"/>
        </w:rPr>
        <w:t>impacts function</w:t>
      </w:r>
      <w:r w:rsidRPr="00F702DF">
        <w:rPr>
          <w:sz w:val="24"/>
          <w:szCs w:val="24"/>
        </w:rPr>
        <w:t xml:space="preserve">. </w:t>
      </w:r>
      <w:r w:rsidRPr="00F702DF">
        <w:rPr>
          <w:i/>
          <w:iCs/>
          <w:sz w:val="24"/>
          <w:szCs w:val="24"/>
        </w:rPr>
        <w:t>In silico</w:t>
      </w:r>
      <w:r w:rsidRPr="00F702DF">
        <w:rPr>
          <w:sz w:val="24"/>
          <w:szCs w:val="24"/>
        </w:rPr>
        <w:t xml:space="preserve"> predictions suggest decreased or no activity, but due to a lack of </w:t>
      </w:r>
      <w:r w:rsidRPr="00F702DF">
        <w:rPr>
          <w:i/>
          <w:iCs/>
          <w:sz w:val="24"/>
          <w:szCs w:val="24"/>
        </w:rPr>
        <w:t>in vitro</w:t>
      </w:r>
      <w:r w:rsidRPr="00F702DF">
        <w:rPr>
          <w:sz w:val="24"/>
          <w:szCs w:val="24"/>
        </w:rPr>
        <w:t xml:space="preserve"> or </w:t>
      </w:r>
      <w:r w:rsidRPr="00F702DF">
        <w:rPr>
          <w:i/>
          <w:iCs/>
          <w:sz w:val="24"/>
          <w:szCs w:val="24"/>
        </w:rPr>
        <w:t>in vivo</w:t>
      </w:r>
      <w:r w:rsidRPr="00F702DF">
        <w:rPr>
          <w:sz w:val="24"/>
          <w:szCs w:val="24"/>
        </w:rPr>
        <w:t xml:space="preserve"> evidence and uncertainty about the consequence of the </w:t>
      </w:r>
      <w:r w:rsidR="00626B73">
        <w:rPr>
          <w:sz w:val="24"/>
          <w:szCs w:val="24"/>
        </w:rPr>
        <w:t>integrity of the</w:t>
      </w:r>
      <w:r w:rsidR="00626B73" w:rsidRPr="00F702DF">
        <w:rPr>
          <w:sz w:val="24"/>
          <w:szCs w:val="24"/>
        </w:rPr>
        <w:t xml:space="preserve"> </w:t>
      </w:r>
      <w:r w:rsidRPr="00F702DF">
        <w:rPr>
          <w:sz w:val="24"/>
          <w:szCs w:val="24"/>
        </w:rPr>
        <w:t xml:space="preserve">active site, it was assigned uncertain function. </w:t>
      </w:r>
      <w:r w:rsidRPr="00F702DF">
        <w:rPr>
          <w:i/>
          <w:iCs/>
          <w:sz w:val="24"/>
          <w:szCs w:val="24"/>
        </w:rPr>
        <w:t>NAT2*32</w:t>
      </w:r>
      <w:r w:rsidRPr="00F702DF">
        <w:rPr>
          <w:sz w:val="24"/>
          <w:szCs w:val="24"/>
        </w:rPr>
        <w:t xml:space="preserve">, defined by c.203G&gt;A </w:t>
      </w:r>
      <w:r w:rsidR="00463314" w:rsidRPr="00F702DF">
        <w:rPr>
          <w:sz w:val="24"/>
          <w:szCs w:val="24"/>
        </w:rPr>
        <w:t>(p.C68Y)</w:t>
      </w:r>
      <w:r w:rsidR="00463314">
        <w:rPr>
          <w:sz w:val="24"/>
          <w:szCs w:val="24"/>
        </w:rPr>
        <w:t xml:space="preserve"> </w:t>
      </w:r>
      <w:r w:rsidRPr="00F702DF">
        <w:rPr>
          <w:sz w:val="24"/>
          <w:szCs w:val="24"/>
        </w:rPr>
        <w:t>and c.341T&gt;C</w:t>
      </w:r>
      <w:r w:rsidR="00463314">
        <w:rPr>
          <w:sz w:val="24"/>
          <w:szCs w:val="24"/>
        </w:rPr>
        <w:t xml:space="preserve"> (p.I114T)</w:t>
      </w:r>
      <w:r w:rsidRPr="00F702DF">
        <w:rPr>
          <w:sz w:val="24"/>
          <w:szCs w:val="24"/>
        </w:rPr>
        <w:t xml:space="preserve">, was considered for no function based on </w:t>
      </w:r>
      <w:r w:rsidR="00463314" w:rsidRPr="00F702DF">
        <w:rPr>
          <w:sz w:val="24"/>
          <w:szCs w:val="24"/>
        </w:rPr>
        <w:t>p.C68Y</w:t>
      </w:r>
      <w:r w:rsidRPr="00F702DF">
        <w:rPr>
          <w:sz w:val="24"/>
          <w:szCs w:val="24"/>
        </w:rPr>
        <w:t xml:space="preserve">, which affects a key active site residue </w:t>
      </w:r>
      <w:r w:rsidR="00502263">
        <w:rPr>
          <w:sz w:val="24"/>
          <w:szCs w:val="24"/>
        </w:rPr>
        <w:t>that</w:t>
      </w:r>
      <w:r w:rsidR="00463314">
        <w:rPr>
          <w:sz w:val="24"/>
          <w:szCs w:val="24"/>
        </w:rPr>
        <w:t xml:space="preserve"> is integral for</w:t>
      </w:r>
      <w:r w:rsidRPr="00F702DF">
        <w:rPr>
          <w:sz w:val="24"/>
          <w:szCs w:val="24"/>
        </w:rPr>
        <w:t xml:space="preserve"> acetyl transfer.</w:t>
      </w:r>
      <w:r w:rsidR="000C0011">
        <w:rPr>
          <w:sz w:val="24"/>
          <w:szCs w:val="24"/>
        </w:rPr>
        <w:fldChar w:fldCharType="begin"/>
      </w:r>
      <w:r w:rsidR="00091871">
        <w:rPr>
          <w:sz w:val="24"/>
          <w:szCs w:val="24"/>
        </w:rPr>
        <w:instrText xml:space="preserve"> ADDIN EN.CITE &lt;EndNote&gt;&lt;Cite&gt;&lt;Author&gt;Dupret&lt;/Author&gt;&lt;Year&gt;1992&lt;/Year&gt;&lt;RecNum&gt;132&lt;/RecNum&gt;&lt;DisplayText&gt;&lt;style face="superscript"&gt;70&lt;/style&gt;&lt;/DisplayText&gt;&lt;record&gt;&lt;rec-number&gt;132&lt;/rec-number&gt;&lt;foreign-keys&gt;&lt;key app="EN" db-id="saf9dxrr1xaesaer2pav0dthders5d0fpwpr" timestamp="1750795748"&gt;132&lt;/key&gt;&lt;/foreign-keys&gt;&lt;ref-type name="Journal Article"&gt;17&lt;/ref-type&gt;&lt;contributors&gt;&lt;authors&gt;&lt;author&gt;Dupret, J. M.&lt;/author&gt;&lt;author&gt;Grant, D. M.&lt;/author&gt;&lt;/authors&gt;&lt;/contributors&gt;&lt;auth-address&gt;Division of Clinical Pharmacology and Toxicology, Hospital for Sick Children, Toronto, Canada.&lt;/auth-address&gt;&lt;titles&gt;&lt;title&gt;Site-directed mutagenesis of recombinant human arylamine N-acetyltransferase expressed in Escherichia coli. Evidence for direct involvement of Cys68 in the catalytic mechanism of polymorphic human NAT2&lt;/title&gt;&lt;secondary-title&gt;J Biol Chem&lt;/secondary-title&gt;&lt;/titles&gt;&lt;periodical&gt;&lt;full-title&gt;J Biol Chem&lt;/full-title&gt;&lt;/periodical&gt;&lt;pages&gt;7381-5&lt;/pages&gt;&lt;volume&gt;267&lt;/volume&gt;&lt;number&gt;11&lt;/number&gt;&lt;keywords&gt;&lt;keyword&gt;Arylamine N-Acetyltransferase/genetics/*metabolism&lt;/keyword&gt;&lt;keyword&gt;Base Sequence&lt;/keyword&gt;&lt;keyword&gt;Blotting, Western&lt;/keyword&gt;&lt;keyword&gt;Catalysis&lt;/keyword&gt;&lt;keyword&gt;Cloning, Molecular&lt;/keyword&gt;&lt;keyword&gt;Electrophoresis, Polyacrylamide Gel&lt;/keyword&gt;&lt;keyword&gt;Escherichia coli/*genetics&lt;/keyword&gt;&lt;keyword&gt;Humans&lt;/keyword&gt;&lt;keyword&gt;Kinetics&lt;/keyword&gt;&lt;keyword&gt;Molecular Sequence Data&lt;/keyword&gt;&lt;keyword&gt;*Mutagenesis, Site-Directed&lt;/keyword&gt;&lt;keyword&gt;Polymerase Chain Reaction&lt;/keyword&gt;&lt;keyword&gt;*Polymorphism, Genetic&lt;/keyword&gt;&lt;keyword&gt;Recombinant Proteins/genetics/metabolism&lt;/keyword&gt;&lt;/keywords&gt;&lt;dates&gt;&lt;year&gt;1992&lt;/year&gt;&lt;pub-dates&gt;&lt;date&gt;Apr 15&lt;/date&gt;&lt;/pub-dates&gt;&lt;/dates&gt;&lt;isbn&gt;0021-9258 (Print)&amp;#xD;0021-9258 (Linking)&lt;/isbn&gt;&lt;accession-num&gt;1559981&lt;/accession-num&gt;&lt;urls&gt;&lt;related-urls&gt;&lt;url&gt;https://www.ncbi.nlm.nih.gov/pubmed/1559981&lt;/url&gt;&lt;/related-urls&gt;&lt;/urls&gt;&lt;remote-database-name&gt;Medline&lt;/remote-database-name&gt;&lt;remote-database-provider&gt;NLM&lt;/remote-database-provider&gt;&lt;/record&gt;&lt;/Cite&gt;&lt;/EndNote&gt;</w:instrText>
      </w:r>
      <w:r w:rsidR="000C0011">
        <w:rPr>
          <w:sz w:val="24"/>
          <w:szCs w:val="24"/>
        </w:rPr>
        <w:fldChar w:fldCharType="separate"/>
      </w:r>
      <w:r w:rsidR="00091871" w:rsidRPr="00091871">
        <w:rPr>
          <w:noProof/>
          <w:sz w:val="24"/>
          <w:szCs w:val="24"/>
          <w:vertAlign w:val="superscript"/>
        </w:rPr>
        <w:t>70</w:t>
      </w:r>
      <w:r w:rsidR="000C0011">
        <w:rPr>
          <w:sz w:val="24"/>
          <w:szCs w:val="24"/>
        </w:rPr>
        <w:fldChar w:fldCharType="end"/>
      </w:r>
      <w:r w:rsidRPr="00F702DF">
        <w:rPr>
          <w:sz w:val="24"/>
          <w:szCs w:val="24"/>
        </w:rPr>
        <w:t xml:space="preserve"> While </w:t>
      </w:r>
      <w:r w:rsidRPr="00F702DF">
        <w:rPr>
          <w:i/>
          <w:iCs/>
          <w:sz w:val="24"/>
          <w:szCs w:val="24"/>
        </w:rPr>
        <w:t>in vitro</w:t>
      </w:r>
      <w:r w:rsidRPr="00F702DF">
        <w:rPr>
          <w:sz w:val="24"/>
          <w:szCs w:val="24"/>
        </w:rPr>
        <w:t xml:space="preserve"> studies suggest </w:t>
      </w:r>
      <w:r w:rsidR="00EC1E24" w:rsidRPr="00F702DF">
        <w:rPr>
          <w:sz w:val="24"/>
          <w:szCs w:val="24"/>
        </w:rPr>
        <w:t>substitutions at residue</w:t>
      </w:r>
      <w:r w:rsidR="008D5B11" w:rsidRPr="00F702DF">
        <w:rPr>
          <w:sz w:val="24"/>
          <w:szCs w:val="24"/>
        </w:rPr>
        <w:t xml:space="preserve"> p.C68</w:t>
      </w:r>
      <w:r w:rsidRPr="00F702DF">
        <w:rPr>
          <w:sz w:val="24"/>
          <w:szCs w:val="24"/>
        </w:rPr>
        <w:t xml:space="preserve"> abolish</w:t>
      </w:r>
      <w:r w:rsidR="008D5B11" w:rsidRPr="00F702DF">
        <w:rPr>
          <w:sz w:val="24"/>
          <w:szCs w:val="24"/>
        </w:rPr>
        <w:t xml:space="preserve"> </w:t>
      </w:r>
      <w:r w:rsidRPr="00F702DF">
        <w:rPr>
          <w:sz w:val="24"/>
          <w:szCs w:val="24"/>
        </w:rPr>
        <w:t>enzymatic activity,</w:t>
      </w:r>
      <w:r w:rsidR="003F7E87">
        <w:rPr>
          <w:sz w:val="24"/>
          <w:szCs w:val="24"/>
        </w:rPr>
        <w:fldChar w:fldCharType="begin">
          <w:fldData xml:space="preserve">PEVuZE5vdGU+PENpdGU+PEF1dGhvcj5EZWxvbWVuaWU8L0F1dGhvcj48WWVhcj4xOTk3PC9ZZWFy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</w:fldData>
        </w:fldChar>
      </w:r>
      <w:r w:rsidR="00091871">
        <w:rPr>
          <w:sz w:val="24"/>
          <w:szCs w:val="24"/>
        </w:rPr>
        <w:instrText xml:space="preserve"> ADDIN EN.CITE </w:instrText>
      </w:r>
      <w:r w:rsidR="00091871">
        <w:rPr>
          <w:sz w:val="24"/>
          <w:szCs w:val="24"/>
        </w:rPr>
        <w:fldChar w:fldCharType="begin">
          <w:fldData xml:space="preserve">PEVuZE5vdGU+PENpdGU+PEF1dGhvcj5EZWxvbWVuaWU8L0F1dGhvcj48WWVhcj4xOTk3PC9ZZWFy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</w:fldData>
        </w:fldChar>
      </w:r>
      <w:r w:rsidR="00091871">
        <w:rPr>
          <w:sz w:val="24"/>
          <w:szCs w:val="24"/>
        </w:rPr>
        <w:instrText xml:space="preserve"> ADDIN EN.CITE.DATA </w:instrText>
      </w:r>
      <w:r w:rsidR="00091871">
        <w:rPr>
          <w:sz w:val="24"/>
          <w:szCs w:val="24"/>
        </w:rPr>
      </w:r>
      <w:r w:rsidR="00091871">
        <w:rPr>
          <w:sz w:val="24"/>
          <w:szCs w:val="24"/>
        </w:rPr>
        <w:fldChar w:fldCharType="end"/>
      </w:r>
      <w:r w:rsidR="003F7E87">
        <w:rPr>
          <w:sz w:val="24"/>
          <w:szCs w:val="24"/>
        </w:rPr>
      </w:r>
      <w:r w:rsidR="003F7E87">
        <w:rPr>
          <w:sz w:val="24"/>
          <w:szCs w:val="24"/>
        </w:rPr>
        <w:fldChar w:fldCharType="separate"/>
      </w:r>
      <w:r w:rsidR="00091871" w:rsidRPr="00091871">
        <w:rPr>
          <w:noProof/>
          <w:sz w:val="24"/>
          <w:szCs w:val="24"/>
          <w:vertAlign w:val="superscript"/>
        </w:rPr>
        <w:t>70,71</w:t>
      </w:r>
      <w:r w:rsidR="003F7E87">
        <w:rPr>
          <w:sz w:val="24"/>
          <w:szCs w:val="24"/>
        </w:rPr>
        <w:fldChar w:fldCharType="end"/>
      </w:r>
      <w:r w:rsidRPr="00F702DF">
        <w:rPr>
          <w:sz w:val="24"/>
          <w:szCs w:val="24"/>
        </w:rPr>
        <w:t xml:space="preserve"> the committee could not reach a consensus and instead classified </w:t>
      </w:r>
      <w:r w:rsidRPr="00F702DF">
        <w:rPr>
          <w:i/>
          <w:iCs/>
          <w:sz w:val="24"/>
          <w:szCs w:val="24"/>
        </w:rPr>
        <w:t>NAT2*32</w:t>
      </w:r>
      <w:r w:rsidRPr="00F702DF">
        <w:rPr>
          <w:sz w:val="24"/>
          <w:szCs w:val="24"/>
        </w:rPr>
        <w:t xml:space="preserve"> as decreased function due to the well-documented role of c.341T&gt;C (p.I114T). Similarly, </w:t>
      </w:r>
      <w:r w:rsidRPr="00F702DF">
        <w:rPr>
          <w:i/>
          <w:iCs/>
          <w:sz w:val="24"/>
          <w:szCs w:val="24"/>
        </w:rPr>
        <w:t>NAT2*48</w:t>
      </w:r>
      <w:r w:rsidRPr="00F702DF">
        <w:rPr>
          <w:sz w:val="24"/>
          <w:szCs w:val="24"/>
        </w:rPr>
        <w:t>, carrying c.364G&gt;A (</w:t>
      </w:r>
      <w:r w:rsidR="00463314">
        <w:rPr>
          <w:sz w:val="24"/>
          <w:szCs w:val="24"/>
        </w:rPr>
        <w:t>p.</w:t>
      </w:r>
      <w:r w:rsidRPr="00F702DF">
        <w:rPr>
          <w:sz w:val="24"/>
          <w:szCs w:val="24"/>
        </w:rPr>
        <w:t xml:space="preserve">D122N), was considered for no function based on </w:t>
      </w:r>
      <w:r w:rsidRPr="00F702DF">
        <w:rPr>
          <w:i/>
          <w:iCs/>
          <w:sz w:val="24"/>
          <w:szCs w:val="24"/>
        </w:rPr>
        <w:t>in vitro</w:t>
      </w:r>
      <w:r w:rsidRPr="00F702DF">
        <w:rPr>
          <w:sz w:val="24"/>
          <w:szCs w:val="24"/>
        </w:rPr>
        <w:t xml:space="preserve"> evidence of undetectable enzymatic activity and protein expression.</w:t>
      </w:r>
      <w:r w:rsidR="00830B2A">
        <w:rPr>
          <w:sz w:val="24"/>
          <w:szCs w:val="24"/>
        </w:rPr>
        <w:fldChar w:fldCharType="begin"/>
      </w:r>
      <w:r w:rsidR="00091871">
        <w:rPr>
          <w:sz w:val="24"/>
          <w:szCs w:val="24"/>
        </w:rPr>
        <w:instrText xml:space="preserve"> ADDIN EN.CITE &lt;EndNote&gt;&lt;Cite&gt;&lt;Author&gt;Zang&lt;/Author&gt;&lt;Year&gt;2007&lt;/Year&gt;&lt;RecNum&gt;64&lt;/RecNum&gt;&lt;DisplayText&gt;&lt;style face="superscript"&gt;64&lt;/style&gt;&lt;/DisplayText&gt;&lt;record&gt;&lt;rec-number&gt;64&lt;/rec-number&gt;&lt;foreign-keys&gt;&lt;key app="EN" db-id="saf9dxrr1xaesaer2pav0dthders5d0fpwpr" timestamp="1733157450"&gt;64&lt;/key&gt;&lt;/foreign-keys&gt;&lt;ref-type name="Journal Article"&gt;17&lt;/ref-type&gt;&lt;contributors&gt;&lt;authors&gt;&lt;author&gt;Zang, Y.&lt;/author&gt;&lt;author&gt;Doll, M. A.&lt;/author&gt;&lt;author&gt;Zhao, S.&lt;/author&gt;&lt;author&gt;States, J. C.&lt;/author&gt;&lt;author&gt;Hein, D. W.&lt;/author&gt;&lt;/authors&gt;&lt;/contributors&gt;&lt;auth-address&gt;Department of Pharmacology and Toxicology, James Graham Brown Cancer Center, University of Louisville School of Medicine, Louisville, KY 40292, USA.&lt;/auth-address&gt;&lt;titles&gt;&lt;title&gt;Functional characterization of single-nucleotide polymorphisms and haplotypes of human N-acetyltransferase 2&lt;/title&gt;&lt;secondary-title&gt;Carcinogenesis&lt;/secondary-title&gt;&lt;/titles&gt;&lt;periodical&gt;&lt;full-title&gt;Carcinogenesis&lt;/full-title&gt;&lt;/periodical&gt;&lt;pages&gt;1665-71&lt;/pages&gt;&lt;volume&gt;28&lt;/volume&gt;&lt;number&gt;8&lt;/number&gt;&lt;edition&gt;20070413&lt;/edition&gt;&lt;keywords&gt;&lt;keyword&gt;Acetylation&lt;/keyword&gt;&lt;keyword&gt;Animals&lt;/keyword&gt;&lt;keyword&gt;Arylamine N-Acetyltransferase/*genetics/metabolism/physiology&lt;/keyword&gt;&lt;keyword&gt;COS Cells&lt;/keyword&gt;&lt;keyword&gt;Chlorocebus aethiops&lt;/keyword&gt;&lt;keyword&gt;*Haplotypes&lt;/keyword&gt;&lt;keyword&gt;Humans&lt;/keyword&gt;&lt;keyword&gt;Phenotype&lt;/keyword&gt;&lt;keyword&gt;*Polymorphism, Single Nucleotide&lt;/keyword&gt;&lt;keyword&gt;Sulfamethazine/antagonists &amp;amp; inhibitors/metabolism&lt;/keyword&gt;&lt;/keywords&gt;&lt;dates&gt;&lt;year&gt;2007&lt;/year&gt;&lt;pub-dates&gt;&lt;date&gt;Aug&lt;/date&gt;&lt;/pub-dates&gt;&lt;/dates&gt;&lt;isbn&gt;0143-3334 (Print)&amp;#xD;1460-2180 (Electronic)&amp;#xD;0143-3334 (Linking)&lt;/isbn&gt;&lt;accession-num&gt;17434923&lt;/accession-num&gt;&lt;urls&gt;&lt;related-urls&gt;&lt;url&gt;https://www.ncbi.nlm.nih.gov/pubmed/17434923&lt;/url&gt;&lt;/related-urls&gt;&lt;/urls&gt;&lt;custom2&gt;PMC2085371&lt;/custom2&gt;&lt;electronic-resource-num&gt;10.1093/carcin/bgm085&lt;/electronic-resource-num&gt;&lt;remote-database-name&gt;Medline&lt;/remote-database-name&gt;&lt;remote-database-provider&gt;NLM&lt;/remote-database-provider&gt;&lt;/record&gt;&lt;/Cite&gt;&lt;/EndNote&gt;</w:instrText>
      </w:r>
      <w:r w:rsidR="00830B2A">
        <w:rPr>
          <w:sz w:val="24"/>
          <w:szCs w:val="24"/>
        </w:rPr>
        <w:fldChar w:fldCharType="separate"/>
      </w:r>
      <w:r w:rsidR="00091871" w:rsidRPr="00091871">
        <w:rPr>
          <w:noProof/>
          <w:sz w:val="24"/>
          <w:szCs w:val="24"/>
          <w:vertAlign w:val="superscript"/>
        </w:rPr>
        <w:t>64</w:t>
      </w:r>
      <w:r w:rsidR="00830B2A">
        <w:rPr>
          <w:sz w:val="24"/>
          <w:szCs w:val="24"/>
        </w:rPr>
        <w:fldChar w:fldCharType="end"/>
      </w:r>
      <w:r w:rsidRPr="00F702DF">
        <w:rPr>
          <w:sz w:val="24"/>
          <w:szCs w:val="24"/>
        </w:rPr>
        <w:t xml:space="preserve"> However, due to a lack of </w:t>
      </w:r>
      <w:r w:rsidRPr="00F702DF">
        <w:rPr>
          <w:i/>
          <w:iCs/>
          <w:sz w:val="24"/>
          <w:szCs w:val="24"/>
        </w:rPr>
        <w:t xml:space="preserve">in vivo </w:t>
      </w:r>
      <w:r w:rsidRPr="00F702DF">
        <w:rPr>
          <w:sz w:val="24"/>
          <w:szCs w:val="24"/>
        </w:rPr>
        <w:t xml:space="preserve">data confirming </w:t>
      </w:r>
      <w:r w:rsidR="00463314">
        <w:rPr>
          <w:sz w:val="24"/>
          <w:szCs w:val="24"/>
        </w:rPr>
        <w:t xml:space="preserve">a </w:t>
      </w:r>
      <w:r w:rsidRPr="00F702DF">
        <w:rPr>
          <w:sz w:val="24"/>
          <w:szCs w:val="24"/>
        </w:rPr>
        <w:t xml:space="preserve">complete loss of function, it was </w:t>
      </w:r>
      <w:r w:rsidR="009E3042">
        <w:rPr>
          <w:sz w:val="24"/>
          <w:szCs w:val="24"/>
        </w:rPr>
        <w:t xml:space="preserve">also </w:t>
      </w:r>
      <w:r w:rsidRPr="00F702DF">
        <w:rPr>
          <w:sz w:val="24"/>
          <w:szCs w:val="24"/>
        </w:rPr>
        <w:t>classified as decreased function. The distinction between decreased and no function remains relevant for gene function discussions, but clinically, individuals with two decreased function</w:t>
      </w:r>
      <w:r w:rsidR="002B09DF" w:rsidRPr="00F702DF">
        <w:rPr>
          <w:sz w:val="24"/>
          <w:szCs w:val="24"/>
        </w:rPr>
        <w:t xml:space="preserve"> alleles</w:t>
      </w:r>
      <w:r w:rsidRPr="00F702DF">
        <w:rPr>
          <w:sz w:val="24"/>
          <w:szCs w:val="24"/>
        </w:rPr>
        <w:t>, two no function</w:t>
      </w:r>
      <w:r w:rsidR="002B09DF" w:rsidRPr="00F702DF">
        <w:rPr>
          <w:sz w:val="24"/>
          <w:szCs w:val="24"/>
        </w:rPr>
        <w:t xml:space="preserve"> alleles</w:t>
      </w:r>
      <w:r w:rsidRPr="00F702DF">
        <w:rPr>
          <w:sz w:val="24"/>
          <w:szCs w:val="24"/>
        </w:rPr>
        <w:t xml:space="preserve">, or one of each </w:t>
      </w:r>
      <w:r w:rsidR="009135DA">
        <w:rPr>
          <w:sz w:val="24"/>
          <w:szCs w:val="24"/>
        </w:rPr>
        <w:t>are all</w:t>
      </w:r>
      <w:r w:rsidR="0016511D" w:rsidRPr="00F702DF">
        <w:rPr>
          <w:sz w:val="24"/>
          <w:szCs w:val="24"/>
        </w:rPr>
        <w:t xml:space="preserve"> </w:t>
      </w:r>
      <w:r w:rsidRPr="00F702DF">
        <w:rPr>
          <w:sz w:val="24"/>
          <w:szCs w:val="24"/>
        </w:rPr>
        <w:t>classified as poor metabolizers.</w:t>
      </w:r>
      <w:r w:rsidR="00463314">
        <w:rPr>
          <w:sz w:val="24"/>
          <w:szCs w:val="24"/>
        </w:rPr>
        <w:t xml:space="preserve"> </w:t>
      </w:r>
      <w:r w:rsidR="00DA2FD5">
        <w:rPr>
          <w:sz w:val="24"/>
          <w:szCs w:val="24"/>
        </w:rPr>
        <w:t>Of note, these phenotype ma</w:t>
      </w:r>
      <w:r w:rsidR="00DC35C6">
        <w:rPr>
          <w:sz w:val="24"/>
          <w:szCs w:val="24"/>
        </w:rPr>
        <w:t xml:space="preserve">ppings are currently applicable to hydralazine </w:t>
      </w:r>
      <w:r w:rsidR="00892795">
        <w:rPr>
          <w:sz w:val="24"/>
          <w:szCs w:val="24"/>
        </w:rPr>
        <w:t>and may need to be re-evaluated for other drugs.</w:t>
      </w:r>
    </w:p>
    <w:p w14:paraId="6A51415D" w14:textId="5E10EE25" w:rsidR="00ED6D77" w:rsidRPr="00B048C0" w:rsidRDefault="00ED6D77" w:rsidP="00B048C0">
      <w:pPr>
        <w:spacing w:before="100" w:beforeAutospacing="1" w:after="100" w:afterAutospacing="1" w:line="360" w:lineRule="auto"/>
        <w:rPr>
          <w:szCs w:val="24"/>
        </w:rPr>
      </w:pPr>
      <w:r w:rsidRPr="00ED6D77">
        <w:rPr>
          <w:i/>
          <w:iCs/>
          <w:sz w:val="24"/>
          <w:szCs w:val="24"/>
        </w:rPr>
        <w:t>In silico</w:t>
      </w:r>
      <w:r w:rsidRPr="00F45B51">
        <w:rPr>
          <w:sz w:val="24"/>
          <w:szCs w:val="24"/>
        </w:rPr>
        <w:t xml:space="preserve"> variant effect predictors (VEPs) were used to complement existing experimental data supporting allele function assignments</w:t>
      </w:r>
      <w:r w:rsidR="0003403B">
        <w:rPr>
          <w:sz w:val="24"/>
          <w:szCs w:val="24"/>
        </w:rPr>
        <w:t xml:space="preserve"> (</w:t>
      </w:r>
      <w:r w:rsidR="0003403B" w:rsidRPr="0003403B">
        <w:rPr>
          <w:b/>
          <w:bCs/>
          <w:sz w:val="24"/>
          <w:szCs w:val="24"/>
        </w:rPr>
        <w:t>Supplementary Excel File S1</w:t>
      </w:r>
      <w:r w:rsidR="0003403B">
        <w:rPr>
          <w:sz w:val="24"/>
          <w:szCs w:val="24"/>
        </w:rPr>
        <w:t>)</w:t>
      </w:r>
      <w:r w:rsidRPr="00F45B51">
        <w:rPr>
          <w:sz w:val="24"/>
          <w:szCs w:val="24"/>
        </w:rPr>
        <w:t>. Notably, five variants</w:t>
      </w:r>
      <w:r w:rsidR="00795BFC">
        <w:rPr>
          <w:sz w:val="24"/>
          <w:szCs w:val="24"/>
        </w:rPr>
        <w:t xml:space="preserve">, </w:t>
      </w:r>
      <w:r w:rsidRPr="00F45B51">
        <w:rPr>
          <w:sz w:val="24"/>
          <w:szCs w:val="24"/>
        </w:rPr>
        <w:t>c.403C&gt;G (p.L135V), c.472A&gt;C (p.I158L), c.518A&gt;G (p.K173R), c.803G&gt;A (p.R268K), and c.857G&gt;A (p.G286E)</w:t>
      </w:r>
      <w:r w:rsidR="00795BFC">
        <w:rPr>
          <w:sz w:val="24"/>
          <w:szCs w:val="24"/>
        </w:rPr>
        <w:t xml:space="preserve">, </w:t>
      </w:r>
      <w:r w:rsidRPr="00F45B51">
        <w:rPr>
          <w:sz w:val="24"/>
          <w:szCs w:val="24"/>
        </w:rPr>
        <w:t xml:space="preserve">were predicted to be neutral or tolerated by all nine VEPs tested. Of these, c.403C&gt;G, c.472A&gt;C, and c.518A&gt;G have not yet been tested experimentally, and additional data are needed to confirm that they </w:t>
      </w:r>
      <w:r w:rsidR="00795BFC">
        <w:rPr>
          <w:sz w:val="24"/>
          <w:szCs w:val="24"/>
        </w:rPr>
        <w:t xml:space="preserve">indeed </w:t>
      </w:r>
      <w:r w:rsidRPr="00F45B51">
        <w:rPr>
          <w:sz w:val="24"/>
          <w:szCs w:val="24"/>
        </w:rPr>
        <w:t>do not impair NAT2 function. The c.803G&gt;A variant</w:t>
      </w:r>
      <w:r w:rsidR="00F02DEE">
        <w:rPr>
          <w:sz w:val="24"/>
          <w:szCs w:val="24"/>
        </w:rPr>
        <w:t>,</w:t>
      </w:r>
      <w:r w:rsidRPr="00F45B51">
        <w:rPr>
          <w:sz w:val="24"/>
          <w:szCs w:val="24"/>
        </w:rPr>
        <w:t xml:space="preserve"> defin</w:t>
      </w:r>
      <w:r w:rsidR="00795BFC">
        <w:rPr>
          <w:sz w:val="24"/>
          <w:szCs w:val="24"/>
        </w:rPr>
        <w:t>ing</w:t>
      </w:r>
      <w:r w:rsidRPr="00F45B51">
        <w:rPr>
          <w:sz w:val="24"/>
          <w:szCs w:val="24"/>
        </w:rPr>
        <w:t xml:space="preserve"> </w:t>
      </w:r>
      <w:r w:rsidRPr="0015673C">
        <w:rPr>
          <w:i/>
          <w:iCs/>
          <w:sz w:val="24"/>
          <w:szCs w:val="24"/>
        </w:rPr>
        <w:t>NAT2*4</w:t>
      </w:r>
      <w:r w:rsidRPr="00F45B51">
        <w:rPr>
          <w:sz w:val="24"/>
          <w:szCs w:val="24"/>
        </w:rPr>
        <w:t xml:space="preserve">, has consistently </w:t>
      </w:r>
      <w:r w:rsidR="00795BFC">
        <w:rPr>
          <w:sz w:val="24"/>
          <w:szCs w:val="24"/>
        </w:rPr>
        <w:t xml:space="preserve">been </w:t>
      </w:r>
      <w:r w:rsidRPr="00F45B51">
        <w:rPr>
          <w:sz w:val="24"/>
          <w:szCs w:val="24"/>
        </w:rPr>
        <w:t>shown</w:t>
      </w:r>
      <w:r w:rsidR="00AA5182">
        <w:rPr>
          <w:sz w:val="24"/>
          <w:szCs w:val="24"/>
        </w:rPr>
        <w:t xml:space="preserve"> to have</w:t>
      </w:r>
      <w:r w:rsidRPr="00F45B51">
        <w:rPr>
          <w:sz w:val="24"/>
          <w:szCs w:val="24"/>
        </w:rPr>
        <w:t xml:space="preserve"> </w:t>
      </w:r>
      <w:r w:rsidR="009135DA">
        <w:rPr>
          <w:sz w:val="24"/>
          <w:szCs w:val="24"/>
        </w:rPr>
        <w:t>no impact on</w:t>
      </w:r>
      <w:r w:rsidRPr="00F45B51">
        <w:rPr>
          <w:sz w:val="24"/>
          <w:szCs w:val="24"/>
        </w:rPr>
        <w:t xml:space="preserve"> N-acetylation activity </w:t>
      </w:r>
      <w:r w:rsidRPr="008D6F8A">
        <w:rPr>
          <w:i/>
          <w:iCs/>
          <w:sz w:val="24"/>
          <w:szCs w:val="24"/>
        </w:rPr>
        <w:t xml:space="preserve">in vitro </w:t>
      </w:r>
      <w:r w:rsidRPr="00F45B51">
        <w:rPr>
          <w:sz w:val="24"/>
          <w:szCs w:val="24"/>
        </w:rPr>
        <w:t xml:space="preserve">and </w:t>
      </w:r>
      <w:r w:rsidRPr="008D6F8A">
        <w:rPr>
          <w:i/>
          <w:iCs/>
          <w:sz w:val="24"/>
          <w:szCs w:val="24"/>
        </w:rPr>
        <w:t>in vivo</w:t>
      </w:r>
      <w:r w:rsidRPr="00F45B51">
        <w:rPr>
          <w:sz w:val="24"/>
          <w:szCs w:val="24"/>
        </w:rPr>
        <w:t xml:space="preserve">. Interestingly, although computational tools predict c.857G&gt;A to be tolerated, alleles containing this variant </w:t>
      </w:r>
      <w:r w:rsidR="00AA5182">
        <w:rPr>
          <w:sz w:val="24"/>
          <w:szCs w:val="24"/>
        </w:rPr>
        <w:t>presented with</w:t>
      </w:r>
      <w:r w:rsidRPr="00F45B51">
        <w:rPr>
          <w:sz w:val="24"/>
          <w:szCs w:val="24"/>
        </w:rPr>
        <w:t xml:space="preserve"> decreased function experimentally, </w:t>
      </w:r>
      <w:r w:rsidR="00AA5182">
        <w:rPr>
          <w:sz w:val="24"/>
          <w:szCs w:val="24"/>
        </w:rPr>
        <w:t xml:space="preserve">which may be attributed </w:t>
      </w:r>
      <w:r w:rsidRPr="00F45B51">
        <w:rPr>
          <w:sz w:val="24"/>
          <w:szCs w:val="24"/>
        </w:rPr>
        <w:t>to substrate-specific effects</w:t>
      </w:r>
      <w:r w:rsidR="00AA5182">
        <w:rPr>
          <w:sz w:val="24"/>
          <w:szCs w:val="24"/>
        </w:rPr>
        <w:t xml:space="preserve">. This </w:t>
      </w:r>
      <w:r w:rsidR="00B82E5A">
        <w:rPr>
          <w:sz w:val="24"/>
          <w:szCs w:val="24"/>
        </w:rPr>
        <w:t xml:space="preserve">result </w:t>
      </w:r>
      <w:r w:rsidRPr="00F45B51">
        <w:rPr>
          <w:sz w:val="24"/>
          <w:szCs w:val="24"/>
        </w:rPr>
        <w:t>highlight</w:t>
      </w:r>
      <w:r w:rsidR="00AA5182">
        <w:rPr>
          <w:sz w:val="24"/>
          <w:szCs w:val="24"/>
        </w:rPr>
        <w:t>s</w:t>
      </w:r>
      <w:r w:rsidRPr="00F45B51">
        <w:rPr>
          <w:sz w:val="24"/>
          <w:szCs w:val="24"/>
        </w:rPr>
        <w:t xml:space="preserve"> </w:t>
      </w:r>
      <w:r w:rsidR="00AA5182">
        <w:rPr>
          <w:sz w:val="24"/>
          <w:szCs w:val="24"/>
        </w:rPr>
        <w:t xml:space="preserve">that </w:t>
      </w:r>
      <w:r w:rsidRPr="00ED6D77">
        <w:rPr>
          <w:i/>
          <w:iCs/>
          <w:sz w:val="24"/>
          <w:szCs w:val="24"/>
        </w:rPr>
        <w:t>in silico</w:t>
      </w:r>
      <w:r w:rsidRPr="00F45B51">
        <w:rPr>
          <w:sz w:val="24"/>
          <w:szCs w:val="24"/>
        </w:rPr>
        <w:t xml:space="preserve"> predictions </w:t>
      </w:r>
      <w:r w:rsidR="00AA5182">
        <w:rPr>
          <w:sz w:val="24"/>
          <w:szCs w:val="24"/>
        </w:rPr>
        <w:t>are not always accurate</w:t>
      </w:r>
      <w:r w:rsidRPr="00F45B51">
        <w:rPr>
          <w:sz w:val="24"/>
          <w:szCs w:val="24"/>
        </w:rPr>
        <w:t>. As such, CPIC interprets functional impact based solely on computational data with caution, assigning a limited strength of evidence to such cases</w:t>
      </w:r>
      <w:r w:rsidR="00F96799">
        <w:rPr>
          <w:sz w:val="24"/>
          <w:szCs w:val="24"/>
        </w:rPr>
        <w:t xml:space="preserve">; </w:t>
      </w:r>
      <w:r w:rsidR="00761A1D">
        <w:rPr>
          <w:sz w:val="24"/>
          <w:szCs w:val="24"/>
        </w:rPr>
        <w:t>however,</w:t>
      </w:r>
      <w:r w:rsidR="00F96799">
        <w:rPr>
          <w:sz w:val="24"/>
          <w:szCs w:val="24"/>
        </w:rPr>
        <w:t xml:space="preserve"> </w:t>
      </w:r>
      <w:r w:rsidRPr="00F45B51">
        <w:rPr>
          <w:sz w:val="24"/>
          <w:szCs w:val="24"/>
        </w:rPr>
        <w:t xml:space="preserve">no </w:t>
      </w:r>
      <w:r w:rsidRPr="00ED6D77">
        <w:rPr>
          <w:i/>
          <w:iCs/>
          <w:sz w:val="24"/>
          <w:szCs w:val="24"/>
        </w:rPr>
        <w:t>NAT2</w:t>
      </w:r>
      <w:r w:rsidRPr="00F45B51">
        <w:rPr>
          <w:sz w:val="24"/>
          <w:szCs w:val="24"/>
        </w:rPr>
        <w:t xml:space="preserve"> </w:t>
      </w:r>
      <w:r w:rsidR="00B30C9D">
        <w:rPr>
          <w:sz w:val="24"/>
          <w:szCs w:val="24"/>
        </w:rPr>
        <w:t xml:space="preserve">star </w:t>
      </w:r>
      <w:r w:rsidRPr="00F45B51">
        <w:rPr>
          <w:sz w:val="24"/>
          <w:szCs w:val="24"/>
        </w:rPr>
        <w:t xml:space="preserve">alleles </w:t>
      </w:r>
      <w:r w:rsidR="00F96799">
        <w:rPr>
          <w:sz w:val="24"/>
          <w:szCs w:val="24"/>
        </w:rPr>
        <w:t>were</w:t>
      </w:r>
      <w:r w:rsidR="00AA5182">
        <w:rPr>
          <w:sz w:val="24"/>
          <w:szCs w:val="24"/>
        </w:rPr>
        <w:t xml:space="preserve"> assigned function</w:t>
      </w:r>
      <w:r w:rsidRPr="00F45B51">
        <w:rPr>
          <w:sz w:val="24"/>
          <w:szCs w:val="24"/>
        </w:rPr>
        <w:t xml:space="preserve"> </w:t>
      </w:r>
      <w:r w:rsidR="00F96799" w:rsidRPr="00F45B51">
        <w:rPr>
          <w:sz w:val="24"/>
          <w:szCs w:val="24"/>
        </w:rPr>
        <w:t xml:space="preserve">solely </w:t>
      </w:r>
      <w:r w:rsidR="003A6726">
        <w:rPr>
          <w:sz w:val="24"/>
          <w:szCs w:val="24"/>
        </w:rPr>
        <w:t xml:space="preserve">based </w:t>
      </w:r>
      <w:r w:rsidRPr="00F45B51">
        <w:rPr>
          <w:sz w:val="24"/>
          <w:szCs w:val="24"/>
        </w:rPr>
        <w:t xml:space="preserve">on VEP. No variants were unanimously predicted to impair protein function; however, c.203G&gt;A (p.C68Y) and c.364G&gt;A (p.D122N) were predicted to be deleterious by </w:t>
      </w:r>
      <w:r w:rsidR="00980C6B" w:rsidRPr="003354DD">
        <w:rPr>
          <w:sz w:val="24"/>
          <w:szCs w:val="24"/>
        </w:rPr>
        <w:t>nine and eight</w:t>
      </w:r>
      <w:r w:rsidRPr="003354DD">
        <w:rPr>
          <w:sz w:val="24"/>
          <w:szCs w:val="24"/>
        </w:rPr>
        <w:t xml:space="preserve"> of </w:t>
      </w:r>
      <w:r w:rsidR="00AA5182" w:rsidRPr="003354DD">
        <w:rPr>
          <w:sz w:val="24"/>
          <w:szCs w:val="24"/>
        </w:rPr>
        <w:t xml:space="preserve">the </w:t>
      </w:r>
      <w:r w:rsidR="00A24EC0" w:rsidRPr="003354DD">
        <w:rPr>
          <w:sz w:val="24"/>
          <w:szCs w:val="24"/>
        </w:rPr>
        <w:t>ten</w:t>
      </w:r>
      <w:r w:rsidRPr="00F45B51">
        <w:rPr>
          <w:sz w:val="24"/>
          <w:szCs w:val="24"/>
        </w:rPr>
        <w:t xml:space="preserve"> tools, </w:t>
      </w:r>
      <w:r w:rsidR="00980C6B">
        <w:rPr>
          <w:sz w:val="24"/>
          <w:szCs w:val="24"/>
        </w:rPr>
        <w:t>respectively. In both cases, the remaining predictor(s)</w:t>
      </w:r>
      <w:r w:rsidRPr="00F45B51">
        <w:rPr>
          <w:sz w:val="24"/>
          <w:szCs w:val="24"/>
        </w:rPr>
        <w:t xml:space="preserve"> provid</w:t>
      </w:r>
      <w:r w:rsidR="00980C6B">
        <w:rPr>
          <w:sz w:val="24"/>
          <w:szCs w:val="24"/>
        </w:rPr>
        <w:t>ed</w:t>
      </w:r>
      <w:r w:rsidRPr="00F45B51">
        <w:rPr>
          <w:sz w:val="24"/>
          <w:szCs w:val="24"/>
        </w:rPr>
        <w:t xml:space="preserve"> an ambiguous result. Both were considered for a "no function" classification due to undetectable </w:t>
      </w:r>
      <w:r w:rsidRPr="00D27D1A">
        <w:rPr>
          <w:i/>
          <w:iCs/>
          <w:sz w:val="24"/>
          <w:szCs w:val="24"/>
        </w:rPr>
        <w:t>in vitro</w:t>
      </w:r>
      <w:r w:rsidRPr="00F45B51">
        <w:rPr>
          <w:sz w:val="24"/>
          <w:szCs w:val="24"/>
        </w:rPr>
        <w:t xml:space="preserve"> N-acetylation </w:t>
      </w:r>
      <w:r w:rsidRPr="00F45B51">
        <w:rPr>
          <w:sz w:val="24"/>
          <w:szCs w:val="24"/>
        </w:rPr>
        <w:lastRenderedPageBreak/>
        <w:t xml:space="preserve">activity, but the committee opted for "decreased function" due to the absence of supporting clinical data. Additionally, c.589C&gt;T (p.R197X), </w:t>
      </w:r>
      <w:r w:rsidR="00B32F89">
        <w:rPr>
          <w:sz w:val="24"/>
          <w:szCs w:val="24"/>
        </w:rPr>
        <w:t xml:space="preserve">resulting in </w:t>
      </w:r>
      <w:r w:rsidRPr="00F45B51">
        <w:rPr>
          <w:sz w:val="24"/>
          <w:szCs w:val="24"/>
        </w:rPr>
        <w:t xml:space="preserve">a premature stop </w:t>
      </w:r>
      <w:r w:rsidR="00B32F89">
        <w:rPr>
          <w:sz w:val="24"/>
          <w:szCs w:val="24"/>
        </w:rPr>
        <w:t>codon</w:t>
      </w:r>
      <w:r w:rsidRPr="00F45B51">
        <w:rPr>
          <w:sz w:val="24"/>
          <w:szCs w:val="24"/>
        </w:rPr>
        <w:t xml:space="preserve">, was consistently predicted to impair function by all VEPs capable of such assessments. In some cases, VEPs influenced final function assignments when experimental evidence was limited; for instance, </w:t>
      </w:r>
      <w:r w:rsidRPr="008D6F8A">
        <w:rPr>
          <w:i/>
          <w:iCs/>
          <w:sz w:val="24"/>
          <w:szCs w:val="24"/>
        </w:rPr>
        <w:t>NAT2</w:t>
      </w:r>
      <w:r w:rsidR="00D27D1A" w:rsidRPr="008D6F8A">
        <w:rPr>
          <w:i/>
          <w:iCs/>
          <w:sz w:val="24"/>
          <w:szCs w:val="24"/>
        </w:rPr>
        <w:t>*</w:t>
      </w:r>
      <w:r w:rsidRPr="008D6F8A">
        <w:rPr>
          <w:i/>
          <w:iCs/>
          <w:sz w:val="24"/>
          <w:szCs w:val="24"/>
        </w:rPr>
        <w:t>10</w:t>
      </w:r>
      <w:r w:rsidRPr="00F45B51">
        <w:rPr>
          <w:sz w:val="24"/>
          <w:szCs w:val="24"/>
        </w:rPr>
        <w:t xml:space="preserve">, which shows decreased </w:t>
      </w:r>
      <w:r w:rsidRPr="00D27D1A">
        <w:rPr>
          <w:i/>
          <w:iCs/>
          <w:sz w:val="24"/>
          <w:szCs w:val="24"/>
        </w:rPr>
        <w:t>in vitro</w:t>
      </w:r>
      <w:r w:rsidRPr="00F45B51">
        <w:rPr>
          <w:sz w:val="24"/>
          <w:szCs w:val="24"/>
        </w:rPr>
        <w:t xml:space="preserve"> activity but is predicted to be </w:t>
      </w:r>
      <w:r w:rsidRPr="003354DD">
        <w:rPr>
          <w:sz w:val="24"/>
          <w:szCs w:val="24"/>
        </w:rPr>
        <w:t xml:space="preserve">tolerated by </w:t>
      </w:r>
      <w:r w:rsidR="003354DD" w:rsidRPr="003354DD">
        <w:rPr>
          <w:sz w:val="24"/>
          <w:szCs w:val="24"/>
        </w:rPr>
        <w:t>nine</w:t>
      </w:r>
      <w:r w:rsidRPr="003354DD">
        <w:rPr>
          <w:sz w:val="24"/>
          <w:szCs w:val="24"/>
        </w:rPr>
        <w:t xml:space="preserve"> of </w:t>
      </w:r>
      <w:r w:rsidR="003354DD" w:rsidRPr="003354DD">
        <w:rPr>
          <w:sz w:val="24"/>
          <w:szCs w:val="24"/>
        </w:rPr>
        <w:t>ten</w:t>
      </w:r>
      <w:r w:rsidRPr="003354DD">
        <w:rPr>
          <w:sz w:val="24"/>
          <w:szCs w:val="24"/>
        </w:rPr>
        <w:t xml:space="preserve"> VEPs</w:t>
      </w:r>
      <w:r w:rsidRPr="00F45B51">
        <w:rPr>
          <w:sz w:val="24"/>
          <w:szCs w:val="24"/>
        </w:rPr>
        <w:t>, was ultimately assigned "uncertain function" due to conflicting evidence. Overall, VEPs provide valuable supplementary</w:t>
      </w:r>
      <w:r w:rsidR="00AA5182">
        <w:rPr>
          <w:sz w:val="24"/>
          <w:szCs w:val="24"/>
        </w:rPr>
        <w:t xml:space="preserve"> information</w:t>
      </w:r>
      <w:r w:rsidRPr="00F45B51">
        <w:rPr>
          <w:sz w:val="24"/>
          <w:szCs w:val="24"/>
        </w:rPr>
        <w:t xml:space="preserve"> to strengthen </w:t>
      </w:r>
      <w:r w:rsidR="00AA5182">
        <w:rPr>
          <w:sz w:val="24"/>
          <w:szCs w:val="24"/>
        </w:rPr>
        <w:t>available data</w:t>
      </w:r>
      <w:r w:rsidRPr="00F45B51">
        <w:rPr>
          <w:sz w:val="24"/>
          <w:szCs w:val="24"/>
        </w:rPr>
        <w:t>.</w:t>
      </w:r>
    </w:p>
    <w:p w14:paraId="3F5B5173" w14:textId="7620F07A" w:rsidR="00F56AB6" w:rsidRPr="00F702DF" w:rsidRDefault="00F56AB6" w:rsidP="008931EB">
      <w:pPr>
        <w:pStyle w:val="Heading2"/>
        <w:rPr>
          <w:szCs w:val="24"/>
        </w:rPr>
      </w:pPr>
      <w:r w:rsidRPr="00F702DF">
        <w:rPr>
          <w:szCs w:val="24"/>
        </w:rPr>
        <w:t xml:space="preserve">Genetic Test Interpretation </w:t>
      </w:r>
      <w:r w:rsidR="00AB747A" w:rsidRPr="00F702DF">
        <w:rPr>
          <w:szCs w:val="24"/>
        </w:rPr>
        <w:t>and</w:t>
      </w:r>
      <w:r w:rsidRPr="00F702DF">
        <w:rPr>
          <w:szCs w:val="24"/>
        </w:rPr>
        <w:t xml:space="preserve"> Clinical Relevance</w:t>
      </w:r>
    </w:p>
    <w:p w14:paraId="1D5A8A00" w14:textId="5E1760C5" w:rsidR="00031813" w:rsidRPr="00F702DF" w:rsidRDefault="00A202D3" w:rsidP="008931EB">
      <w:pPr>
        <w:spacing w:before="240" w:after="80" w:line="360" w:lineRule="auto"/>
        <w:rPr>
          <w:sz w:val="24"/>
          <w:szCs w:val="24"/>
        </w:rPr>
      </w:pPr>
      <w:r w:rsidRPr="00F702DF">
        <w:rPr>
          <w:sz w:val="24"/>
          <w:szCs w:val="24"/>
        </w:rPr>
        <w:t xml:space="preserve">According to the </w:t>
      </w:r>
      <w:hyperlink r:id="rId14" w:history="1">
        <w:r w:rsidRPr="006A0D6B">
          <w:rPr>
            <w:rStyle w:val="Hyperlink"/>
            <w:sz w:val="24"/>
            <w:szCs w:val="24"/>
          </w:rPr>
          <w:t>Genetic Testing Registry</w:t>
        </w:r>
      </w:hyperlink>
      <w:r w:rsidRPr="00F702DF">
        <w:rPr>
          <w:sz w:val="24"/>
          <w:szCs w:val="24"/>
        </w:rPr>
        <w:t>, t</w:t>
      </w:r>
      <w:r w:rsidR="005B0963" w:rsidRPr="00F702DF">
        <w:rPr>
          <w:sz w:val="24"/>
          <w:szCs w:val="24"/>
        </w:rPr>
        <w:t xml:space="preserve">here are currently </w:t>
      </w:r>
      <w:r w:rsidR="00795229">
        <w:rPr>
          <w:sz w:val="24"/>
          <w:szCs w:val="24"/>
        </w:rPr>
        <w:t>ten</w:t>
      </w:r>
      <w:r w:rsidR="005B0963" w:rsidRPr="00F702DF">
        <w:rPr>
          <w:sz w:val="24"/>
          <w:szCs w:val="24"/>
        </w:rPr>
        <w:t xml:space="preserve"> laboratories worldwide </w:t>
      </w:r>
      <w:r w:rsidR="00DA0CD0" w:rsidRPr="00F702DF">
        <w:rPr>
          <w:sz w:val="24"/>
          <w:szCs w:val="24"/>
        </w:rPr>
        <w:t>reporting</w:t>
      </w:r>
      <w:r w:rsidR="005B0963" w:rsidRPr="00F702DF">
        <w:rPr>
          <w:sz w:val="24"/>
          <w:szCs w:val="24"/>
        </w:rPr>
        <w:t xml:space="preserve"> </w:t>
      </w:r>
      <w:r w:rsidR="005B0963" w:rsidRPr="00F702DF">
        <w:rPr>
          <w:i/>
          <w:iCs/>
          <w:sz w:val="24"/>
          <w:szCs w:val="24"/>
        </w:rPr>
        <w:t>NAT2</w:t>
      </w:r>
      <w:r w:rsidR="005B0963" w:rsidRPr="00F702DF">
        <w:rPr>
          <w:sz w:val="24"/>
          <w:szCs w:val="24"/>
        </w:rPr>
        <w:t xml:space="preserve"> genotyp</w:t>
      </w:r>
      <w:r w:rsidR="00DA0CD0" w:rsidRPr="00F702DF">
        <w:rPr>
          <w:sz w:val="24"/>
          <w:szCs w:val="24"/>
        </w:rPr>
        <w:t>e</w:t>
      </w:r>
      <w:r w:rsidR="005B0963" w:rsidRPr="00F702DF">
        <w:rPr>
          <w:sz w:val="24"/>
          <w:szCs w:val="24"/>
        </w:rPr>
        <w:t xml:space="preserve"> using 13 available tests. Tests are performed using targeted SN</w:t>
      </w:r>
      <w:r w:rsidR="007C3886">
        <w:rPr>
          <w:sz w:val="24"/>
          <w:szCs w:val="24"/>
        </w:rPr>
        <w:t xml:space="preserve">V </w:t>
      </w:r>
      <w:r w:rsidR="005B0963" w:rsidRPr="00F702DF">
        <w:rPr>
          <w:sz w:val="24"/>
          <w:szCs w:val="24"/>
        </w:rPr>
        <w:t>detection</w:t>
      </w:r>
      <w:r w:rsidR="00C3076B" w:rsidRPr="00F702DF">
        <w:rPr>
          <w:sz w:val="24"/>
          <w:szCs w:val="24"/>
        </w:rPr>
        <w:t xml:space="preserve">, </w:t>
      </w:r>
      <w:r w:rsidR="005B0963" w:rsidRPr="00F702DF">
        <w:rPr>
          <w:sz w:val="24"/>
          <w:szCs w:val="24"/>
        </w:rPr>
        <w:t>next-generation</w:t>
      </w:r>
      <w:r w:rsidR="00C3076B" w:rsidRPr="00F702DF">
        <w:rPr>
          <w:sz w:val="24"/>
          <w:szCs w:val="24"/>
        </w:rPr>
        <w:t xml:space="preserve"> or Sanger </w:t>
      </w:r>
      <w:r w:rsidR="005B0963" w:rsidRPr="00F702DF">
        <w:rPr>
          <w:sz w:val="24"/>
          <w:szCs w:val="24"/>
        </w:rPr>
        <w:t xml:space="preserve">sequencing of the </w:t>
      </w:r>
      <w:r w:rsidR="005B0963" w:rsidRPr="00F702DF">
        <w:rPr>
          <w:i/>
          <w:iCs/>
          <w:sz w:val="24"/>
          <w:szCs w:val="24"/>
        </w:rPr>
        <w:t>NAT2</w:t>
      </w:r>
      <w:r w:rsidR="005B0963" w:rsidRPr="00F702DF">
        <w:rPr>
          <w:sz w:val="24"/>
          <w:szCs w:val="24"/>
        </w:rPr>
        <w:t xml:space="preserve"> coding region</w:t>
      </w:r>
      <w:r w:rsidR="00C3076B" w:rsidRPr="00F702DF">
        <w:rPr>
          <w:sz w:val="24"/>
          <w:szCs w:val="24"/>
        </w:rPr>
        <w:t xml:space="preserve">, or </w:t>
      </w:r>
      <w:r w:rsidR="005B0963" w:rsidRPr="00F702DF">
        <w:rPr>
          <w:sz w:val="24"/>
          <w:szCs w:val="24"/>
        </w:rPr>
        <w:t>allele-specific PCR.</w:t>
      </w:r>
      <w:r w:rsidR="00154768" w:rsidRPr="00F702DF">
        <w:rPr>
          <w:sz w:val="24"/>
          <w:szCs w:val="24"/>
        </w:rPr>
        <w:t xml:space="preserve"> </w:t>
      </w:r>
      <w:r w:rsidR="001E40A7">
        <w:rPr>
          <w:sz w:val="24"/>
          <w:szCs w:val="24"/>
        </w:rPr>
        <w:t>Although</w:t>
      </w:r>
      <w:r w:rsidR="00154768" w:rsidRPr="00F702DF">
        <w:rPr>
          <w:sz w:val="24"/>
          <w:szCs w:val="24"/>
        </w:rPr>
        <w:t xml:space="preserve"> </w:t>
      </w:r>
      <w:r w:rsidR="00F21301" w:rsidRPr="00F702DF">
        <w:rPr>
          <w:sz w:val="24"/>
          <w:szCs w:val="24"/>
        </w:rPr>
        <w:t>sequencing</w:t>
      </w:r>
      <w:r w:rsidR="00154768" w:rsidRPr="00F702DF">
        <w:rPr>
          <w:sz w:val="24"/>
          <w:szCs w:val="24"/>
        </w:rPr>
        <w:t xml:space="preserve"> the </w:t>
      </w:r>
      <w:r w:rsidR="00154768" w:rsidRPr="00F702DF">
        <w:rPr>
          <w:i/>
          <w:iCs/>
          <w:sz w:val="24"/>
          <w:szCs w:val="24"/>
        </w:rPr>
        <w:t>NAT2</w:t>
      </w:r>
      <w:r w:rsidR="00154768" w:rsidRPr="00F702DF">
        <w:rPr>
          <w:sz w:val="24"/>
          <w:szCs w:val="24"/>
        </w:rPr>
        <w:t xml:space="preserve"> coding region </w:t>
      </w:r>
      <w:r w:rsidR="001E40A7">
        <w:rPr>
          <w:sz w:val="24"/>
          <w:szCs w:val="24"/>
        </w:rPr>
        <w:t>allows identification of</w:t>
      </w:r>
      <w:r w:rsidR="00154768" w:rsidRPr="00F702DF">
        <w:rPr>
          <w:sz w:val="24"/>
          <w:szCs w:val="24"/>
        </w:rPr>
        <w:t xml:space="preserve"> all </w:t>
      </w:r>
      <w:r w:rsidR="00154768" w:rsidRPr="00F702DF">
        <w:rPr>
          <w:i/>
          <w:iCs/>
          <w:sz w:val="24"/>
          <w:szCs w:val="24"/>
        </w:rPr>
        <w:t>NAT2</w:t>
      </w:r>
      <w:r w:rsidR="00154768" w:rsidRPr="00F702DF">
        <w:rPr>
          <w:sz w:val="24"/>
          <w:szCs w:val="24"/>
        </w:rPr>
        <w:t xml:space="preserve"> variants</w:t>
      </w:r>
      <w:r w:rsidR="001E40A7">
        <w:rPr>
          <w:sz w:val="24"/>
          <w:szCs w:val="24"/>
        </w:rPr>
        <w:t>,</w:t>
      </w:r>
      <w:r w:rsidR="00154768" w:rsidRPr="00F702DF">
        <w:rPr>
          <w:sz w:val="24"/>
          <w:szCs w:val="24"/>
        </w:rPr>
        <w:t xml:space="preserve"> the use of targeted </w:t>
      </w:r>
      <w:r w:rsidR="008E76EA">
        <w:rPr>
          <w:sz w:val="24"/>
          <w:szCs w:val="24"/>
        </w:rPr>
        <w:t>SNV</w:t>
      </w:r>
      <w:r w:rsidR="00154768" w:rsidRPr="00F702DF">
        <w:rPr>
          <w:sz w:val="24"/>
          <w:szCs w:val="24"/>
        </w:rPr>
        <w:t xml:space="preserve"> panels </w:t>
      </w:r>
      <w:r w:rsidR="001A3E68" w:rsidRPr="00F702DF">
        <w:rPr>
          <w:sz w:val="24"/>
          <w:szCs w:val="24"/>
        </w:rPr>
        <w:t xml:space="preserve">may be more cost effective and can still provide the necessary information </w:t>
      </w:r>
      <w:r w:rsidR="00DF25D9" w:rsidRPr="00F702DF">
        <w:rPr>
          <w:sz w:val="24"/>
          <w:szCs w:val="24"/>
        </w:rPr>
        <w:t>for dose adjustments</w:t>
      </w:r>
      <w:r w:rsidR="00C17752">
        <w:rPr>
          <w:sz w:val="24"/>
          <w:szCs w:val="24"/>
        </w:rPr>
        <w:t>.</w:t>
      </w:r>
      <w:r w:rsidR="00C17752">
        <w:rPr>
          <w:sz w:val="24"/>
          <w:szCs w:val="24"/>
        </w:rPr>
        <w:fldChar w:fldCharType="begin">
          <w:fldData xml:space="preserve">PEVuZE5vdGU+PENpdGU+PEF1dGhvcj5CcmFuczwvQXV0aG9yPjxZZWFyPjIwMDQ8L1llYXI+PFJl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CcmFuczwvQXV0aG9yPjxZZWFyPjIwMDQ8L1llYXI+PFJl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C17752">
        <w:rPr>
          <w:sz w:val="24"/>
          <w:szCs w:val="24"/>
        </w:rPr>
      </w:r>
      <w:r w:rsidR="00C17752">
        <w:rPr>
          <w:sz w:val="24"/>
          <w:szCs w:val="24"/>
        </w:rPr>
        <w:fldChar w:fldCharType="separate"/>
      </w:r>
      <w:r w:rsidR="00091871" w:rsidRPr="00091871">
        <w:rPr>
          <w:noProof/>
          <w:sz w:val="24"/>
          <w:szCs w:val="24"/>
          <w:vertAlign w:val="superscript"/>
        </w:rPr>
        <w:t>72-74</w:t>
      </w:r>
      <w:r w:rsidR="00C17752">
        <w:rPr>
          <w:sz w:val="24"/>
          <w:szCs w:val="24"/>
        </w:rPr>
        <w:fldChar w:fldCharType="end"/>
      </w:r>
    </w:p>
    <w:p w14:paraId="58563BA8" w14:textId="78E1561D" w:rsidR="00260003" w:rsidRDefault="001563DF" w:rsidP="008931EB">
      <w:pPr>
        <w:spacing w:before="240" w:after="80" w:line="360" w:lineRule="auto"/>
        <w:rPr>
          <w:sz w:val="24"/>
          <w:szCs w:val="24"/>
        </w:rPr>
      </w:pPr>
      <w:r w:rsidRPr="00F702DF">
        <w:rPr>
          <w:sz w:val="24"/>
          <w:szCs w:val="24"/>
        </w:rPr>
        <w:t xml:space="preserve">Although </w:t>
      </w:r>
      <w:r w:rsidRPr="00F702DF">
        <w:rPr>
          <w:i/>
          <w:iCs/>
          <w:sz w:val="24"/>
          <w:szCs w:val="24"/>
        </w:rPr>
        <w:t xml:space="preserve">NAT2 </w:t>
      </w:r>
      <w:r w:rsidR="006A478E">
        <w:rPr>
          <w:sz w:val="24"/>
          <w:szCs w:val="24"/>
        </w:rPr>
        <w:t xml:space="preserve">does not yet have a ‘must-test’ variant list </w:t>
      </w:r>
      <w:r w:rsidR="009E4B19">
        <w:rPr>
          <w:sz w:val="24"/>
          <w:szCs w:val="24"/>
        </w:rPr>
        <w:t xml:space="preserve">from </w:t>
      </w:r>
      <w:r w:rsidR="00D63468" w:rsidRPr="008D6F8A">
        <w:rPr>
          <w:sz w:val="24"/>
          <w:szCs w:val="24"/>
        </w:rPr>
        <w:t>the</w:t>
      </w:r>
      <w:r w:rsidR="00D63468">
        <w:rPr>
          <w:i/>
          <w:iCs/>
          <w:sz w:val="24"/>
          <w:szCs w:val="24"/>
        </w:rPr>
        <w:t xml:space="preserve"> </w:t>
      </w:r>
      <w:r w:rsidRPr="00F702DF">
        <w:rPr>
          <w:sz w:val="24"/>
          <w:szCs w:val="24"/>
        </w:rPr>
        <w:t>A</w:t>
      </w:r>
      <w:r w:rsidR="002D3B34">
        <w:rPr>
          <w:sz w:val="24"/>
          <w:szCs w:val="24"/>
        </w:rPr>
        <w:t xml:space="preserve">ssociation for </w:t>
      </w:r>
      <w:r w:rsidRPr="00F702DF">
        <w:rPr>
          <w:sz w:val="24"/>
          <w:szCs w:val="24"/>
        </w:rPr>
        <w:t>M</w:t>
      </w:r>
      <w:r w:rsidR="002D3B34">
        <w:rPr>
          <w:sz w:val="24"/>
          <w:szCs w:val="24"/>
        </w:rPr>
        <w:t xml:space="preserve">olecular </w:t>
      </w:r>
      <w:r w:rsidRPr="00F702DF">
        <w:rPr>
          <w:sz w:val="24"/>
          <w:szCs w:val="24"/>
        </w:rPr>
        <w:t>P</w:t>
      </w:r>
      <w:r w:rsidR="002D3B34">
        <w:rPr>
          <w:sz w:val="24"/>
          <w:szCs w:val="24"/>
        </w:rPr>
        <w:t>athology</w:t>
      </w:r>
      <w:r w:rsidR="00D45AA5" w:rsidRPr="00F702DF">
        <w:rPr>
          <w:sz w:val="24"/>
          <w:szCs w:val="24"/>
        </w:rPr>
        <w:t>,</w:t>
      </w:r>
      <w:r w:rsidRPr="00F702DF">
        <w:rPr>
          <w:sz w:val="24"/>
          <w:szCs w:val="24"/>
        </w:rPr>
        <w:t xml:space="preserve"> </w:t>
      </w:r>
      <w:r w:rsidR="00D45AA5" w:rsidRPr="00F702DF">
        <w:rPr>
          <w:sz w:val="24"/>
          <w:szCs w:val="24"/>
        </w:rPr>
        <w:t>v</w:t>
      </w:r>
      <w:r w:rsidR="008B185E" w:rsidRPr="00F702DF">
        <w:rPr>
          <w:sz w:val="24"/>
          <w:szCs w:val="24"/>
        </w:rPr>
        <w:t xml:space="preserve">arious </w:t>
      </w:r>
      <w:r w:rsidR="008E76EA">
        <w:rPr>
          <w:sz w:val="24"/>
          <w:szCs w:val="24"/>
        </w:rPr>
        <w:t>SNV</w:t>
      </w:r>
      <w:r w:rsidR="000F3329" w:rsidRPr="00F702DF">
        <w:rPr>
          <w:sz w:val="24"/>
          <w:szCs w:val="24"/>
        </w:rPr>
        <w:t xml:space="preserve"> </w:t>
      </w:r>
      <w:r w:rsidR="008B185E" w:rsidRPr="00F702DF">
        <w:rPr>
          <w:sz w:val="24"/>
          <w:szCs w:val="24"/>
        </w:rPr>
        <w:t>panels have been proposed for accurate and efficient prediction of NAT2 phenotype</w:t>
      </w:r>
      <w:r w:rsidR="00E03900" w:rsidRPr="00F702DF">
        <w:rPr>
          <w:sz w:val="24"/>
          <w:szCs w:val="24"/>
        </w:rPr>
        <w:t>s based on genotypes.</w:t>
      </w:r>
      <w:r w:rsidR="00F629F9" w:rsidRPr="00F702DF">
        <w:rPr>
          <w:sz w:val="24"/>
          <w:szCs w:val="24"/>
        </w:rPr>
        <w:t xml:space="preserve"> Historically, </w:t>
      </w:r>
      <w:r w:rsidR="00F20354" w:rsidRPr="00F702DF">
        <w:rPr>
          <w:sz w:val="24"/>
          <w:szCs w:val="24"/>
        </w:rPr>
        <w:t xml:space="preserve">the most common genotyping method </w:t>
      </w:r>
      <w:r w:rsidR="00795229">
        <w:rPr>
          <w:sz w:val="24"/>
          <w:szCs w:val="24"/>
        </w:rPr>
        <w:t>included</w:t>
      </w:r>
      <w:r w:rsidR="00795229" w:rsidRPr="00F702DF">
        <w:rPr>
          <w:sz w:val="24"/>
          <w:szCs w:val="24"/>
        </w:rPr>
        <w:t xml:space="preserve"> </w:t>
      </w:r>
      <w:r w:rsidR="008259DA" w:rsidRPr="00F702DF">
        <w:rPr>
          <w:sz w:val="24"/>
          <w:szCs w:val="24"/>
        </w:rPr>
        <w:t>a</w:t>
      </w:r>
      <w:r w:rsidR="00F629F9" w:rsidRPr="00F702DF">
        <w:rPr>
          <w:sz w:val="24"/>
          <w:szCs w:val="24"/>
        </w:rPr>
        <w:t xml:space="preserve"> 3-</w:t>
      </w:r>
      <w:r w:rsidR="008E76EA">
        <w:rPr>
          <w:sz w:val="24"/>
          <w:szCs w:val="24"/>
        </w:rPr>
        <w:t>SNV</w:t>
      </w:r>
      <w:r w:rsidR="00C02BF8">
        <w:rPr>
          <w:sz w:val="24"/>
          <w:szCs w:val="24"/>
        </w:rPr>
        <w:t xml:space="preserve"> </w:t>
      </w:r>
      <w:r w:rsidR="00F629F9" w:rsidRPr="00F702DF">
        <w:rPr>
          <w:sz w:val="24"/>
          <w:szCs w:val="24"/>
        </w:rPr>
        <w:t xml:space="preserve">panel consisting of </w:t>
      </w:r>
      <w:r w:rsidR="00077B6F" w:rsidRPr="00F702DF">
        <w:rPr>
          <w:sz w:val="24"/>
          <w:szCs w:val="24"/>
        </w:rPr>
        <w:t>c.</w:t>
      </w:r>
      <w:r w:rsidR="00730CDD" w:rsidRPr="00F702DF">
        <w:rPr>
          <w:sz w:val="24"/>
          <w:szCs w:val="24"/>
        </w:rPr>
        <w:t>481C&gt;T, c.590G&gt;A, and c.857G&gt;A</w:t>
      </w:r>
      <w:r w:rsidR="007637BF" w:rsidRPr="00F702DF">
        <w:rPr>
          <w:sz w:val="24"/>
          <w:szCs w:val="24"/>
        </w:rPr>
        <w:t>,</w:t>
      </w:r>
      <w:r w:rsidR="00D24AB2">
        <w:rPr>
          <w:sz w:val="24"/>
          <w:szCs w:val="24"/>
        </w:rPr>
        <w:fldChar w:fldCharType="begin">
          <w:fldData xml:space="preserve">PEVuZE5vdGU+PENpdGU+PEF1dGhvcj5IaWNrbWFuPC9BdXRob3I+PFllYXI+MTk5MTwvWWVhcj48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</w:fldData>
        </w:fldChar>
      </w:r>
      <w:r w:rsidR="00091871">
        <w:rPr>
          <w:sz w:val="24"/>
          <w:szCs w:val="24"/>
        </w:rPr>
        <w:instrText xml:space="preserve"> ADDIN EN.CITE </w:instrText>
      </w:r>
      <w:r w:rsidR="00091871">
        <w:rPr>
          <w:sz w:val="24"/>
          <w:szCs w:val="24"/>
        </w:rPr>
        <w:fldChar w:fldCharType="begin">
          <w:fldData xml:space="preserve">PEVuZE5vdGU+PENpdGU+PEF1dGhvcj5IaWNrbWFuPC9BdXRob3I+PFllYXI+MTk5MTwvWWVhcj48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</w:fldData>
        </w:fldChar>
      </w:r>
      <w:r w:rsidR="00091871">
        <w:rPr>
          <w:sz w:val="24"/>
          <w:szCs w:val="24"/>
        </w:rPr>
        <w:instrText xml:space="preserve"> ADDIN EN.CITE.DATA </w:instrText>
      </w:r>
      <w:r w:rsidR="00091871">
        <w:rPr>
          <w:sz w:val="24"/>
          <w:szCs w:val="24"/>
        </w:rPr>
      </w:r>
      <w:r w:rsidR="00091871">
        <w:rPr>
          <w:sz w:val="24"/>
          <w:szCs w:val="24"/>
        </w:rPr>
        <w:fldChar w:fldCharType="end"/>
      </w:r>
      <w:r w:rsidR="00D24AB2">
        <w:rPr>
          <w:sz w:val="24"/>
          <w:szCs w:val="24"/>
        </w:rPr>
      </w:r>
      <w:r w:rsidR="00D24AB2">
        <w:rPr>
          <w:sz w:val="24"/>
          <w:szCs w:val="24"/>
        </w:rPr>
        <w:fldChar w:fldCharType="separate"/>
      </w:r>
      <w:r w:rsidR="00091871" w:rsidRPr="00091871">
        <w:rPr>
          <w:noProof/>
          <w:sz w:val="24"/>
          <w:szCs w:val="24"/>
          <w:vertAlign w:val="superscript"/>
        </w:rPr>
        <w:t>41,46,56,75,76</w:t>
      </w:r>
      <w:r w:rsidR="00D24AB2">
        <w:rPr>
          <w:sz w:val="24"/>
          <w:szCs w:val="24"/>
        </w:rPr>
        <w:fldChar w:fldCharType="end"/>
      </w:r>
      <w:r w:rsidR="008259DA" w:rsidRPr="00F702DF">
        <w:rPr>
          <w:sz w:val="24"/>
          <w:szCs w:val="24"/>
        </w:rPr>
        <w:t xml:space="preserve"> which </w:t>
      </w:r>
      <w:r w:rsidR="00FA3ED9" w:rsidRPr="00F702DF">
        <w:rPr>
          <w:sz w:val="24"/>
          <w:szCs w:val="24"/>
        </w:rPr>
        <w:t>capture</w:t>
      </w:r>
      <w:r w:rsidR="00FA3ED9">
        <w:rPr>
          <w:sz w:val="24"/>
          <w:szCs w:val="24"/>
        </w:rPr>
        <w:t>d</w:t>
      </w:r>
      <w:r w:rsidR="00FA3ED9" w:rsidRPr="00F702DF">
        <w:rPr>
          <w:sz w:val="24"/>
          <w:szCs w:val="24"/>
        </w:rPr>
        <w:t xml:space="preserve"> </w:t>
      </w:r>
      <w:r w:rsidR="008259DA" w:rsidRPr="00F702DF">
        <w:rPr>
          <w:sz w:val="24"/>
          <w:szCs w:val="24"/>
        </w:rPr>
        <w:t xml:space="preserve">the most common decreased function alleles in European populations, </w:t>
      </w:r>
      <w:r w:rsidR="008259DA" w:rsidRPr="00F702DF">
        <w:rPr>
          <w:i/>
          <w:iCs/>
          <w:sz w:val="24"/>
          <w:szCs w:val="24"/>
        </w:rPr>
        <w:t>NAT2*5</w:t>
      </w:r>
      <w:r w:rsidR="008259DA" w:rsidRPr="00F702DF">
        <w:rPr>
          <w:sz w:val="24"/>
          <w:szCs w:val="24"/>
        </w:rPr>
        <w:t xml:space="preserve"> and </w:t>
      </w:r>
      <w:r w:rsidR="008259DA" w:rsidRPr="00F702DF">
        <w:rPr>
          <w:i/>
          <w:iCs/>
          <w:sz w:val="24"/>
          <w:szCs w:val="24"/>
        </w:rPr>
        <w:t>NAT2*6</w:t>
      </w:r>
      <w:r w:rsidR="008259DA" w:rsidRPr="00F702DF">
        <w:rPr>
          <w:sz w:val="24"/>
          <w:szCs w:val="24"/>
        </w:rPr>
        <w:t xml:space="preserve">, as well as </w:t>
      </w:r>
      <w:r w:rsidR="008259DA" w:rsidRPr="00F702DF">
        <w:rPr>
          <w:i/>
          <w:iCs/>
          <w:sz w:val="24"/>
          <w:szCs w:val="24"/>
        </w:rPr>
        <w:t>NAT2*7</w:t>
      </w:r>
      <w:r w:rsidR="008259DA" w:rsidRPr="00F702DF">
        <w:rPr>
          <w:sz w:val="24"/>
          <w:szCs w:val="24"/>
        </w:rPr>
        <w:t xml:space="preserve"> which is </w:t>
      </w:r>
      <w:r w:rsidR="00795229">
        <w:rPr>
          <w:sz w:val="24"/>
          <w:szCs w:val="24"/>
        </w:rPr>
        <w:t xml:space="preserve">more </w:t>
      </w:r>
      <w:r w:rsidR="008259DA" w:rsidRPr="00F702DF">
        <w:rPr>
          <w:sz w:val="24"/>
          <w:szCs w:val="24"/>
        </w:rPr>
        <w:t>common</w:t>
      </w:r>
      <w:r w:rsidR="00795229">
        <w:rPr>
          <w:sz w:val="24"/>
          <w:szCs w:val="24"/>
        </w:rPr>
        <w:t>ly found</w:t>
      </w:r>
      <w:r w:rsidR="008259DA" w:rsidRPr="00F702DF">
        <w:rPr>
          <w:sz w:val="24"/>
          <w:szCs w:val="24"/>
        </w:rPr>
        <w:t xml:space="preserve"> in populations of Asian ancestry. </w:t>
      </w:r>
      <w:r w:rsidR="00645C1D">
        <w:rPr>
          <w:sz w:val="24"/>
          <w:szCs w:val="24"/>
        </w:rPr>
        <w:t>Although</w:t>
      </w:r>
      <w:r w:rsidR="008259DA" w:rsidRPr="00F702DF">
        <w:rPr>
          <w:sz w:val="24"/>
          <w:szCs w:val="24"/>
        </w:rPr>
        <w:t xml:space="preserve"> c.481C&gt;T </w:t>
      </w:r>
      <w:r w:rsidR="008E76EA">
        <w:rPr>
          <w:sz w:val="24"/>
          <w:szCs w:val="24"/>
        </w:rPr>
        <w:t>SNV</w:t>
      </w:r>
      <w:r w:rsidR="004F0924" w:rsidRPr="00F702DF">
        <w:rPr>
          <w:sz w:val="24"/>
          <w:szCs w:val="24"/>
        </w:rPr>
        <w:t xml:space="preserve"> </w:t>
      </w:r>
      <w:r w:rsidR="00F72656">
        <w:rPr>
          <w:sz w:val="24"/>
          <w:szCs w:val="24"/>
        </w:rPr>
        <w:t>does not cause an</w:t>
      </w:r>
      <w:r w:rsidR="004F0924" w:rsidRPr="00F702DF">
        <w:rPr>
          <w:sz w:val="24"/>
          <w:szCs w:val="24"/>
        </w:rPr>
        <w:t xml:space="preserve"> amino acid substitution, and does not alter function</w:t>
      </w:r>
      <w:r w:rsidR="00F72656">
        <w:rPr>
          <w:sz w:val="24"/>
          <w:szCs w:val="24"/>
        </w:rPr>
        <w:t>, this variant</w:t>
      </w:r>
      <w:r w:rsidR="004F0924" w:rsidRPr="00F702DF">
        <w:rPr>
          <w:sz w:val="24"/>
          <w:szCs w:val="24"/>
        </w:rPr>
        <w:t xml:space="preserve"> has been reported to be in linkage disequilibrium </w:t>
      </w:r>
      <w:r w:rsidR="00F1617E" w:rsidRPr="00F702DF">
        <w:rPr>
          <w:sz w:val="24"/>
          <w:szCs w:val="24"/>
        </w:rPr>
        <w:t xml:space="preserve">(LD) </w:t>
      </w:r>
      <w:r w:rsidR="004F0924" w:rsidRPr="00F702DF">
        <w:rPr>
          <w:sz w:val="24"/>
          <w:szCs w:val="24"/>
        </w:rPr>
        <w:t>with c.341T&gt;C</w:t>
      </w:r>
      <w:r w:rsidR="00490E3B" w:rsidRPr="00F702DF">
        <w:rPr>
          <w:sz w:val="24"/>
          <w:szCs w:val="24"/>
        </w:rPr>
        <w:t xml:space="preserve"> 98% of the time</w:t>
      </w:r>
      <w:r w:rsidR="00793E5C" w:rsidRPr="00F702DF">
        <w:rPr>
          <w:sz w:val="24"/>
          <w:szCs w:val="24"/>
        </w:rPr>
        <w:t>.</w:t>
      </w:r>
      <w:r w:rsidR="00765525">
        <w:rPr>
          <w:sz w:val="24"/>
          <w:szCs w:val="24"/>
        </w:rPr>
        <w:fldChar w:fldCharType="begin"/>
      </w:r>
      <w:r w:rsidR="00091871">
        <w:rPr>
          <w:sz w:val="24"/>
          <w:szCs w:val="24"/>
        </w:rPr>
        <w:instrText xml:space="preserve"> ADDIN EN.CITE &lt;EndNote&gt;&lt;Cite&gt;&lt;Author&gt;Straka&lt;/Author&gt;&lt;Year&gt;2006&lt;/Year&gt;&lt;RecNum&gt;138&lt;/RecNum&gt;&lt;DisplayText&gt;&lt;style face="superscript"&gt;77&lt;/style&gt;&lt;/DisplayText&gt;&lt;record&gt;&lt;rec-number&gt;138&lt;/rec-number&gt;&lt;foreign-keys&gt;&lt;key app="EN" db-id="saf9dxrr1xaesaer2pav0dthders5d0fpwpr" timestamp="1750853240"&gt;138&lt;/key&gt;&lt;/foreign-keys&gt;&lt;ref-type name="Journal Article"&gt;17&lt;/ref-type&gt;&lt;contributors&gt;&lt;authors&gt;&lt;author&gt;Straka, R. J.&lt;/author&gt;&lt;author&gt;Burkhardt, R. T.&lt;/author&gt;&lt;author&gt;Lang, N. P.&lt;/author&gt;&lt;author&gt;Hadsall, K. Z.&lt;/author&gt;&lt;author&gt;Tsai, M. Y.&lt;/author&gt;&lt;/authors&gt;&lt;/contributors&gt;&lt;auth-address&gt;Department of Experimental and Clinical Pharmacology, College of Pharmacy, University of Minnesota, Minneapolis, MN 55455-0353, USA. strak001@umn.edu&lt;/auth-address&gt;&lt;titles&gt;&lt;title&gt;Discordance between N-acetyltransferase 2 phenotype and genotype in a population of Hmong subjects&lt;/title&gt;&lt;secondary-title&gt;J Clin Pharmacol&lt;/secondary-title&gt;&lt;/titles&gt;&lt;periodical&gt;&lt;full-title&gt;J Clin Pharmacol&lt;/full-title&gt;&lt;/periodical&gt;&lt;pages&gt;802-11&lt;/pages&gt;&lt;volume&gt;46&lt;/volume&gt;&lt;number&gt;7&lt;/number&gt;&lt;keywords&gt;&lt;keyword&gt;Acetylation&lt;/keyword&gt;&lt;keyword&gt;Adult&lt;/keyword&gt;&lt;keyword&gt;Arylamine N-Acetyltransferase/*genetics/*metabolism&lt;/keyword&gt;&lt;keyword&gt;Asian/*genetics&lt;/keyword&gt;&lt;keyword&gt;Caffeine/metabolism&lt;/keyword&gt;&lt;keyword&gt;Female&lt;/keyword&gt;&lt;keyword&gt;Gene Frequency&lt;/keyword&gt;&lt;keyword&gt;Genotype&lt;/keyword&gt;&lt;keyword&gt;Humans&lt;/keyword&gt;&lt;keyword&gt;Laos/ethnology&lt;/keyword&gt;&lt;keyword&gt;Male&lt;/keyword&gt;&lt;keyword&gt;Middle Aged&lt;/keyword&gt;&lt;keyword&gt;Minnesota&lt;/keyword&gt;&lt;keyword&gt;Phenotype&lt;/keyword&gt;&lt;keyword&gt;Sequence Analysis, DNA&lt;/keyword&gt;&lt;/keywords&gt;&lt;dates&gt;&lt;year&gt;2006&lt;/year&gt;&lt;pub-dates&gt;&lt;date&gt;Jul&lt;/date&gt;&lt;/pub-dates&gt;&lt;/dates&gt;&lt;isbn&gt;0091-2700 (Print)&amp;#xD;0091-2700 (Linking)&lt;/isbn&gt;&lt;accession-num&gt;16809806&lt;/accession-num&gt;&lt;urls&gt;&lt;related-urls&gt;&lt;url&gt;https://www.ncbi.nlm.nih.gov/pubmed/16809806&lt;/url&gt;&lt;/related-urls&gt;&lt;/urls&gt;&lt;electronic-resource-num&gt;10.1177/0091270006288955&lt;/electronic-resource-num&gt;&lt;remote-database-name&gt;Medline&lt;/remote-database-name&gt;&lt;remote-database-provider&gt;NLM&lt;/remote-database-provider&gt;&lt;/record&gt;&lt;/Cite&gt;&lt;/EndNote&gt;</w:instrText>
      </w:r>
      <w:r w:rsidR="00765525">
        <w:rPr>
          <w:sz w:val="24"/>
          <w:szCs w:val="24"/>
        </w:rPr>
        <w:fldChar w:fldCharType="separate"/>
      </w:r>
      <w:r w:rsidR="00091871" w:rsidRPr="00091871">
        <w:rPr>
          <w:noProof/>
          <w:sz w:val="24"/>
          <w:szCs w:val="24"/>
          <w:vertAlign w:val="superscript"/>
        </w:rPr>
        <w:t>77</w:t>
      </w:r>
      <w:r w:rsidR="00765525">
        <w:rPr>
          <w:sz w:val="24"/>
          <w:szCs w:val="24"/>
        </w:rPr>
        <w:fldChar w:fldCharType="end"/>
      </w:r>
      <w:r w:rsidR="00490E3B" w:rsidRPr="00F702DF">
        <w:rPr>
          <w:sz w:val="24"/>
          <w:szCs w:val="24"/>
        </w:rPr>
        <w:t xml:space="preserve"> </w:t>
      </w:r>
      <w:r w:rsidR="00793E5C" w:rsidRPr="00F702DF">
        <w:rPr>
          <w:sz w:val="24"/>
          <w:szCs w:val="24"/>
        </w:rPr>
        <w:t>T</w:t>
      </w:r>
      <w:r w:rsidR="00490E3B" w:rsidRPr="00F702DF">
        <w:rPr>
          <w:sz w:val="24"/>
          <w:szCs w:val="24"/>
        </w:rPr>
        <w:t>hus</w:t>
      </w:r>
      <w:r w:rsidR="00793E5C" w:rsidRPr="00F702DF">
        <w:rPr>
          <w:sz w:val="24"/>
          <w:szCs w:val="24"/>
        </w:rPr>
        <w:t>,</w:t>
      </w:r>
      <w:r w:rsidR="00490E3B" w:rsidRPr="00F702DF">
        <w:rPr>
          <w:sz w:val="24"/>
          <w:szCs w:val="24"/>
        </w:rPr>
        <w:t xml:space="preserve"> c.481C&gt;T </w:t>
      </w:r>
      <w:r w:rsidR="00795229">
        <w:rPr>
          <w:sz w:val="24"/>
          <w:szCs w:val="24"/>
        </w:rPr>
        <w:t>was</w:t>
      </w:r>
      <w:r w:rsidR="00795229" w:rsidRPr="00F702DF">
        <w:rPr>
          <w:sz w:val="24"/>
          <w:szCs w:val="24"/>
        </w:rPr>
        <w:t xml:space="preserve"> </w:t>
      </w:r>
      <w:r w:rsidR="00490E3B" w:rsidRPr="00F702DF">
        <w:rPr>
          <w:sz w:val="24"/>
          <w:szCs w:val="24"/>
        </w:rPr>
        <w:t xml:space="preserve">often used as a proxy to test for </w:t>
      </w:r>
      <w:r w:rsidR="00490E3B" w:rsidRPr="008D6F8A">
        <w:rPr>
          <w:i/>
          <w:iCs/>
          <w:sz w:val="24"/>
          <w:szCs w:val="24"/>
        </w:rPr>
        <w:t>NAT2*5</w:t>
      </w:r>
      <w:r w:rsidR="00ED3568" w:rsidRPr="00F702DF">
        <w:rPr>
          <w:sz w:val="24"/>
          <w:szCs w:val="24"/>
        </w:rPr>
        <w:t>.</w:t>
      </w:r>
      <w:r w:rsidR="009677EB" w:rsidRPr="00F702DF">
        <w:rPr>
          <w:sz w:val="24"/>
          <w:szCs w:val="24"/>
        </w:rPr>
        <w:t xml:space="preserve"> Subsequent studies implemented a 7-</w:t>
      </w:r>
      <w:r w:rsidR="008E76EA">
        <w:rPr>
          <w:sz w:val="24"/>
          <w:szCs w:val="24"/>
        </w:rPr>
        <w:t>SNV</w:t>
      </w:r>
      <w:r w:rsidR="009677EB" w:rsidRPr="00F702DF">
        <w:rPr>
          <w:sz w:val="24"/>
          <w:szCs w:val="24"/>
        </w:rPr>
        <w:t xml:space="preserve"> panel consisting of c.191G&gt;A, c.282C&gt;T, c.341T&gt;C, </w:t>
      </w:r>
      <w:r w:rsidR="00FD38E7" w:rsidRPr="00F702DF">
        <w:rPr>
          <w:sz w:val="24"/>
          <w:szCs w:val="24"/>
        </w:rPr>
        <w:t>c.481C&gt;T, c.590G&gt;A, c.803A&gt;G, and c.857G&gt;A. As with the 3-</w:t>
      </w:r>
      <w:r w:rsidR="008E76EA">
        <w:rPr>
          <w:sz w:val="24"/>
          <w:szCs w:val="24"/>
        </w:rPr>
        <w:t>SNV</w:t>
      </w:r>
      <w:r w:rsidR="00FD38E7" w:rsidRPr="00F702DF">
        <w:rPr>
          <w:sz w:val="24"/>
          <w:szCs w:val="24"/>
        </w:rPr>
        <w:t xml:space="preserve"> panel, the 7-</w:t>
      </w:r>
      <w:r w:rsidR="008E76EA">
        <w:rPr>
          <w:sz w:val="24"/>
          <w:szCs w:val="24"/>
        </w:rPr>
        <w:t>SNV</w:t>
      </w:r>
      <w:r w:rsidR="00FD38E7" w:rsidRPr="00F702DF">
        <w:rPr>
          <w:sz w:val="24"/>
          <w:szCs w:val="24"/>
        </w:rPr>
        <w:t xml:space="preserve"> panel </w:t>
      </w:r>
      <w:r w:rsidR="00FA3ED9" w:rsidRPr="00F702DF">
        <w:rPr>
          <w:sz w:val="24"/>
          <w:szCs w:val="24"/>
        </w:rPr>
        <w:t>capture</w:t>
      </w:r>
      <w:r w:rsidR="00FA3ED9">
        <w:rPr>
          <w:sz w:val="24"/>
          <w:szCs w:val="24"/>
        </w:rPr>
        <w:t>d</w:t>
      </w:r>
      <w:r w:rsidR="00FA3ED9" w:rsidRPr="00F702DF">
        <w:rPr>
          <w:sz w:val="24"/>
          <w:szCs w:val="24"/>
        </w:rPr>
        <w:t xml:space="preserve"> </w:t>
      </w:r>
      <w:r w:rsidR="00FD38E7" w:rsidRPr="00F702DF">
        <w:rPr>
          <w:i/>
          <w:iCs/>
          <w:sz w:val="24"/>
          <w:szCs w:val="24"/>
        </w:rPr>
        <w:t>NAT2*5</w:t>
      </w:r>
      <w:r w:rsidR="00FD38E7" w:rsidRPr="00F702DF">
        <w:rPr>
          <w:sz w:val="24"/>
          <w:szCs w:val="24"/>
        </w:rPr>
        <w:t xml:space="preserve">, </w:t>
      </w:r>
      <w:r w:rsidR="00FD38E7" w:rsidRPr="00F702DF">
        <w:rPr>
          <w:i/>
          <w:iCs/>
          <w:sz w:val="24"/>
          <w:szCs w:val="24"/>
        </w:rPr>
        <w:t>*6</w:t>
      </w:r>
      <w:r w:rsidR="00FD38E7" w:rsidRPr="00F702DF">
        <w:rPr>
          <w:sz w:val="24"/>
          <w:szCs w:val="24"/>
        </w:rPr>
        <w:t xml:space="preserve">, and </w:t>
      </w:r>
      <w:r w:rsidR="00FD38E7" w:rsidRPr="00F702DF">
        <w:rPr>
          <w:i/>
          <w:iCs/>
          <w:sz w:val="24"/>
          <w:szCs w:val="24"/>
        </w:rPr>
        <w:t>*7</w:t>
      </w:r>
      <w:r w:rsidR="00FD38E7" w:rsidRPr="00F702DF">
        <w:rPr>
          <w:sz w:val="24"/>
          <w:szCs w:val="24"/>
        </w:rPr>
        <w:t xml:space="preserve">, but also </w:t>
      </w:r>
      <w:r w:rsidR="00FD38E7" w:rsidRPr="00F702DF">
        <w:rPr>
          <w:i/>
          <w:iCs/>
          <w:sz w:val="24"/>
          <w:szCs w:val="24"/>
        </w:rPr>
        <w:t>NAT2*14</w:t>
      </w:r>
      <w:r w:rsidR="00FD38E7" w:rsidRPr="00F702DF">
        <w:rPr>
          <w:sz w:val="24"/>
          <w:szCs w:val="24"/>
        </w:rPr>
        <w:t xml:space="preserve">, which is </w:t>
      </w:r>
      <w:r w:rsidR="00FA3ED9">
        <w:rPr>
          <w:sz w:val="24"/>
          <w:szCs w:val="24"/>
        </w:rPr>
        <w:t xml:space="preserve">more </w:t>
      </w:r>
      <w:r w:rsidR="00FD38E7" w:rsidRPr="00F702DF">
        <w:rPr>
          <w:sz w:val="24"/>
          <w:szCs w:val="24"/>
        </w:rPr>
        <w:t>common</w:t>
      </w:r>
      <w:r w:rsidR="00FA3ED9">
        <w:rPr>
          <w:sz w:val="24"/>
          <w:szCs w:val="24"/>
        </w:rPr>
        <w:t>ly found</w:t>
      </w:r>
      <w:r w:rsidR="00FD38E7" w:rsidRPr="00F702DF">
        <w:rPr>
          <w:sz w:val="24"/>
          <w:szCs w:val="24"/>
        </w:rPr>
        <w:t xml:space="preserve"> in populations of African ancestry</w:t>
      </w:r>
      <w:r w:rsidR="00E558AD" w:rsidRPr="00F702DF">
        <w:rPr>
          <w:sz w:val="24"/>
          <w:szCs w:val="24"/>
        </w:rPr>
        <w:t xml:space="preserve">. </w:t>
      </w:r>
      <w:r w:rsidR="007422F7">
        <w:rPr>
          <w:sz w:val="24"/>
          <w:szCs w:val="24"/>
        </w:rPr>
        <w:t>Th</w:t>
      </w:r>
      <w:r w:rsidR="0040194C">
        <w:rPr>
          <w:sz w:val="24"/>
          <w:szCs w:val="24"/>
        </w:rPr>
        <w:t xml:space="preserve">e 7-SNV panel also includes </w:t>
      </w:r>
      <w:r w:rsidR="007422F7" w:rsidRPr="00F702DF">
        <w:rPr>
          <w:sz w:val="24"/>
          <w:szCs w:val="24"/>
        </w:rPr>
        <w:t>c.282C&gt;T</w:t>
      </w:r>
      <w:r w:rsidR="0040194C">
        <w:rPr>
          <w:sz w:val="24"/>
          <w:szCs w:val="24"/>
        </w:rPr>
        <w:t>, which</w:t>
      </w:r>
      <w:r w:rsidR="000E5A15">
        <w:rPr>
          <w:sz w:val="24"/>
          <w:szCs w:val="24"/>
        </w:rPr>
        <w:t xml:space="preserve"> </w:t>
      </w:r>
      <w:r w:rsidR="007422F7" w:rsidRPr="00F702DF">
        <w:rPr>
          <w:sz w:val="24"/>
          <w:szCs w:val="24"/>
        </w:rPr>
        <w:t>captures</w:t>
      </w:r>
      <w:r w:rsidR="00622ACE">
        <w:rPr>
          <w:sz w:val="24"/>
          <w:szCs w:val="24"/>
        </w:rPr>
        <w:t xml:space="preserve"> many star alleles, among them</w:t>
      </w:r>
      <w:r w:rsidR="007422F7" w:rsidRPr="00F702DF">
        <w:rPr>
          <w:sz w:val="24"/>
          <w:szCs w:val="24"/>
        </w:rPr>
        <w:t xml:space="preserve"> </w:t>
      </w:r>
      <w:r w:rsidR="007422F7" w:rsidRPr="00F702DF">
        <w:rPr>
          <w:i/>
          <w:iCs/>
          <w:sz w:val="24"/>
          <w:szCs w:val="24"/>
        </w:rPr>
        <w:t>NAT2*6</w:t>
      </w:r>
      <w:r w:rsidR="00B42CB7">
        <w:rPr>
          <w:sz w:val="24"/>
          <w:szCs w:val="24"/>
        </w:rPr>
        <w:t xml:space="preserve">, </w:t>
      </w:r>
      <w:r w:rsidR="00B42CB7" w:rsidRPr="00162353">
        <w:rPr>
          <w:i/>
          <w:iCs/>
          <w:sz w:val="24"/>
          <w:szCs w:val="24"/>
        </w:rPr>
        <w:t>*</w:t>
      </w:r>
      <w:r w:rsidR="00162353" w:rsidRPr="00162353">
        <w:rPr>
          <w:i/>
          <w:iCs/>
          <w:sz w:val="24"/>
          <w:szCs w:val="24"/>
        </w:rPr>
        <w:t>34</w:t>
      </w:r>
      <w:r w:rsidR="00B42CB7">
        <w:rPr>
          <w:sz w:val="24"/>
          <w:szCs w:val="24"/>
        </w:rPr>
        <w:t xml:space="preserve">, and </w:t>
      </w:r>
      <w:r w:rsidR="00B42CB7" w:rsidRPr="00E80BF6">
        <w:rPr>
          <w:i/>
          <w:iCs/>
          <w:sz w:val="24"/>
          <w:szCs w:val="24"/>
        </w:rPr>
        <w:t>*</w:t>
      </w:r>
      <w:r w:rsidR="00E80BF6" w:rsidRPr="00E80BF6">
        <w:rPr>
          <w:i/>
          <w:iCs/>
          <w:sz w:val="24"/>
          <w:szCs w:val="24"/>
        </w:rPr>
        <w:t>50</w:t>
      </w:r>
      <w:r w:rsidR="00B42CB7">
        <w:rPr>
          <w:sz w:val="24"/>
          <w:szCs w:val="24"/>
        </w:rPr>
        <w:t xml:space="preserve">, </w:t>
      </w:r>
      <w:r w:rsidR="007422F7" w:rsidRPr="00F702DF">
        <w:rPr>
          <w:sz w:val="24"/>
          <w:szCs w:val="24"/>
        </w:rPr>
        <w:t xml:space="preserve">as </w:t>
      </w:r>
      <w:r w:rsidR="00B42CB7">
        <w:rPr>
          <w:sz w:val="24"/>
          <w:szCs w:val="24"/>
        </w:rPr>
        <w:t>c.282C&gt;T</w:t>
      </w:r>
      <w:r w:rsidR="007422F7" w:rsidRPr="00F702DF">
        <w:rPr>
          <w:sz w:val="24"/>
          <w:szCs w:val="24"/>
        </w:rPr>
        <w:t xml:space="preserve"> is in high LD with c.590G&gt;A</w:t>
      </w:r>
      <w:r w:rsidR="0040194C">
        <w:rPr>
          <w:sz w:val="24"/>
          <w:szCs w:val="24"/>
        </w:rPr>
        <w:t>.</w:t>
      </w:r>
      <w:r w:rsidR="009376C6">
        <w:rPr>
          <w:sz w:val="24"/>
          <w:szCs w:val="24"/>
        </w:rPr>
        <w:t xml:space="preserve"> The c.282C&gt;T variant is also present on sub-alleles for </w:t>
      </w:r>
      <w:r w:rsidR="009376C6" w:rsidRPr="00162353">
        <w:rPr>
          <w:i/>
          <w:iCs/>
          <w:sz w:val="24"/>
          <w:szCs w:val="24"/>
        </w:rPr>
        <w:t>NAT2*</w:t>
      </w:r>
      <w:r w:rsidR="001077A0" w:rsidRPr="00162353">
        <w:rPr>
          <w:i/>
          <w:iCs/>
          <w:sz w:val="24"/>
          <w:szCs w:val="24"/>
        </w:rPr>
        <w:t>4</w:t>
      </w:r>
      <w:r w:rsidR="001077A0">
        <w:rPr>
          <w:sz w:val="24"/>
          <w:szCs w:val="24"/>
        </w:rPr>
        <w:t xml:space="preserve">, </w:t>
      </w:r>
      <w:r w:rsidR="001077A0" w:rsidRPr="00162353">
        <w:rPr>
          <w:i/>
          <w:iCs/>
          <w:sz w:val="24"/>
          <w:szCs w:val="24"/>
        </w:rPr>
        <w:t>*</w:t>
      </w:r>
      <w:r w:rsidR="009376C6" w:rsidRPr="00162353">
        <w:rPr>
          <w:i/>
          <w:iCs/>
          <w:sz w:val="24"/>
          <w:szCs w:val="24"/>
        </w:rPr>
        <w:t>7</w:t>
      </w:r>
      <w:r w:rsidR="00162353">
        <w:rPr>
          <w:sz w:val="24"/>
          <w:szCs w:val="24"/>
        </w:rPr>
        <w:t>, *</w:t>
      </w:r>
      <w:r w:rsidR="00162353" w:rsidRPr="00162353">
        <w:rPr>
          <w:i/>
          <w:iCs/>
          <w:sz w:val="24"/>
          <w:szCs w:val="24"/>
        </w:rPr>
        <w:t>14</w:t>
      </w:r>
      <w:r w:rsidR="00162353">
        <w:rPr>
          <w:sz w:val="24"/>
          <w:szCs w:val="24"/>
        </w:rPr>
        <w:t xml:space="preserve"> and many others. </w:t>
      </w:r>
      <w:r w:rsidR="00E558AD" w:rsidRPr="00F702DF">
        <w:rPr>
          <w:sz w:val="24"/>
          <w:szCs w:val="24"/>
        </w:rPr>
        <w:t>A study measuring NAT2 acetylation activity in cryopreserved human hepatocytes found that</w:t>
      </w:r>
      <w:r w:rsidR="00C5109F" w:rsidRPr="00F702DF">
        <w:rPr>
          <w:sz w:val="24"/>
          <w:szCs w:val="24"/>
        </w:rPr>
        <w:t xml:space="preserve"> a simplified 4-</w:t>
      </w:r>
      <w:r w:rsidR="008E76EA">
        <w:rPr>
          <w:sz w:val="24"/>
          <w:szCs w:val="24"/>
        </w:rPr>
        <w:t>SNV</w:t>
      </w:r>
      <w:r w:rsidR="00C5109F" w:rsidRPr="00F702DF">
        <w:rPr>
          <w:sz w:val="24"/>
          <w:szCs w:val="24"/>
        </w:rPr>
        <w:t xml:space="preserve"> panel</w:t>
      </w:r>
      <w:r w:rsidR="008369D2" w:rsidRPr="00F702DF">
        <w:rPr>
          <w:sz w:val="24"/>
          <w:szCs w:val="24"/>
        </w:rPr>
        <w:t xml:space="preserve"> consisting of</w:t>
      </w:r>
      <w:r w:rsidR="00895413" w:rsidRPr="00F702DF">
        <w:rPr>
          <w:sz w:val="24"/>
          <w:szCs w:val="24"/>
        </w:rPr>
        <w:t xml:space="preserve"> c.191G&gt;A, c.341T&gt;C, c.590G&gt;A, and c.857G&gt;A was equally as accurate at predicting NAT2 phenotype as the 7-</w:t>
      </w:r>
      <w:r w:rsidR="008E76EA">
        <w:rPr>
          <w:sz w:val="24"/>
          <w:szCs w:val="24"/>
        </w:rPr>
        <w:t>SNV</w:t>
      </w:r>
      <w:r w:rsidR="00895413" w:rsidRPr="00F702DF">
        <w:rPr>
          <w:sz w:val="24"/>
          <w:szCs w:val="24"/>
        </w:rPr>
        <w:t xml:space="preserve"> panel</w:t>
      </w:r>
      <w:r w:rsidR="000E5A15">
        <w:rPr>
          <w:sz w:val="24"/>
          <w:szCs w:val="24"/>
        </w:rPr>
        <w:t xml:space="preserve"> in a predominantly European population</w:t>
      </w:r>
      <w:r w:rsidR="00895413" w:rsidRPr="00F702DF">
        <w:rPr>
          <w:sz w:val="24"/>
          <w:szCs w:val="24"/>
        </w:rPr>
        <w:t xml:space="preserve">, with </w:t>
      </w:r>
      <w:r w:rsidR="00895413" w:rsidRPr="00F702DF">
        <w:rPr>
          <w:sz w:val="24"/>
          <w:szCs w:val="24"/>
        </w:rPr>
        <w:lastRenderedPageBreak/>
        <w:t xml:space="preserve">an accuracy of </w:t>
      </w:r>
      <w:r w:rsidR="005C4CFB" w:rsidRPr="00F702DF">
        <w:rPr>
          <w:sz w:val="24"/>
          <w:szCs w:val="24"/>
        </w:rPr>
        <w:t>98.4%. Meanwhile, the historical 3-</w:t>
      </w:r>
      <w:r w:rsidR="008E76EA">
        <w:rPr>
          <w:sz w:val="24"/>
          <w:szCs w:val="24"/>
        </w:rPr>
        <w:t>SNV</w:t>
      </w:r>
      <w:r w:rsidR="005C4CFB" w:rsidRPr="00F702DF">
        <w:rPr>
          <w:sz w:val="24"/>
          <w:szCs w:val="24"/>
        </w:rPr>
        <w:t xml:space="preserve"> panel had an accuracy of 92.2%.</w:t>
      </w:r>
      <w:r w:rsidR="008D0C9F">
        <w:rPr>
          <w:sz w:val="24"/>
          <w:szCs w:val="24"/>
        </w:rPr>
        <w:fldChar w:fldCharType="begin"/>
      </w:r>
      <w:r w:rsidR="00091871">
        <w:rPr>
          <w:sz w:val="24"/>
          <w:szCs w:val="24"/>
        </w:rPr>
        <w:instrText xml:space="preserve"> ADDIN EN.CITE &lt;EndNote&gt;&lt;Cite&gt;&lt;Author&gt;Hein&lt;/Author&gt;&lt;Year&gt;2012&lt;/Year&gt;&lt;RecNum&gt;139&lt;/RecNum&gt;&lt;DisplayText&gt;&lt;style face="superscript"&gt;78&lt;/style&gt;&lt;/DisplayText&gt;&lt;record&gt;&lt;rec-number&gt;139&lt;/rec-number&gt;&lt;foreign-keys&gt;&lt;key app="EN" db-id="saf9dxrr1xaesaer2pav0dthders5d0fpwpr" timestamp="1750853329"&gt;139&lt;/key&gt;&lt;/foreign-keys&gt;&lt;ref-type name="Journal Article"&gt;17&lt;/ref-type&gt;&lt;contributors&gt;&lt;authors&gt;&lt;author&gt;Hein, D. W.&lt;/author&gt;&lt;author&gt;Doll, M. A.&lt;/author&gt;&lt;/authors&gt;&lt;/contributors&gt;&lt;auth-address&gt;Department of Pharmacology &amp;amp; Toxicology, University of Louisville Health Sciences Center, Louisville, KY 40202-1617, USA.&lt;/auth-address&gt;&lt;titles&gt;&lt;title&gt;Accuracy of various human NAT2 SNP genotyping panels to infer rapid, intermediate and slow acetylator phenotypes&lt;/title&gt;&lt;secondary-title&gt;Pharmacogenomics&lt;/secondary-title&gt;&lt;/titles&gt;&lt;periodical&gt;&lt;full-title&gt;Pharmacogenomics&lt;/full-title&gt;&lt;/periodical&gt;&lt;pages&gt;31-41&lt;/pages&gt;&lt;volume&gt;13&lt;/volume&gt;&lt;number&gt;1&lt;/number&gt;&lt;edition&gt;20111117&lt;/edition&gt;&lt;keywords&gt;&lt;keyword&gt;*Acetylation&lt;/keyword&gt;&lt;keyword&gt;Arylamine N-Acetyltransferase/*genetics/*metabolism&lt;/keyword&gt;&lt;keyword&gt;Catalysis&lt;/keyword&gt;&lt;keyword&gt;Ethnicity/genetics&lt;/keyword&gt;&lt;keyword&gt;Genome-Wide Association Study&lt;/keyword&gt;&lt;keyword&gt;Genotype&lt;/keyword&gt;&lt;keyword&gt;Hepatocytes/metabolism&lt;/keyword&gt;&lt;keyword&gt;Humans&lt;/keyword&gt;&lt;keyword&gt;Phenotype&lt;/keyword&gt;&lt;keyword&gt;Polymorphism, Single Nucleotide/*genetics&lt;/keyword&gt;&lt;keyword&gt;United States&lt;/keyword&gt;&lt;/keywords&gt;&lt;dates&gt;&lt;year&gt;2012&lt;/year&gt;&lt;pub-dates&gt;&lt;date&gt;Jan&lt;/date&gt;&lt;/pub-dates&gt;&lt;/dates&gt;&lt;isbn&gt;1744-8042 (Electronic)&amp;#xD;1462-2416 (Print)&amp;#xD;1462-2416 (Linking)&lt;/isbn&gt;&lt;accession-num&gt;22092036&lt;/accession-num&gt;&lt;urls&gt;&lt;related-urls&gt;&lt;url&gt;https://www.ncbi.nlm.nih.gov/pubmed/22092036&lt;/url&gt;&lt;/related-urls&gt;&lt;/urls&gt;&lt;custom2&gt;PMC3285565&lt;/custom2&gt;&lt;electronic-resource-num&gt;10.2217/pgs.11.122&lt;/electronic-resource-num&gt;&lt;remote-database-name&gt;Medline&lt;/remote-database-name&gt;&lt;remote-database-provider&gt;NLM&lt;/remote-database-provider&gt;&lt;/record&gt;&lt;/Cite&gt;&lt;/EndNote&gt;</w:instrText>
      </w:r>
      <w:r w:rsidR="008D0C9F">
        <w:rPr>
          <w:sz w:val="24"/>
          <w:szCs w:val="24"/>
        </w:rPr>
        <w:fldChar w:fldCharType="separate"/>
      </w:r>
      <w:r w:rsidR="00091871" w:rsidRPr="00091871">
        <w:rPr>
          <w:noProof/>
          <w:sz w:val="24"/>
          <w:szCs w:val="24"/>
          <w:vertAlign w:val="superscript"/>
        </w:rPr>
        <w:t>78</w:t>
      </w:r>
      <w:r w:rsidR="008D0C9F">
        <w:rPr>
          <w:sz w:val="24"/>
          <w:szCs w:val="24"/>
        </w:rPr>
        <w:fldChar w:fldCharType="end"/>
      </w:r>
      <w:r w:rsidR="00E32D53" w:rsidRPr="00F702DF">
        <w:rPr>
          <w:sz w:val="24"/>
          <w:szCs w:val="24"/>
        </w:rPr>
        <w:t xml:space="preserve"> These results were </w:t>
      </w:r>
      <w:r w:rsidR="000E5A15">
        <w:rPr>
          <w:sz w:val="24"/>
          <w:szCs w:val="24"/>
        </w:rPr>
        <w:t>predicted to be applicable</w:t>
      </w:r>
      <w:r w:rsidR="00C02B7D">
        <w:rPr>
          <w:sz w:val="24"/>
          <w:szCs w:val="24"/>
        </w:rPr>
        <w:t xml:space="preserve"> to</w:t>
      </w:r>
      <w:r w:rsidR="00E32D53" w:rsidRPr="00F702DF">
        <w:rPr>
          <w:sz w:val="24"/>
          <w:szCs w:val="24"/>
        </w:rPr>
        <w:t xml:space="preserve"> </w:t>
      </w:r>
      <w:r w:rsidR="00863BA2" w:rsidRPr="00F702DF">
        <w:rPr>
          <w:sz w:val="24"/>
          <w:szCs w:val="24"/>
        </w:rPr>
        <w:t>diverse populations.</w:t>
      </w:r>
      <w:r w:rsidR="009040EA">
        <w:rPr>
          <w:sz w:val="24"/>
          <w:szCs w:val="24"/>
        </w:rPr>
        <w:fldChar w:fldCharType="begin"/>
      </w:r>
      <w:r w:rsidR="00091871">
        <w:rPr>
          <w:sz w:val="24"/>
          <w:szCs w:val="24"/>
        </w:rPr>
        <w:instrText xml:space="preserve"> ADDIN EN.CITE &lt;EndNote&gt;&lt;Cite&gt;&lt;Author&gt;Suarez-Kurtz&lt;/Author&gt;&lt;Year&gt;2012&lt;/Year&gt;&lt;RecNum&gt;140&lt;/RecNum&gt;&lt;DisplayText&gt;&lt;style face="superscript"&gt;79&lt;/style&gt;&lt;/DisplayText&gt;&lt;record&gt;&lt;rec-number&gt;140&lt;/rec-number&gt;&lt;foreign-keys&gt;&lt;key app="EN" db-id="saf9dxrr1xaesaer2pav0dthders5d0fpwpr" timestamp="1750853372"&gt;140&lt;/key&gt;&lt;/foreign-keys&gt;&lt;ref-type name="Journal Article"&gt;17&lt;/ref-type&gt;&lt;contributors&gt;&lt;authors&gt;&lt;author&gt;Suarez-Kurtz, G.&lt;/author&gt;&lt;author&gt;Vargens, D. D.&lt;/author&gt;&lt;author&gt;Sortica, V. A.&lt;/author&gt;&lt;author&gt;Hutz, M. H.&lt;/author&gt;&lt;/authors&gt;&lt;/contributors&gt;&lt;titles&gt;&lt;title&gt;Accuracy of NAT2 SNP genotyping panels to infer acetylator phenotypes in African, Asian, Amerindian and admixed populations&lt;/title&gt;&lt;secondary-title&gt;Pharmacogenomics&lt;/secondary-title&gt;&lt;/titles&gt;&lt;periodical&gt;&lt;full-title&gt;Pharmacogenomics&lt;/full-title&gt;&lt;/periodical&gt;&lt;pages&gt;851-4; author reply 855&lt;/pages&gt;&lt;volume&gt;13&lt;/volume&gt;&lt;number&gt;8&lt;/number&gt;&lt;keywords&gt;&lt;keyword&gt;*Acetylation&lt;/keyword&gt;&lt;keyword&gt;Arylamine N-Acetyltransferase/*genetics/*metabolism&lt;/keyword&gt;&lt;keyword&gt;Humans&lt;/keyword&gt;&lt;keyword&gt;Polymorphism, Single Nucleotide/*genetics&lt;/keyword&gt;&lt;/keywords&gt;&lt;dates&gt;&lt;year&gt;2012&lt;/year&gt;&lt;pub-dates&gt;&lt;date&gt;Jun&lt;/date&gt;&lt;/pub-dates&gt;&lt;/dates&gt;&lt;isbn&gt;1744-8042 (Electronic)&amp;#xD;1462-2416 (Linking)&lt;/isbn&gt;&lt;accession-num&gt;22676187&lt;/accession-num&gt;&lt;urls&gt;&lt;related-urls&gt;&lt;url&gt;https://www.ncbi.nlm.nih.gov/pubmed/22676187&lt;/url&gt;&lt;/related-urls&gt;&lt;/urls&gt;&lt;electronic-resource-num&gt;10.2217/pgs.12.48&lt;/electronic-resource-num&gt;&lt;remote-database-name&gt;Medline&lt;/remote-database-name&gt;&lt;remote-database-provider&gt;NLM&lt;/remote-database-provider&gt;&lt;/record&gt;&lt;/Cite&gt;&lt;/EndNote&gt;</w:instrText>
      </w:r>
      <w:r w:rsidR="009040EA">
        <w:rPr>
          <w:sz w:val="24"/>
          <w:szCs w:val="24"/>
        </w:rPr>
        <w:fldChar w:fldCharType="separate"/>
      </w:r>
      <w:r w:rsidR="00091871" w:rsidRPr="00091871">
        <w:rPr>
          <w:noProof/>
          <w:sz w:val="24"/>
          <w:szCs w:val="24"/>
          <w:vertAlign w:val="superscript"/>
        </w:rPr>
        <w:t>79</w:t>
      </w:r>
      <w:r w:rsidR="009040EA">
        <w:rPr>
          <w:sz w:val="24"/>
          <w:szCs w:val="24"/>
        </w:rPr>
        <w:fldChar w:fldCharType="end"/>
      </w:r>
      <w:r w:rsidR="00E043F1" w:rsidRPr="00F702DF">
        <w:rPr>
          <w:sz w:val="24"/>
          <w:szCs w:val="24"/>
        </w:rPr>
        <w:t xml:space="preserve"> Of the </w:t>
      </w:r>
      <w:r w:rsidR="00592690" w:rsidRPr="00F702DF">
        <w:rPr>
          <w:sz w:val="24"/>
          <w:szCs w:val="24"/>
        </w:rPr>
        <w:t>remaining</w:t>
      </w:r>
      <w:r w:rsidR="00E043F1" w:rsidRPr="00F702DF">
        <w:rPr>
          <w:sz w:val="24"/>
          <w:szCs w:val="24"/>
        </w:rPr>
        <w:t xml:space="preserve"> three </w:t>
      </w:r>
      <w:r w:rsidR="008E76EA">
        <w:rPr>
          <w:sz w:val="24"/>
          <w:szCs w:val="24"/>
        </w:rPr>
        <w:t>SNV</w:t>
      </w:r>
      <w:r w:rsidR="00E043F1" w:rsidRPr="00F702DF">
        <w:rPr>
          <w:sz w:val="24"/>
          <w:szCs w:val="24"/>
        </w:rPr>
        <w:t>s in the 7-</w:t>
      </w:r>
      <w:r w:rsidR="008E76EA">
        <w:rPr>
          <w:sz w:val="24"/>
          <w:szCs w:val="24"/>
        </w:rPr>
        <w:t>SNV</w:t>
      </w:r>
      <w:r w:rsidR="00E043F1" w:rsidRPr="00F702DF">
        <w:rPr>
          <w:sz w:val="24"/>
          <w:szCs w:val="24"/>
        </w:rPr>
        <w:t xml:space="preserve"> model, two are synonymous </w:t>
      </w:r>
      <w:r w:rsidR="00B10DD5" w:rsidRPr="00F702DF">
        <w:rPr>
          <w:sz w:val="24"/>
          <w:szCs w:val="24"/>
        </w:rPr>
        <w:t xml:space="preserve">variants (c.282C&gt;T and c.481C&gt;T) and the third is associated with </w:t>
      </w:r>
      <w:r w:rsidR="00433A88" w:rsidRPr="00F702DF">
        <w:rPr>
          <w:sz w:val="24"/>
          <w:szCs w:val="24"/>
        </w:rPr>
        <w:t>increased</w:t>
      </w:r>
      <w:r w:rsidR="00B10DD5" w:rsidRPr="00F702DF">
        <w:rPr>
          <w:sz w:val="24"/>
          <w:szCs w:val="24"/>
        </w:rPr>
        <w:t xml:space="preserve"> NAT2 activity (c.803</w:t>
      </w:r>
      <w:r w:rsidR="008040CC" w:rsidRPr="00F702DF">
        <w:rPr>
          <w:sz w:val="24"/>
          <w:szCs w:val="24"/>
        </w:rPr>
        <w:t xml:space="preserve">A&gt;G), distinguishing </w:t>
      </w:r>
      <w:r w:rsidR="008040CC" w:rsidRPr="00F702DF">
        <w:rPr>
          <w:i/>
          <w:iCs/>
          <w:sz w:val="24"/>
          <w:szCs w:val="24"/>
        </w:rPr>
        <w:t xml:space="preserve">NAT2*1 </w:t>
      </w:r>
      <w:r w:rsidR="008040CC" w:rsidRPr="00F702DF">
        <w:rPr>
          <w:sz w:val="24"/>
          <w:szCs w:val="24"/>
        </w:rPr>
        <w:t xml:space="preserve">and </w:t>
      </w:r>
      <w:r w:rsidR="008040CC" w:rsidRPr="00F702DF">
        <w:rPr>
          <w:i/>
          <w:iCs/>
          <w:sz w:val="24"/>
          <w:szCs w:val="24"/>
        </w:rPr>
        <w:t>NAT2*4</w:t>
      </w:r>
      <w:r w:rsidR="008040CC" w:rsidRPr="00F702DF">
        <w:rPr>
          <w:sz w:val="24"/>
          <w:szCs w:val="24"/>
        </w:rPr>
        <w:t xml:space="preserve">. </w:t>
      </w:r>
    </w:p>
    <w:p w14:paraId="67E13A9C" w14:textId="1BC63E3A" w:rsidR="008F112F" w:rsidRDefault="0064724E" w:rsidP="008931EB">
      <w:pPr>
        <w:spacing w:before="240" w:after="80" w:line="360" w:lineRule="auto"/>
        <w:rPr>
          <w:sz w:val="24"/>
          <w:szCs w:val="24"/>
        </w:rPr>
      </w:pPr>
      <w:r>
        <w:rPr>
          <w:sz w:val="24"/>
          <w:szCs w:val="24"/>
        </w:rPr>
        <w:t>It is important to note that testing only for</w:t>
      </w:r>
      <w:r w:rsidR="00566CD5">
        <w:rPr>
          <w:sz w:val="24"/>
          <w:szCs w:val="24"/>
        </w:rPr>
        <w:t xml:space="preserve"> </w:t>
      </w:r>
      <w:r w:rsidR="00566CD5" w:rsidRPr="00D63F84">
        <w:rPr>
          <w:i/>
          <w:iCs/>
          <w:sz w:val="24"/>
          <w:szCs w:val="24"/>
        </w:rPr>
        <w:t>NAT2</w:t>
      </w:r>
      <w:r>
        <w:rPr>
          <w:i/>
          <w:iCs/>
          <w:sz w:val="24"/>
          <w:szCs w:val="24"/>
        </w:rPr>
        <w:t xml:space="preserve"> </w:t>
      </w:r>
      <w:r>
        <w:rPr>
          <w:sz w:val="24"/>
          <w:szCs w:val="24"/>
        </w:rPr>
        <w:t>common</w:t>
      </w:r>
      <w:r w:rsidR="00566CD5">
        <w:rPr>
          <w:sz w:val="24"/>
          <w:szCs w:val="24"/>
        </w:rPr>
        <w:t xml:space="preserve"> </w:t>
      </w:r>
      <w:r w:rsidR="00D63F84">
        <w:rPr>
          <w:sz w:val="24"/>
          <w:szCs w:val="24"/>
        </w:rPr>
        <w:t>SNVs</w:t>
      </w:r>
      <w:r w:rsidR="00566CD5">
        <w:rPr>
          <w:sz w:val="24"/>
          <w:szCs w:val="24"/>
        </w:rPr>
        <w:t xml:space="preserve"> will provide</w:t>
      </w:r>
      <w:r w:rsidR="00D63F84">
        <w:rPr>
          <w:sz w:val="24"/>
          <w:szCs w:val="24"/>
        </w:rPr>
        <w:t xml:space="preserve"> the necessary information to distinguish between the </w:t>
      </w:r>
      <w:r w:rsidR="009701E3">
        <w:rPr>
          <w:sz w:val="24"/>
          <w:szCs w:val="24"/>
        </w:rPr>
        <w:t>five</w:t>
      </w:r>
      <w:r w:rsidR="00D63F84">
        <w:rPr>
          <w:sz w:val="24"/>
          <w:szCs w:val="24"/>
        </w:rPr>
        <w:t xml:space="preserve"> most common allele clusters</w:t>
      </w:r>
      <w:r w:rsidR="009701E3">
        <w:rPr>
          <w:sz w:val="24"/>
          <w:szCs w:val="24"/>
        </w:rPr>
        <w:t xml:space="preserve"> (</w:t>
      </w:r>
      <w:r w:rsidR="009701E3" w:rsidRPr="009701E3">
        <w:rPr>
          <w:i/>
          <w:iCs/>
          <w:sz w:val="24"/>
          <w:szCs w:val="24"/>
        </w:rPr>
        <w:t>*4, *5, *6, *7</w:t>
      </w:r>
      <w:r w:rsidR="009701E3">
        <w:rPr>
          <w:sz w:val="24"/>
          <w:szCs w:val="24"/>
        </w:rPr>
        <w:t xml:space="preserve">, and </w:t>
      </w:r>
      <w:r w:rsidR="009701E3" w:rsidRPr="009701E3">
        <w:rPr>
          <w:i/>
          <w:iCs/>
          <w:sz w:val="24"/>
          <w:szCs w:val="24"/>
        </w:rPr>
        <w:t>*14</w:t>
      </w:r>
      <w:r w:rsidR="009701E3">
        <w:rPr>
          <w:sz w:val="24"/>
          <w:szCs w:val="24"/>
        </w:rPr>
        <w:t>)</w:t>
      </w:r>
      <w:r w:rsidR="00D63F84">
        <w:rPr>
          <w:sz w:val="24"/>
          <w:szCs w:val="24"/>
        </w:rPr>
        <w:t>,</w:t>
      </w:r>
      <w:r w:rsidR="00917B5A">
        <w:rPr>
          <w:sz w:val="24"/>
          <w:szCs w:val="24"/>
        </w:rPr>
        <w:t xml:space="preserve"> </w:t>
      </w:r>
      <w:r w:rsidR="00FA5FBA">
        <w:rPr>
          <w:sz w:val="24"/>
          <w:szCs w:val="24"/>
        </w:rPr>
        <w:t xml:space="preserve">but </w:t>
      </w:r>
      <w:r w:rsidR="00917B5A">
        <w:rPr>
          <w:sz w:val="24"/>
          <w:szCs w:val="24"/>
        </w:rPr>
        <w:t xml:space="preserve">they alone are not sufficient without phasing. </w:t>
      </w:r>
      <w:r w:rsidR="00D63F84">
        <w:rPr>
          <w:sz w:val="24"/>
          <w:szCs w:val="24"/>
        </w:rPr>
        <w:t xml:space="preserve"> </w:t>
      </w:r>
      <w:r w:rsidR="000964C8">
        <w:rPr>
          <w:sz w:val="24"/>
          <w:szCs w:val="24"/>
        </w:rPr>
        <w:t xml:space="preserve">The identified SNVs </w:t>
      </w:r>
      <w:r w:rsidR="00443586">
        <w:rPr>
          <w:sz w:val="24"/>
          <w:szCs w:val="24"/>
        </w:rPr>
        <w:t>are often</w:t>
      </w:r>
      <w:r w:rsidR="000964C8">
        <w:rPr>
          <w:sz w:val="24"/>
          <w:szCs w:val="24"/>
        </w:rPr>
        <w:t xml:space="preserve"> compatible with more than one possible diplotype</w:t>
      </w:r>
      <w:r w:rsidR="00443586">
        <w:rPr>
          <w:sz w:val="24"/>
          <w:szCs w:val="24"/>
        </w:rPr>
        <w:t xml:space="preserve"> and not all will translate to the same phenotype. </w:t>
      </w:r>
      <w:r w:rsidR="00542CD8">
        <w:rPr>
          <w:sz w:val="24"/>
          <w:szCs w:val="24"/>
        </w:rPr>
        <w:t>For example, if testing identifies</w:t>
      </w:r>
      <w:r w:rsidR="008F64C9">
        <w:rPr>
          <w:sz w:val="24"/>
          <w:szCs w:val="24"/>
        </w:rPr>
        <w:t xml:space="preserve"> heterozygosity</w:t>
      </w:r>
      <w:r w:rsidR="00370756">
        <w:rPr>
          <w:sz w:val="24"/>
          <w:szCs w:val="24"/>
        </w:rPr>
        <w:t xml:space="preserve"> for</w:t>
      </w:r>
      <w:r w:rsidR="00542CD8">
        <w:rPr>
          <w:sz w:val="24"/>
          <w:szCs w:val="24"/>
        </w:rPr>
        <w:t xml:space="preserve"> c.341T&gt;C, c.590G&gt;A, and c.803G&gt;A, it is unclear whether the patient’s genotype is </w:t>
      </w:r>
      <w:r w:rsidR="00542CD8" w:rsidRPr="008D47FF">
        <w:rPr>
          <w:i/>
          <w:iCs/>
          <w:sz w:val="24"/>
          <w:szCs w:val="24"/>
        </w:rPr>
        <w:t>NAT2*5/*6</w:t>
      </w:r>
      <w:r w:rsidR="00370756">
        <w:rPr>
          <w:sz w:val="24"/>
          <w:szCs w:val="24"/>
        </w:rPr>
        <w:t xml:space="preserve">, </w:t>
      </w:r>
      <w:r w:rsidR="000A0365">
        <w:rPr>
          <w:i/>
          <w:iCs/>
          <w:sz w:val="24"/>
          <w:szCs w:val="24"/>
        </w:rPr>
        <w:t>NAT2*16/*43</w:t>
      </w:r>
      <w:r w:rsidR="00370756">
        <w:rPr>
          <w:i/>
          <w:iCs/>
          <w:sz w:val="24"/>
          <w:szCs w:val="24"/>
        </w:rPr>
        <w:t xml:space="preserve">, </w:t>
      </w:r>
      <w:r w:rsidR="00370756" w:rsidRPr="00370756">
        <w:rPr>
          <w:sz w:val="24"/>
          <w:szCs w:val="24"/>
        </w:rPr>
        <w:t>or</w:t>
      </w:r>
      <w:r w:rsidR="00370756">
        <w:rPr>
          <w:i/>
          <w:iCs/>
          <w:sz w:val="24"/>
          <w:szCs w:val="24"/>
        </w:rPr>
        <w:t xml:space="preserve"> </w:t>
      </w:r>
      <w:r w:rsidR="000A0365" w:rsidRPr="008D47FF">
        <w:rPr>
          <w:i/>
          <w:iCs/>
          <w:sz w:val="24"/>
          <w:szCs w:val="24"/>
        </w:rPr>
        <w:t>NAT2*1/*</w:t>
      </w:r>
      <w:r w:rsidR="000A0365">
        <w:rPr>
          <w:i/>
          <w:iCs/>
          <w:sz w:val="24"/>
          <w:szCs w:val="24"/>
        </w:rPr>
        <w:t xml:space="preserve">30. </w:t>
      </w:r>
      <w:r w:rsidR="00C32569">
        <w:rPr>
          <w:sz w:val="24"/>
          <w:szCs w:val="24"/>
        </w:rPr>
        <w:t xml:space="preserve">The </w:t>
      </w:r>
      <w:r w:rsidR="000A0365">
        <w:rPr>
          <w:sz w:val="24"/>
          <w:szCs w:val="24"/>
        </w:rPr>
        <w:t xml:space="preserve">first two </w:t>
      </w:r>
      <w:proofErr w:type="spellStart"/>
      <w:r w:rsidR="000A0365">
        <w:rPr>
          <w:sz w:val="24"/>
          <w:szCs w:val="24"/>
        </w:rPr>
        <w:t>diplotypes</w:t>
      </w:r>
      <w:proofErr w:type="spellEnd"/>
      <w:r w:rsidR="00C32569">
        <w:rPr>
          <w:sz w:val="24"/>
          <w:szCs w:val="24"/>
        </w:rPr>
        <w:t xml:space="preserve"> </w:t>
      </w:r>
      <w:r w:rsidR="00084BBC">
        <w:rPr>
          <w:sz w:val="24"/>
          <w:szCs w:val="24"/>
        </w:rPr>
        <w:t xml:space="preserve">predict </w:t>
      </w:r>
      <w:r w:rsidR="000A0365">
        <w:rPr>
          <w:sz w:val="24"/>
          <w:szCs w:val="24"/>
        </w:rPr>
        <w:t>poor metabolism</w:t>
      </w:r>
      <w:r w:rsidR="00C32569">
        <w:rPr>
          <w:sz w:val="24"/>
          <w:szCs w:val="24"/>
        </w:rPr>
        <w:t xml:space="preserve">, while the </w:t>
      </w:r>
      <w:r w:rsidR="00A1378C">
        <w:rPr>
          <w:sz w:val="24"/>
          <w:szCs w:val="24"/>
        </w:rPr>
        <w:t>latter</w:t>
      </w:r>
      <w:r w:rsidR="00C32569">
        <w:rPr>
          <w:sz w:val="24"/>
          <w:szCs w:val="24"/>
        </w:rPr>
        <w:t xml:space="preserve"> </w:t>
      </w:r>
      <w:r w:rsidR="000A0365">
        <w:rPr>
          <w:sz w:val="24"/>
          <w:szCs w:val="24"/>
        </w:rPr>
        <w:t xml:space="preserve">predicts an </w:t>
      </w:r>
      <w:r w:rsidR="00C32569">
        <w:rPr>
          <w:sz w:val="24"/>
          <w:szCs w:val="24"/>
        </w:rPr>
        <w:t>intermediate metabolizer</w:t>
      </w:r>
      <w:r w:rsidR="000A0365">
        <w:rPr>
          <w:sz w:val="24"/>
          <w:szCs w:val="24"/>
        </w:rPr>
        <w:t xml:space="preserve"> phenotype</w:t>
      </w:r>
      <w:r w:rsidR="00C32569">
        <w:rPr>
          <w:sz w:val="24"/>
          <w:szCs w:val="24"/>
        </w:rPr>
        <w:t xml:space="preserve">. </w:t>
      </w:r>
      <w:r w:rsidR="008F112F">
        <w:rPr>
          <w:sz w:val="24"/>
          <w:szCs w:val="24"/>
        </w:rPr>
        <w:t xml:space="preserve">Furthermore, an increasing number of alleles have none of the SNVs covered by a limited panel such as the 7-SNV panel discussed </w:t>
      </w:r>
      <w:r w:rsidR="001E5CD1">
        <w:rPr>
          <w:sz w:val="24"/>
          <w:szCs w:val="24"/>
        </w:rPr>
        <w:t>above or</w:t>
      </w:r>
      <w:r w:rsidR="008F112F">
        <w:rPr>
          <w:sz w:val="24"/>
          <w:szCs w:val="24"/>
        </w:rPr>
        <w:t xml:space="preserve"> have c.803G&gt;A </w:t>
      </w:r>
      <w:r w:rsidR="001E5CD1">
        <w:rPr>
          <w:sz w:val="24"/>
          <w:szCs w:val="24"/>
        </w:rPr>
        <w:t>in combination with</w:t>
      </w:r>
      <w:r w:rsidR="008F112F">
        <w:rPr>
          <w:sz w:val="24"/>
          <w:szCs w:val="24"/>
        </w:rPr>
        <w:t xml:space="preserve"> another nonsynonymous SNV(s); such alleles would escape detection and be assigned as </w:t>
      </w:r>
      <w:r w:rsidR="008F112F" w:rsidRPr="00B93DF4">
        <w:rPr>
          <w:i/>
          <w:iCs/>
          <w:sz w:val="24"/>
          <w:szCs w:val="24"/>
        </w:rPr>
        <w:t>NAT2*1</w:t>
      </w:r>
      <w:r w:rsidR="008F112F">
        <w:rPr>
          <w:i/>
          <w:iCs/>
          <w:sz w:val="24"/>
          <w:szCs w:val="24"/>
        </w:rPr>
        <w:t xml:space="preserve"> </w:t>
      </w:r>
      <w:r w:rsidR="008F112F">
        <w:rPr>
          <w:sz w:val="24"/>
          <w:szCs w:val="24"/>
        </w:rPr>
        <w:t xml:space="preserve">and </w:t>
      </w:r>
      <w:r w:rsidR="008F112F" w:rsidRPr="00B93DF4">
        <w:rPr>
          <w:i/>
          <w:iCs/>
          <w:sz w:val="24"/>
          <w:szCs w:val="24"/>
        </w:rPr>
        <w:t>*4</w:t>
      </w:r>
      <w:r w:rsidR="008F112F" w:rsidRPr="00B93DF4">
        <w:rPr>
          <w:sz w:val="24"/>
          <w:szCs w:val="24"/>
        </w:rPr>
        <w:t>, respectively</w:t>
      </w:r>
      <w:r w:rsidR="008F112F">
        <w:rPr>
          <w:sz w:val="24"/>
          <w:szCs w:val="24"/>
        </w:rPr>
        <w:t>.</w:t>
      </w:r>
      <w:r w:rsidR="00AA3052">
        <w:rPr>
          <w:sz w:val="24"/>
          <w:szCs w:val="24"/>
        </w:rPr>
        <w:t xml:space="preserve"> It is therefore important to understand and appreciate these limitations and challenges as these may impact prescribing recommendations. Tests that appropriately cover the variants and star alleles present in the targeted patient population </w:t>
      </w:r>
      <w:r w:rsidR="001E5CD1">
        <w:rPr>
          <w:sz w:val="24"/>
          <w:szCs w:val="24"/>
        </w:rPr>
        <w:t>are warranted</w:t>
      </w:r>
      <w:r w:rsidR="00AA3052">
        <w:rPr>
          <w:sz w:val="24"/>
          <w:szCs w:val="24"/>
        </w:rPr>
        <w:t>.</w:t>
      </w:r>
    </w:p>
    <w:p w14:paraId="7BEC7736" w14:textId="41426A73" w:rsidR="00C71A35" w:rsidRPr="00F702DF" w:rsidRDefault="00C71A35" w:rsidP="008931EB">
      <w:pPr>
        <w:pStyle w:val="Heading2"/>
        <w:rPr>
          <w:szCs w:val="24"/>
        </w:rPr>
      </w:pPr>
      <w:r w:rsidRPr="00F702DF">
        <w:rPr>
          <w:szCs w:val="24"/>
        </w:rPr>
        <w:t>Genotype to Phenotype Determination</w:t>
      </w:r>
    </w:p>
    <w:p w14:paraId="434D36F5" w14:textId="7158367F" w:rsidR="00F406D9" w:rsidRPr="00F702DF" w:rsidRDefault="00F406D9" w:rsidP="008931EB">
      <w:pPr>
        <w:spacing w:before="240" w:after="80" w:line="360" w:lineRule="auto"/>
        <w:rPr>
          <w:sz w:val="24"/>
          <w:szCs w:val="24"/>
        </w:rPr>
      </w:pPr>
      <w:r w:rsidRPr="00F702DF">
        <w:rPr>
          <w:sz w:val="24"/>
          <w:szCs w:val="24"/>
        </w:rPr>
        <w:t xml:space="preserve">The assignment of phenotypes to the </w:t>
      </w:r>
      <w:r w:rsidR="0039030A" w:rsidRPr="00F702DF">
        <w:rPr>
          <w:sz w:val="24"/>
          <w:szCs w:val="24"/>
        </w:rPr>
        <w:t xml:space="preserve">many possible genotypes </w:t>
      </w:r>
      <w:r w:rsidR="00DB14CB" w:rsidRPr="00F702DF">
        <w:rPr>
          <w:sz w:val="24"/>
          <w:szCs w:val="24"/>
        </w:rPr>
        <w:t>for</w:t>
      </w:r>
      <w:r w:rsidR="0039030A" w:rsidRPr="00F702DF">
        <w:rPr>
          <w:sz w:val="24"/>
          <w:szCs w:val="24"/>
        </w:rPr>
        <w:t xml:space="preserve"> a given pharmacogene is a key </w:t>
      </w:r>
      <w:r w:rsidR="00D10D6D">
        <w:rPr>
          <w:sz w:val="24"/>
          <w:szCs w:val="24"/>
        </w:rPr>
        <w:t>step</w:t>
      </w:r>
      <w:r w:rsidR="00D10D6D" w:rsidRPr="00F702DF">
        <w:rPr>
          <w:sz w:val="24"/>
          <w:szCs w:val="24"/>
        </w:rPr>
        <w:t xml:space="preserve"> </w:t>
      </w:r>
      <w:r w:rsidR="0039030A" w:rsidRPr="00F702DF">
        <w:rPr>
          <w:sz w:val="24"/>
          <w:szCs w:val="24"/>
        </w:rPr>
        <w:t xml:space="preserve">in the process of clinical implementation of </w:t>
      </w:r>
      <w:r w:rsidR="00DF1D04" w:rsidRPr="00F702DF">
        <w:rPr>
          <w:sz w:val="24"/>
          <w:szCs w:val="24"/>
        </w:rPr>
        <w:t>pharmaco</w:t>
      </w:r>
      <w:r w:rsidR="0039030A" w:rsidRPr="00F702DF">
        <w:rPr>
          <w:sz w:val="24"/>
          <w:szCs w:val="24"/>
        </w:rPr>
        <w:t xml:space="preserve">genetic test results. Specifically, </w:t>
      </w:r>
      <w:r w:rsidR="00F77B8B" w:rsidRPr="00F702DF">
        <w:rPr>
          <w:sz w:val="24"/>
          <w:szCs w:val="24"/>
        </w:rPr>
        <w:t xml:space="preserve">the use of </w:t>
      </w:r>
      <w:r w:rsidR="003D3277" w:rsidRPr="00F702DF">
        <w:rPr>
          <w:sz w:val="24"/>
          <w:szCs w:val="24"/>
        </w:rPr>
        <w:t xml:space="preserve">standardized </w:t>
      </w:r>
      <w:r w:rsidR="00F77B8B" w:rsidRPr="00F702DF">
        <w:rPr>
          <w:sz w:val="24"/>
          <w:szCs w:val="24"/>
        </w:rPr>
        <w:t>terms</w:t>
      </w:r>
      <w:r w:rsidR="009A4DA4">
        <w:rPr>
          <w:sz w:val="24"/>
          <w:szCs w:val="24"/>
        </w:rPr>
        <w:fldChar w:fldCharType="begin">
          <w:fldData xml:space="preserve">PEVuZE5vdGU+PENpdGU+PEF1dGhvcj5DYXVkbGU8L0F1dGhvcj48WWVhcj4yMDE3PC9ZZWFyPjxS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DYXVkbGU8L0F1dGhvcj48WWVhcj4yMDE3PC9ZZWFyPjxS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9A4DA4">
        <w:rPr>
          <w:sz w:val="24"/>
          <w:szCs w:val="24"/>
        </w:rPr>
      </w:r>
      <w:r w:rsidR="009A4DA4">
        <w:rPr>
          <w:sz w:val="24"/>
          <w:szCs w:val="24"/>
        </w:rPr>
        <w:fldChar w:fldCharType="separate"/>
      </w:r>
      <w:r w:rsidR="00091871" w:rsidRPr="00091871">
        <w:rPr>
          <w:noProof/>
          <w:sz w:val="24"/>
          <w:szCs w:val="24"/>
          <w:vertAlign w:val="superscript"/>
        </w:rPr>
        <w:t>80</w:t>
      </w:r>
      <w:r w:rsidR="009A4DA4">
        <w:rPr>
          <w:sz w:val="24"/>
          <w:szCs w:val="24"/>
        </w:rPr>
        <w:fldChar w:fldCharType="end"/>
      </w:r>
      <w:r w:rsidR="009C0759" w:rsidRPr="00F702DF">
        <w:rPr>
          <w:sz w:val="24"/>
          <w:szCs w:val="24"/>
        </w:rPr>
        <w:t xml:space="preserve"> </w:t>
      </w:r>
      <w:r w:rsidR="00EF2352" w:rsidRPr="00F702DF">
        <w:rPr>
          <w:sz w:val="24"/>
          <w:szCs w:val="24"/>
        </w:rPr>
        <w:t>to distill complex genomic information into phenotypes</w:t>
      </w:r>
      <w:r w:rsidR="00451601" w:rsidRPr="00F702DF">
        <w:rPr>
          <w:sz w:val="24"/>
          <w:szCs w:val="24"/>
        </w:rPr>
        <w:t xml:space="preserve"> facilitates interoperability of pharmacogenetic results</w:t>
      </w:r>
      <w:r w:rsidR="00926CED" w:rsidRPr="00F702DF">
        <w:rPr>
          <w:sz w:val="24"/>
          <w:szCs w:val="24"/>
        </w:rPr>
        <w:t xml:space="preserve"> and informs</w:t>
      </w:r>
      <w:r w:rsidR="00830BCB" w:rsidRPr="00F702DF">
        <w:rPr>
          <w:sz w:val="24"/>
          <w:szCs w:val="24"/>
        </w:rPr>
        <w:t xml:space="preserve"> clinical decision-making in the healthcare system</w:t>
      </w:r>
      <w:r w:rsidR="001E6C9B" w:rsidRPr="00F702DF">
        <w:rPr>
          <w:sz w:val="24"/>
          <w:szCs w:val="24"/>
        </w:rPr>
        <w:t>.</w:t>
      </w:r>
      <w:r w:rsidR="00933279" w:rsidRPr="00F702DF">
        <w:rPr>
          <w:sz w:val="24"/>
          <w:szCs w:val="24"/>
        </w:rPr>
        <w:t xml:space="preserve"> Genetic test results </w:t>
      </w:r>
      <w:r w:rsidR="00933279" w:rsidRPr="00917B5A">
        <w:rPr>
          <w:sz w:val="24"/>
          <w:szCs w:val="24"/>
        </w:rPr>
        <w:t xml:space="preserve">are reported </w:t>
      </w:r>
      <w:r w:rsidR="009C2C9F">
        <w:rPr>
          <w:sz w:val="24"/>
          <w:szCs w:val="24"/>
        </w:rPr>
        <w:t xml:space="preserve">as </w:t>
      </w:r>
      <w:r w:rsidR="00917B5A">
        <w:rPr>
          <w:sz w:val="24"/>
          <w:szCs w:val="24"/>
        </w:rPr>
        <w:t>genotypes</w:t>
      </w:r>
      <w:r w:rsidR="00D32346">
        <w:rPr>
          <w:sz w:val="24"/>
          <w:szCs w:val="24"/>
        </w:rPr>
        <w:t xml:space="preserve">, or </w:t>
      </w:r>
      <w:r w:rsidR="00933279" w:rsidRPr="00917B5A">
        <w:rPr>
          <w:sz w:val="24"/>
          <w:szCs w:val="24"/>
        </w:rPr>
        <w:t xml:space="preserve">as </w:t>
      </w:r>
      <w:proofErr w:type="spellStart"/>
      <w:r w:rsidR="00933279" w:rsidRPr="00917B5A">
        <w:rPr>
          <w:sz w:val="24"/>
          <w:szCs w:val="24"/>
        </w:rPr>
        <w:t>diplotypes</w:t>
      </w:r>
      <w:proofErr w:type="spellEnd"/>
      <w:r w:rsidR="00D32346">
        <w:rPr>
          <w:sz w:val="24"/>
          <w:szCs w:val="24"/>
        </w:rPr>
        <w:t xml:space="preserve"> reflecting the combination</w:t>
      </w:r>
      <w:r w:rsidR="00AB281B">
        <w:rPr>
          <w:sz w:val="24"/>
          <w:szCs w:val="24"/>
        </w:rPr>
        <w:t xml:space="preserve"> of two star alleles, each representing a haplotype</w:t>
      </w:r>
      <w:r w:rsidR="00FB423B">
        <w:rPr>
          <w:sz w:val="24"/>
          <w:szCs w:val="24"/>
        </w:rPr>
        <w:t xml:space="preserve"> inherited from each parent,</w:t>
      </w:r>
      <w:r w:rsidR="00933279" w:rsidRPr="00F702DF">
        <w:rPr>
          <w:sz w:val="24"/>
          <w:szCs w:val="24"/>
        </w:rPr>
        <w:t xml:space="preserve"> (e.g., </w:t>
      </w:r>
      <w:r w:rsidR="00933279" w:rsidRPr="00F702DF">
        <w:rPr>
          <w:i/>
          <w:iCs/>
          <w:sz w:val="24"/>
          <w:szCs w:val="24"/>
        </w:rPr>
        <w:t>NAT2*1/*5</w:t>
      </w:r>
      <w:r w:rsidR="00933279" w:rsidRPr="00F702DF">
        <w:rPr>
          <w:sz w:val="24"/>
          <w:szCs w:val="24"/>
        </w:rPr>
        <w:t>)</w:t>
      </w:r>
      <w:r w:rsidR="00697C8A">
        <w:rPr>
          <w:sz w:val="24"/>
          <w:szCs w:val="24"/>
        </w:rPr>
        <w:t>,</w:t>
      </w:r>
      <w:r w:rsidR="00933279" w:rsidRPr="00F702DF">
        <w:rPr>
          <w:sz w:val="24"/>
          <w:szCs w:val="24"/>
        </w:rPr>
        <w:t xml:space="preserve"> and phenotypes</w:t>
      </w:r>
      <w:r w:rsidR="00781DEB" w:rsidRPr="00F702DF">
        <w:rPr>
          <w:sz w:val="24"/>
          <w:szCs w:val="24"/>
        </w:rPr>
        <w:t xml:space="preserve"> are assigned based on the reported diplotype</w:t>
      </w:r>
      <w:r w:rsidR="007C3406">
        <w:rPr>
          <w:sz w:val="24"/>
          <w:szCs w:val="24"/>
        </w:rPr>
        <w:t xml:space="preserve"> and the corresponding clinical allele function assignments</w:t>
      </w:r>
      <w:r w:rsidR="00781DEB" w:rsidRPr="00F702DF">
        <w:rPr>
          <w:sz w:val="24"/>
          <w:szCs w:val="24"/>
        </w:rPr>
        <w:t xml:space="preserve">, as summarized in </w:t>
      </w:r>
      <w:r w:rsidR="00781DEB" w:rsidRPr="00CC05CF">
        <w:rPr>
          <w:b/>
          <w:bCs/>
          <w:sz w:val="24"/>
          <w:szCs w:val="24"/>
        </w:rPr>
        <w:t xml:space="preserve">Table </w:t>
      </w:r>
      <w:r w:rsidR="0003403B">
        <w:rPr>
          <w:b/>
          <w:bCs/>
          <w:sz w:val="24"/>
          <w:szCs w:val="24"/>
        </w:rPr>
        <w:t>1</w:t>
      </w:r>
      <w:r w:rsidR="00781DEB" w:rsidRPr="00F702DF">
        <w:rPr>
          <w:sz w:val="24"/>
          <w:szCs w:val="24"/>
        </w:rPr>
        <w:t>.</w:t>
      </w:r>
      <w:r w:rsidR="00B6149A" w:rsidRPr="00F702DF">
        <w:rPr>
          <w:sz w:val="24"/>
          <w:szCs w:val="24"/>
        </w:rPr>
        <w:t xml:space="preserve"> In the case of </w:t>
      </w:r>
      <w:r w:rsidR="00B6149A" w:rsidRPr="00F702DF">
        <w:rPr>
          <w:i/>
          <w:iCs/>
          <w:sz w:val="24"/>
          <w:szCs w:val="24"/>
        </w:rPr>
        <w:t>NAT2</w:t>
      </w:r>
      <w:r w:rsidR="00B6149A" w:rsidRPr="00F702DF">
        <w:rPr>
          <w:sz w:val="24"/>
          <w:szCs w:val="24"/>
        </w:rPr>
        <w:t xml:space="preserve">, individuals carrying two increased function alleles are categorized as </w:t>
      </w:r>
      <w:r w:rsidR="00571C77" w:rsidRPr="00F702DF">
        <w:rPr>
          <w:sz w:val="24"/>
          <w:szCs w:val="24"/>
        </w:rPr>
        <w:t>rapid</w:t>
      </w:r>
      <w:r w:rsidR="00B6149A" w:rsidRPr="00F702DF">
        <w:rPr>
          <w:sz w:val="24"/>
          <w:szCs w:val="24"/>
        </w:rPr>
        <w:t xml:space="preserve"> metabolizers</w:t>
      </w:r>
      <w:r w:rsidR="006973FF">
        <w:rPr>
          <w:sz w:val="24"/>
          <w:szCs w:val="24"/>
        </w:rPr>
        <w:t xml:space="preserve">, </w:t>
      </w:r>
      <w:r w:rsidR="00E74F5F">
        <w:rPr>
          <w:sz w:val="24"/>
          <w:szCs w:val="24"/>
        </w:rPr>
        <w:t>as they have inherited a fully functional gene copy from each parent</w:t>
      </w:r>
      <w:r w:rsidR="00AB00E7" w:rsidRPr="00F702DF">
        <w:rPr>
          <w:sz w:val="24"/>
          <w:szCs w:val="24"/>
        </w:rPr>
        <w:t>. I</w:t>
      </w:r>
      <w:r w:rsidR="003633D0" w:rsidRPr="00F702DF">
        <w:rPr>
          <w:sz w:val="24"/>
          <w:szCs w:val="24"/>
        </w:rPr>
        <w:t>ndividuals</w:t>
      </w:r>
      <w:r w:rsidR="00B6149A" w:rsidRPr="00F702DF">
        <w:rPr>
          <w:sz w:val="24"/>
          <w:szCs w:val="24"/>
        </w:rPr>
        <w:t xml:space="preserve"> carrying one increased function </w:t>
      </w:r>
      <w:r w:rsidR="00656476" w:rsidRPr="00F702DF">
        <w:rPr>
          <w:sz w:val="24"/>
          <w:szCs w:val="24"/>
        </w:rPr>
        <w:t>allele</w:t>
      </w:r>
      <w:r w:rsidR="00B6149A" w:rsidRPr="00F702DF">
        <w:rPr>
          <w:sz w:val="24"/>
          <w:szCs w:val="24"/>
        </w:rPr>
        <w:t xml:space="preserve"> and one</w:t>
      </w:r>
      <w:r w:rsidR="003633D0" w:rsidRPr="00F702DF">
        <w:rPr>
          <w:sz w:val="24"/>
          <w:szCs w:val="24"/>
        </w:rPr>
        <w:t xml:space="preserve"> decreased function allele are categorized </w:t>
      </w:r>
      <w:r w:rsidR="006973FF">
        <w:rPr>
          <w:sz w:val="24"/>
          <w:szCs w:val="24"/>
        </w:rPr>
        <w:t xml:space="preserve">as </w:t>
      </w:r>
      <w:r w:rsidR="003633D0" w:rsidRPr="00F702DF">
        <w:rPr>
          <w:sz w:val="24"/>
          <w:szCs w:val="24"/>
        </w:rPr>
        <w:t>intermediate metabolizers. Finally, individual</w:t>
      </w:r>
      <w:r w:rsidR="000D16E5" w:rsidRPr="00F702DF">
        <w:rPr>
          <w:sz w:val="24"/>
          <w:szCs w:val="24"/>
        </w:rPr>
        <w:t>s</w:t>
      </w:r>
      <w:r w:rsidR="003633D0" w:rsidRPr="00F702DF">
        <w:rPr>
          <w:sz w:val="24"/>
          <w:szCs w:val="24"/>
        </w:rPr>
        <w:t xml:space="preserve"> carrying two</w:t>
      </w:r>
      <w:r w:rsidR="000D16E5" w:rsidRPr="00F702DF">
        <w:rPr>
          <w:sz w:val="24"/>
          <w:szCs w:val="24"/>
        </w:rPr>
        <w:t xml:space="preserve"> </w:t>
      </w:r>
      <w:r w:rsidR="003633D0" w:rsidRPr="00F702DF">
        <w:rPr>
          <w:sz w:val="24"/>
          <w:szCs w:val="24"/>
        </w:rPr>
        <w:t xml:space="preserve">decreased function alleles are categorized </w:t>
      </w:r>
      <w:r w:rsidR="006973FF">
        <w:rPr>
          <w:sz w:val="24"/>
          <w:szCs w:val="24"/>
        </w:rPr>
        <w:t xml:space="preserve">as </w:t>
      </w:r>
      <w:r w:rsidR="009F04FA" w:rsidRPr="00F702DF">
        <w:rPr>
          <w:sz w:val="24"/>
          <w:szCs w:val="24"/>
        </w:rPr>
        <w:lastRenderedPageBreak/>
        <w:t>poor</w:t>
      </w:r>
      <w:r w:rsidR="003633D0" w:rsidRPr="00F702DF">
        <w:rPr>
          <w:sz w:val="24"/>
          <w:szCs w:val="24"/>
        </w:rPr>
        <w:t xml:space="preserve"> metabolizers. </w:t>
      </w:r>
      <w:r w:rsidR="00AB68A9" w:rsidRPr="00F702DF">
        <w:rPr>
          <w:sz w:val="24"/>
          <w:szCs w:val="24"/>
        </w:rPr>
        <w:t xml:space="preserve">Individuals carrying one or two uncertain or unknown function alleles are </w:t>
      </w:r>
      <w:r w:rsidR="00476DA1" w:rsidRPr="00F702DF">
        <w:rPr>
          <w:sz w:val="24"/>
          <w:szCs w:val="24"/>
        </w:rPr>
        <w:t>categorized</w:t>
      </w:r>
      <w:r w:rsidR="00AB68A9" w:rsidRPr="00F702DF">
        <w:rPr>
          <w:sz w:val="24"/>
          <w:szCs w:val="24"/>
        </w:rPr>
        <w:t xml:space="preserve"> as </w:t>
      </w:r>
      <w:r w:rsidR="00D10D6D">
        <w:rPr>
          <w:sz w:val="24"/>
          <w:szCs w:val="24"/>
        </w:rPr>
        <w:t>“</w:t>
      </w:r>
      <w:r w:rsidR="00AB68A9" w:rsidRPr="00F702DF">
        <w:rPr>
          <w:sz w:val="24"/>
          <w:szCs w:val="24"/>
        </w:rPr>
        <w:t>indeterminate</w:t>
      </w:r>
      <w:r w:rsidR="00D10D6D">
        <w:rPr>
          <w:sz w:val="24"/>
          <w:szCs w:val="24"/>
        </w:rPr>
        <w:t>”</w:t>
      </w:r>
      <w:r w:rsidR="00AB68A9" w:rsidRPr="00F702DF">
        <w:rPr>
          <w:sz w:val="24"/>
          <w:szCs w:val="24"/>
        </w:rPr>
        <w:t>.</w:t>
      </w:r>
    </w:p>
    <w:p w14:paraId="75A2955E" w14:textId="272DF1FC" w:rsidR="005C042A" w:rsidRPr="00F702DF" w:rsidRDefault="005C042A" w:rsidP="008931EB">
      <w:pPr>
        <w:spacing w:before="240" w:after="80" w:line="360" w:lineRule="auto"/>
        <w:rPr>
          <w:sz w:val="24"/>
          <w:szCs w:val="24"/>
        </w:rPr>
      </w:pPr>
      <w:r w:rsidRPr="00F702DF">
        <w:rPr>
          <w:sz w:val="24"/>
          <w:szCs w:val="24"/>
        </w:rPr>
        <w:t>T</w:t>
      </w:r>
      <w:r w:rsidR="00D10D6D">
        <w:rPr>
          <w:sz w:val="24"/>
          <w:szCs w:val="24"/>
        </w:rPr>
        <w:t xml:space="preserve">here are </w:t>
      </w:r>
      <w:r w:rsidR="00D16EF9" w:rsidRPr="00F702DF">
        <w:rPr>
          <w:sz w:val="24"/>
          <w:szCs w:val="24"/>
        </w:rPr>
        <w:t xml:space="preserve">several </w:t>
      </w:r>
      <w:r w:rsidR="00D10D6D" w:rsidRPr="00F702DF">
        <w:rPr>
          <w:i/>
          <w:iCs/>
          <w:sz w:val="24"/>
          <w:szCs w:val="24"/>
        </w:rPr>
        <w:t xml:space="preserve">NAT2 </w:t>
      </w:r>
      <w:r w:rsidR="00917B5A" w:rsidRPr="00B261DA">
        <w:rPr>
          <w:sz w:val="24"/>
          <w:szCs w:val="24"/>
        </w:rPr>
        <w:t xml:space="preserve">star </w:t>
      </w:r>
      <w:r w:rsidR="00D10D6D" w:rsidRPr="00B261DA">
        <w:rPr>
          <w:sz w:val="24"/>
          <w:szCs w:val="24"/>
        </w:rPr>
        <w:t xml:space="preserve">alleles </w:t>
      </w:r>
      <w:r w:rsidR="00D10D6D">
        <w:rPr>
          <w:sz w:val="24"/>
          <w:szCs w:val="24"/>
        </w:rPr>
        <w:t>with</w:t>
      </w:r>
      <w:r w:rsidR="00D10D6D" w:rsidRPr="00F702DF">
        <w:rPr>
          <w:sz w:val="24"/>
          <w:szCs w:val="24"/>
        </w:rPr>
        <w:t xml:space="preserve"> </w:t>
      </w:r>
      <w:r w:rsidR="00917B5A">
        <w:rPr>
          <w:sz w:val="24"/>
          <w:szCs w:val="24"/>
        </w:rPr>
        <w:t xml:space="preserve">varying levels of </w:t>
      </w:r>
      <w:r w:rsidR="00D16EF9" w:rsidRPr="00F702DF">
        <w:rPr>
          <w:sz w:val="24"/>
          <w:szCs w:val="24"/>
        </w:rPr>
        <w:t xml:space="preserve">decreased function, </w:t>
      </w:r>
      <w:r w:rsidR="00D10D6D">
        <w:rPr>
          <w:sz w:val="24"/>
          <w:szCs w:val="24"/>
        </w:rPr>
        <w:t xml:space="preserve">and thus, </w:t>
      </w:r>
      <w:r w:rsidR="0025631C" w:rsidRPr="00F702DF">
        <w:rPr>
          <w:sz w:val="24"/>
          <w:szCs w:val="24"/>
        </w:rPr>
        <w:t>different combinations of</w:t>
      </w:r>
      <w:r w:rsidR="00D16EF9" w:rsidRPr="00F702DF">
        <w:rPr>
          <w:sz w:val="24"/>
          <w:szCs w:val="24"/>
        </w:rPr>
        <w:t xml:space="preserve"> alleles </w:t>
      </w:r>
      <w:r w:rsidR="00917B5A">
        <w:rPr>
          <w:sz w:val="24"/>
          <w:szCs w:val="24"/>
        </w:rPr>
        <w:t>create</w:t>
      </w:r>
      <w:r w:rsidR="00D16EF9" w:rsidRPr="00F702DF">
        <w:rPr>
          <w:sz w:val="24"/>
          <w:szCs w:val="24"/>
        </w:rPr>
        <w:t xml:space="preserve"> </w:t>
      </w:r>
      <w:proofErr w:type="spellStart"/>
      <w:r w:rsidR="00D16EF9" w:rsidRPr="00CC4C4F">
        <w:rPr>
          <w:sz w:val="24"/>
          <w:szCs w:val="24"/>
        </w:rPr>
        <w:t>diplotypes</w:t>
      </w:r>
      <w:proofErr w:type="spellEnd"/>
      <w:r w:rsidR="00D16EF9" w:rsidRPr="00CC4C4F">
        <w:rPr>
          <w:sz w:val="24"/>
          <w:szCs w:val="24"/>
        </w:rPr>
        <w:t xml:space="preserve"> </w:t>
      </w:r>
      <w:r w:rsidR="00917B5A" w:rsidRPr="00CC4C4F">
        <w:rPr>
          <w:sz w:val="24"/>
          <w:szCs w:val="24"/>
        </w:rPr>
        <w:t>with</w:t>
      </w:r>
      <w:r w:rsidR="00D10D6D" w:rsidRPr="00CC4C4F">
        <w:rPr>
          <w:sz w:val="24"/>
          <w:szCs w:val="24"/>
        </w:rPr>
        <w:t xml:space="preserve"> a range of decreased activity, </w:t>
      </w:r>
      <w:r w:rsidR="00917B5A" w:rsidRPr="00CC4C4F">
        <w:rPr>
          <w:sz w:val="24"/>
          <w:szCs w:val="24"/>
        </w:rPr>
        <w:t>according to</w:t>
      </w:r>
      <w:r w:rsidR="00D10D6D" w:rsidRPr="00CC4C4F">
        <w:rPr>
          <w:sz w:val="24"/>
          <w:szCs w:val="24"/>
        </w:rPr>
        <w:t xml:space="preserve"> </w:t>
      </w:r>
      <w:r w:rsidR="0025631C" w:rsidRPr="00CC4C4F">
        <w:rPr>
          <w:sz w:val="24"/>
          <w:szCs w:val="24"/>
        </w:rPr>
        <w:t xml:space="preserve">biochemical function. </w:t>
      </w:r>
      <w:r w:rsidR="001C2193" w:rsidRPr="00CC4C4F">
        <w:rPr>
          <w:sz w:val="24"/>
          <w:szCs w:val="24"/>
        </w:rPr>
        <w:t xml:space="preserve">Specifically, </w:t>
      </w:r>
      <w:r w:rsidR="001C2193" w:rsidRPr="00CC4C4F">
        <w:rPr>
          <w:i/>
          <w:iCs/>
          <w:sz w:val="24"/>
          <w:szCs w:val="24"/>
        </w:rPr>
        <w:t>NAT</w:t>
      </w:r>
      <w:r w:rsidR="00D46009" w:rsidRPr="00CC4C4F">
        <w:rPr>
          <w:i/>
          <w:iCs/>
          <w:sz w:val="24"/>
          <w:szCs w:val="24"/>
        </w:rPr>
        <w:t>2</w:t>
      </w:r>
      <w:r w:rsidR="001C2193" w:rsidRPr="00CC4C4F">
        <w:rPr>
          <w:i/>
          <w:iCs/>
          <w:sz w:val="24"/>
          <w:szCs w:val="24"/>
        </w:rPr>
        <w:t>*6/*6</w:t>
      </w:r>
      <w:r w:rsidR="004A40A6" w:rsidRPr="00CC4C4F">
        <w:rPr>
          <w:sz w:val="24"/>
          <w:szCs w:val="24"/>
        </w:rPr>
        <w:t xml:space="preserve"> gives rise to </w:t>
      </w:r>
      <w:r w:rsidR="008C0CCF" w:rsidRPr="00CC4C4F">
        <w:rPr>
          <w:sz w:val="24"/>
          <w:szCs w:val="24"/>
        </w:rPr>
        <w:t xml:space="preserve">an </w:t>
      </w:r>
      <w:r w:rsidR="000116B2" w:rsidRPr="00CC4C4F">
        <w:rPr>
          <w:sz w:val="24"/>
          <w:szCs w:val="24"/>
        </w:rPr>
        <w:t>“</w:t>
      </w:r>
      <w:r w:rsidR="004A40A6" w:rsidRPr="00CC4C4F">
        <w:rPr>
          <w:sz w:val="24"/>
          <w:szCs w:val="24"/>
        </w:rPr>
        <w:t>ultra-slow</w:t>
      </w:r>
      <w:r w:rsidR="000116B2" w:rsidRPr="00CC4C4F">
        <w:rPr>
          <w:sz w:val="24"/>
          <w:szCs w:val="24"/>
        </w:rPr>
        <w:t>”</w:t>
      </w:r>
      <w:r w:rsidR="004A40A6" w:rsidRPr="00F702DF">
        <w:rPr>
          <w:sz w:val="24"/>
          <w:szCs w:val="24"/>
        </w:rPr>
        <w:t xml:space="preserve"> acetylation</w:t>
      </w:r>
      <w:r w:rsidR="008C0CCF" w:rsidRPr="00F702DF">
        <w:rPr>
          <w:sz w:val="24"/>
          <w:szCs w:val="24"/>
        </w:rPr>
        <w:t xml:space="preserve"> phenotype</w:t>
      </w:r>
      <w:r w:rsidR="00F22D3D" w:rsidRPr="00F702DF">
        <w:rPr>
          <w:sz w:val="24"/>
          <w:szCs w:val="24"/>
        </w:rPr>
        <w:t xml:space="preserve"> </w:t>
      </w:r>
      <w:r w:rsidR="00F22D3D" w:rsidRPr="00F702DF">
        <w:rPr>
          <w:i/>
          <w:iCs/>
          <w:sz w:val="24"/>
          <w:szCs w:val="24"/>
        </w:rPr>
        <w:t xml:space="preserve">in vitro </w:t>
      </w:r>
      <w:r w:rsidR="00F22D3D" w:rsidRPr="00F702DF">
        <w:rPr>
          <w:sz w:val="24"/>
          <w:szCs w:val="24"/>
        </w:rPr>
        <w:t>and</w:t>
      </w:r>
      <w:r w:rsidR="00AF433B">
        <w:rPr>
          <w:sz w:val="24"/>
          <w:szCs w:val="24"/>
        </w:rPr>
        <w:t>, to a lesser extent,</w:t>
      </w:r>
      <w:r w:rsidR="00F22D3D" w:rsidRPr="00F702DF">
        <w:rPr>
          <w:sz w:val="24"/>
          <w:szCs w:val="24"/>
        </w:rPr>
        <w:t xml:space="preserve"> in patients.</w:t>
      </w:r>
      <w:r w:rsidR="001A503E">
        <w:rPr>
          <w:sz w:val="24"/>
          <w:szCs w:val="24"/>
        </w:rPr>
        <w:fldChar w:fldCharType="begin">
          <w:fldData xml:space="preserve">PEVuZE5vdGU+PENpdGU+PEF1dGhvcj5BbGxlbjwvQXV0aG9yPjxZZWFyPjIwMTc8L1llYXI+PFJl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IFRoZSBoYW5kbGluZyBlZGl0b3IgZGVjbGFyZWQgYSBwYXN0IGNvLWF1dGhv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</w:fldData>
        </w:fldChar>
      </w:r>
      <w:r w:rsidR="00091871">
        <w:rPr>
          <w:sz w:val="24"/>
          <w:szCs w:val="24"/>
        </w:rPr>
        <w:instrText xml:space="preserve"> ADDIN EN.CITE </w:instrText>
      </w:r>
      <w:r w:rsidR="00091871">
        <w:rPr>
          <w:sz w:val="24"/>
          <w:szCs w:val="24"/>
        </w:rPr>
        <w:fldChar w:fldCharType="begin">
          <w:fldData xml:space="preserve">PEVuZE5vdGU+PENpdGU+PEF1dGhvcj5BbGxlbjwvQXV0aG9yPjxZZWFyPjIwMTc8L1llYXI+PFJl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IFRoZSBoYW5kbGluZyBlZGl0b3IgZGVjbGFyZWQgYSBwYXN0IGNvLWF1dGhv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</w:fldData>
        </w:fldChar>
      </w:r>
      <w:r w:rsidR="00091871">
        <w:rPr>
          <w:sz w:val="24"/>
          <w:szCs w:val="24"/>
        </w:rPr>
        <w:instrText xml:space="preserve"> ADDIN EN.CITE.DATA </w:instrText>
      </w:r>
      <w:r w:rsidR="00091871">
        <w:rPr>
          <w:sz w:val="24"/>
          <w:szCs w:val="24"/>
        </w:rPr>
      </w:r>
      <w:r w:rsidR="00091871">
        <w:rPr>
          <w:sz w:val="24"/>
          <w:szCs w:val="24"/>
        </w:rPr>
        <w:fldChar w:fldCharType="end"/>
      </w:r>
      <w:r w:rsidR="001A503E">
        <w:rPr>
          <w:sz w:val="24"/>
          <w:szCs w:val="24"/>
        </w:rPr>
      </w:r>
      <w:r w:rsidR="001A503E">
        <w:rPr>
          <w:sz w:val="24"/>
          <w:szCs w:val="24"/>
        </w:rPr>
        <w:fldChar w:fldCharType="separate"/>
      </w:r>
      <w:r w:rsidR="00091871" w:rsidRPr="00091871">
        <w:rPr>
          <w:noProof/>
          <w:sz w:val="24"/>
          <w:szCs w:val="24"/>
          <w:vertAlign w:val="superscript"/>
        </w:rPr>
        <w:t>37,40,44,47,65,81-85</w:t>
      </w:r>
      <w:r w:rsidR="001A503E">
        <w:rPr>
          <w:sz w:val="24"/>
          <w:szCs w:val="24"/>
        </w:rPr>
        <w:fldChar w:fldCharType="end"/>
      </w:r>
      <w:r w:rsidR="00F22D3D" w:rsidRPr="00F702DF">
        <w:rPr>
          <w:sz w:val="24"/>
          <w:szCs w:val="24"/>
        </w:rPr>
        <w:t xml:space="preserve"> However, the </w:t>
      </w:r>
      <w:r w:rsidR="006A2B20" w:rsidRPr="00F702DF">
        <w:rPr>
          <w:sz w:val="24"/>
          <w:szCs w:val="24"/>
        </w:rPr>
        <w:t xml:space="preserve">observed </w:t>
      </w:r>
      <w:r w:rsidR="00F22D3D" w:rsidRPr="00F702DF">
        <w:rPr>
          <w:sz w:val="24"/>
          <w:szCs w:val="24"/>
        </w:rPr>
        <w:t xml:space="preserve">difference </w:t>
      </w:r>
      <w:r w:rsidR="006A2B20" w:rsidRPr="00F702DF">
        <w:rPr>
          <w:sz w:val="24"/>
          <w:szCs w:val="24"/>
        </w:rPr>
        <w:t xml:space="preserve">is more </w:t>
      </w:r>
      <w:r w:rsidR="00083913">
        <w:rPr>
          <w:sz w:val="24"/>
          <w:szCs w:val="24"/>
        </w:rPr>
        <w:t xml:space="preserve">pronounced when measured in </w:t>
      </w:r>
      <w:r w:rsidR="00083913">
        <w:rPr>
          <w:i/>
          <w:iCs/>
          <w:sz w:val="24"/>
          <w:szCs w:val="24"/>
        </w:rPr>
        <w:t xml:space="preserve">in vitro </w:t>
      </w:r>
      <w:r w:rsidR="00083913">
        <w:rPr>
          <w:sz w:val="24"/>
          <w:szCs w:val="24"/>
        </w:rPr>
        <w:t>systems</w:t>
      </w:r>
      <w:r w:rsidR="00F22D3D" w:rsidRPr="00F702DF">
        <w:rPr>
          <w:sz w:val="24"/>
          <w:szCs w:val="24"/>
        </w:rPr>
        <w:t xml:space="preserve"> and </w:t>
      </w:r>
      <w:r w:rsidR="00AA6EBD" w:rsidRPr="00F702DF">
        <w:rPr>
          <w:sz w:val="24"/>
          <w:szCs w:val="24"/>
        </w:rPr>
        <w:t>currently</w:t>
      </w:r>
      <w:r w:rsidR="00F22D3D" w:rsidRPr="00F702DF">
        <w:rPr>
          <w:sz w:val="24"/>
          <w:szCs w:val="24"/>
        </w:rPr>
        <w:t xml:space="preserve"> there is no</w:t>
      </w:r>
      <w:r w:rsidR="006A2B20" w:rsidRPr="00F702DF">
        <w:rPr>
          <w:sz w:val="24"/>
          <w:szCs w:val="24"/>
        </w:rPr>
        <w:t>t enough evidence supporting a</w:t>
      </w:r>
      <w:r w:rsidR="00F22D3D" w:rsidRPr="00F702DF">
        <w:rPr>
          <w:sz w:val="24"/>
          <w:szCs w:val="24"/>
        </w:rPr>
        <w:t xml:space="preserve"> clinical</w:t>
      </w:r>
      <w:r w:rsidR="00083913">
        <w:rPr>
          <w:sz w:val="24"/>
          <w:szCs w:val="24"/>
        </w:rPr>
        <w:t>ly relevant</w:t>
      </w:r>
      <w:r w:rsidR="00F22D3D" w:rsidRPr="00F702DF">
        <w:rPr>
          <w:sz w:val="24"/>
          <w:szCs w:val="24"/>
        </w:rPr>
        <w:t xml:space="preserve"> difference </w:t>
      </w:r>
      <w:r w:rsidR="009B2458" w:rsidRPr="00F702DF">
        <w:rPr>
          <w:sz w:val="24"/>
          <w:szCs w:val="24"/>
        </w:rPr>
        <w:t>to warrant</w:t>
      </w:r>
      <w:r w:rsidR="00F22D3D" w:rsidRPr="00F702DF">
        <w:rPr>
          <w:sz w:val="24"/>
          <w:szCs w:val="24"/>
        </w:rPr>
        <w:t xml:space="preserve"> </w:t>
      </w:r>
      <w:r w:rsidR="00254A37" w:rsidRPr="00F702DF">
        <w:rPr>
          <w:sz w:val="24"/>
          <w:szCs w:val="24"/>
        </w:rPr>
        <w:t>alternate prescribing recommendations</w:t>
      </w:r>
      <w:r w:rsidR="00F22D3D" w:rsidRPr="00F702DF">
        <w:rPr>
          <w:sz w:val="24"/>
          <w:szCs w:val="24"/>
        </w:rPr>
        <w:t xml:space="preserve"> between </w:t>
      </w:r>
      <w:r w:rsidR="00F22D3D" w:rsidRPr="00F702DF">
        <w:rPr>
          <w:i/>
          <w:iCs/>
          <w:sz w:val="24"/>
          <w:szCs w:val="24"/>
        </w:rPr>
        <w:t>NAT</w:t>
      </w:r>
      <w:r w:rsidR="00D46009" w:rsidRPr="00F702DF">
        <w:rPr>
          <w:i/>
          <w:iCs/>
          <w:sz w:val="24"/>
          <w:szCs w:val="24"/>
        </w:rPr>
        <w:t>2</w:t>
      </w:r>
      <w:r w:rsidR="00F22D3D" w:rsidRPr="00F702DF">
        <w:rPr>
          <w:i/>
          <w:iCs/>
          <w:sz w:val="24"/>
          <w:szCs w:val="24"/>
        </w:rPr>
        <w:t>*6/*6</w:t>
      </w:r>
      <w:r w:rsidR="00F22D3D" w:rsidRPr="00F702DF">
        <w:rPr>
          <w:sz w:val="24"/>
          <w:szCs w:val="24"/>
        </w:rPr>
        <w:t xml:space="preserve"> patients and patients carrying other combinations of decreased function alleles.</w:t>
      </w:r>
    </w:p>
    <w:p w14:paraId="38F4590A" w14:textId="6D7D861C" w:rsidR="00691864" w:rsidRPr="00F702DF" w:rsidRDefault="00691864" w:rsidP="008931EB">
      <w:pPr>
        <w:spacing w:before="240" w:after="80" w:line="360" w:lineRule="auto"/>
        <w:rPr>
          <w:sz w:val="24"/>
          <w:szCs w:val="24"/>
        </w:rPr>
      </w:pPr>
      <w:r w:rsidRPr="00F702DF">
        <w:rPr>
          <w:sz w:val="24"/>
          <w:szCs w:val="24"/>
        </w:rPr>
        <w:t xml:space="preserve">Historically, the </w:t>
      </w:r>
      <w:r w:rsidRPr="00F702DF">
        <w:rPr>
          <w:i/>
          <w:iCs/>
          <w:sz w:val="24"/>
          <w:szCs w:val="24"/>
        </w:rPr>
        <w:t>NAT2</w:t>
      </w:r>
      <w:r w:rsidRPr="00F702DF">
        <w:rPr>
          <w:sz w:val="24"/>
          <w:szCs w:val="24"/>
        </w:rPr>
        <w:t xml:space="preserve"> research community has </w:t>
      </w:r>
      <w:r w:rsidR="00B47586">
        <w:rPr>
          <w:sz w:val="24"/>
          <w:szCs w:val="24"/>
        </w:rPr>
        <w:t>inconsistently identified the</w:t>
      </w:r>
      <w:r w:rsidRPr="00F702DF">
        <w:rPr>
          <w:sz w:val="24"/>
          <w:szCs w:val="24"/>
        </w:rPr>
        <w:t xml:space="preserve"> intermediate metabolizer group, particularly when assessing clinical studies. Biochemically, </w:t>
      </w:r>
      <w:r w:rsidRPr="00F702DF">
        <w:rPr>
          <w:i/>
          <w:iCs/>
          <w:sz w:val="24"/>
          <w:szCs w:val="24"/>
        </w:rPr>
        <w:t>NAT2</w:t>
      </w:r>
      <w:r w:rsidRPr="00F702DF">
        <w:rPr>
          <w:sz w:val="24"/>
          <w:szCs w:val="24"/>
        </w:rPr>
        <w:t xml:space="preserve"> </w:t>
      </w:r>
      <w:r w:rsidR="00AA6EBD" w:rsidRPr="00F702DF">
        <w:rPr>
          <w:sz w:val="24"/>
          <w:szCs w:val="24"/>
        </w:rPr>
        <w:t>alleles</w:t>
      </w:r>
      <w:r w:rsidRPr="00F702DF">
        <w:rPr>
          <w:sz w:val="24"/>
          <w:szCs w:val="24"/>
        </w:rPr>
        <w:t xml:space="preserve"> </w:t>
      </w:r>
      <w:r w:rsidR="002B4054" w:rsidRPr="00F702DF">
        <w:rPr>
          <w:sz w:val="24"/>
          <w:szCs w:val="24"/>
        </w:rPr>
        <w:t xml:space="preserve">represent an exquisite example of </w:t>
      </w:r>
      <w:r w:rsidR="00271CDB" w:rsidRPr="00F702DF">
        <w:rPr>
          <w:sz w:val="24"/>
          <w:szCs w:val="24"/>
        </w:rPr>
        <w:t xml:space="preserve">variant </w:t>
      </w:r>
      <w:r w:rsidR="002B4054" w:rsidRPr="00F702DF">
        <w:rPr>
          <w:sz w:val="24"/>
          <w:szCs w:val="24"/>
        </w:rPr>
        <w:t>pharmacogene function. That is, experiments</w:t>
      </w:r>
      <w:r w:rsidR="00D87F93">
        <w:rPr>
          <w:sz w:val="24"/>
          <w:szCs w:val="24"/>
        </w:rPr>
        <w:t xml:space="preserve"> in cryopreserved human hepatocytes</w:t>
      </w:r>
      <w:r w:rsidR="002B4054" w:rsidRPr="00F702DF">
        <w:rPr>
          <w:sz w:val="24"/>
          <w:szCs w:val="24"/>
        </w:rPr>
        <w:t xml:space="preserve"> have shown that the </w:t>
      </w:r>
      <w:r w:rsidR="007814F5" w:rsidRPr="00F702DF">
        <w:rPr>
          <w:sz w:val="24"/>
          <w:szCs w:val="24"/>
        </w:rPr>
        <w:t>expression</w:t>
      </w:r>
      <w:r w:rsidR="002B4054" w:rsidRPr="00F702DF">
        <w:rPr>
          <w:sz w:val="24"/>
          <w:szCs w:val="24"/>
        </w:rPr>
        <w:t xml:space="preserve"> of two increased function alleles </w:t>
      </w:r>
      <w:r w:rsidR="007814F5" w:rsidRPr="00F702DF">
        <w:rPr>
          <w:sz w:val="24"/>
          <w:szCs w:val="24"/>
        </w:rPr>
        <w:t>leads to rapid acetylation activity</w:t>
      </w:r>
      <w:r w:rsidR="00B425B3" w:rsidRPr="00F702DF">
        <w:rPr>
          <w:sz w:val="24"/>
          <w:szCs w:val="24"/>
        </w:rPr>
        <w:t xml:space="preserve">, the </w:t>
      </w:r>
      <w:r w:rsidR="00271CDB" w:rsidRPr="00F702DF">
        <w:rPr>
          <w:sz w:val="24"/>
          <w:szCs w:val="24"/>
        </w:rPr>
        <w:t>expression</w:t>
      </w:r>
      <w:r w:rsidR="00B425B3" w:rsidRPr="00F702DF">
        <w:rPr>
          <w:sz w:val="24"/>
          <w:szCs w:val="24"/>
        </w:rPr>
        <w:t xml:space="preserve"> of two decreased function alleles leads to slow acetylation activity, and the </w:t>
      </w:r>
      <w:r w:rsidR="00271CDB" w:rsidRPr="00F702DF">
        <w:rPr>
          <w:sz w:val="24"/>
          <w:szCs w:val="24"/>
        </w:rPr>
        <w:t>expression</w:t>
      </w:r>
      <w:r w:rsidR="00B425B3" w:rsidRPr="00F702DF">
        <w:rPr>
          <w:sz w:val="24"/>
          <w:szCs w:val="24"/>
        </w:rPr>
        <w:t xml:space="preserve"> of one increased function and one decreased function allele leads to </w:t>
      </w:r>
      <w:r w:rsidR="001C2CCF" w:rsidRPr="00F702DF">
        <w:rPr>
          <w:sz w:val="24"/>
          <w:szCs w:val="24"/>
        </w:rPr>
        <w:t>acetylation activity that falls precisely in between rapid and slow activity</w:t>
      </w:r>
      <w:r w:rsidR="009D0804" w:rsidRPr="00F702DF">
        <w:rPr>
          <w:sz w:val="24"/>
          <w:szCs w:val="24"/>
        </w:rPr>
        <w:t>.</w:t>
      </w:r>
      <w:r w:rsidR="00D716AB">
        <w:rPr>
          <w:sz w:val="24"/>
          <w:szCs w:val="24"/>
        </w:rPr>
        <w:fldChar w:fldCharType="begin">
          <w:fldData xml:space="preserve">PEVuZE5vdGU+PENpdGU+PEF1dGhvcj5IZWluPC9BdXRob3I+PFllYXI+MjAxMjwvWWVhcj48UmVj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IZWluPC9BdXRob3I+PFllYXI+MjAxMjwvWWVhcj48UmVj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D716AB">
        <w:rPr>
          <w:sz w:val="24"/>
          <w:szCs w:val="24"/>
        </w:rPr>
      </w:r>
      <w:r w:rsidR="00D716AB">
        <w:rPr>
          <w:sz w:val="24"/>
          <w:szCs w:val="24"/>
        </w:rPr>
        <w:fldChar w:fldCharType="separate"/>
      </w:r>
      <w:r w:rsidR="00091871" w:rsidRPr="00091871">
        <w:rPr>
          <w:noProof/>
          <w:sz w:val="24"/>
          <w:szCs w:val="24"/>
          <w:vertAlign w:val="superscript"/>
        </w:rPr>
        <w:t>44,78</w:t>
      </w:r>
      <w:r w:rsidR="00D716AB">
        <w:rPr>
          <w:sz w:val="24"/>
          <w:szCs w:val="24"/>
        </w:rPr>
        <w:fldChar w:fldCharType="end"/>
      </w:r>
      <w:r w:rsidR="00271CDB" w:rsidRPr="00F702DF">
        <w:rPr>
          <w:sz w:val="24"/>
          <w:szCs w:val="24"/>
        </w:rPr>
        <w:t xml:space="preserve"> However, the intermediate metabolizer group is not always clearly defined </w:t>
      </w:r>
      <w:r w:rsidR="004D6427">
        <w:rPr>
          <w:sz w:val="24"/>
          <w:szCs w:val="24"/>
        </w:rPr>
        <w:t>in patient data</w:t>
      </w:r>
      <w:r w:rsidR="00271CDB" w:rsidRPr="00F702DF">
        <w:rPr>
          <w:sz w:val="24"/>
          <w:szCs w:val="24"/>
        </w:rPr>
        <w:t>. In some studies, there is a clear trimodal distribution</w:t>
      </w:r>
      <w:r w:rsidR="00271D47" w:rsidRPr="00F702DF">
        <w:rPr>
          <w:sz w:val="24"/>
          <w:szCs w:val="24"/>
        </w:rPr>
        <w:t>,</w:t>
      </w:r>
      <w:r w:rsidR="001A11AB">
        <w:rPr>
          <w:sz w:val="24"/>
          <w:szCs w:val="24"/>
        </w:rPr>
        <w:fldChar w:fldCharType="begin">
          <w:fldData xml:space="preserve">PEVuZE5vdGU+PENpdGU+PEF1dGhvcj5JbGV0dDwvQXV0aG9yPjxZZWFyPjE5OTM8L1llYXI+PFJl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</w:fldData>
        </w:fldChar>
      </w:r>
      <w:r w:rsidR="00091871">
        <w:rPr>
          <w:sz w:val="24"/>
          <w:szCs w:val="24"/>
        </w:rPr>
        <w:instrText xml:space="preserve"> ADDIN EN.CITE </w:instrText>
      </w:r>
      <w:r w:rsidR="00091871">
        <w:rPr>
          <w:sz w:val="24"/>
          <w:szCs w:val="24"/>
        </w:rPr>
        <w:fldChar w:fldCharType="begin">
          <w:fldData xml:space="preserve">PEVuZE5vdGU+PENpdGU+PEF1dGhvcj5JbGV0dDwvQXV0aG9yPjxZZWFyPjE5OTM8L1llYXI+PFJl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</w:fldData>
        </w:fldChar>
      </w:r>
      <w:r w:rsidR="00091871">
        <w:rPr>
          <w:sz w:val="24"/>
          <w:szCs w:val="24"/>
        </w:rPr>
        <w:instrText xml:space="preserve"> ADDIN EN.CITE.DATA </w:instrText>
      </w:r>
      <w:r w:rsidR="00091871">
        <w:rPr>
          <w:sz w:val="24"/>
          <w:szCs w:val="24"/>
        </w:rPr>
      </w:r>
      <w:r w:rsidR="00091871">
        <w:rPr>
          <w:sz w:val="24"/>
          <w:szCs w:val="24"/>
        </w:rPr>
        <w:fldChar w:fldCharType="end"/>
      </w:r>
      <w:r w:rsidR="001A11AB">
        <w:rPr>
          <w:sz w:val="24"/>
          <w:szCs w:val="24"/>
        </w:rPr>
      </w:r>
      <w:r w:rsidR="001A11AB">
        <w:rPr>
          <w:sz w:val="24"/>
          <w:szCs w:val="24"/>
        </w:rPr>
        <w:fldChar w:fldCharType="separate"/>
      </w:r>
      <w:r w:rsidR="00091871" w:rsidRPr="00091871">
        <w:rPr>
          <w:noProof/>
          <w:sz w:val="24"/>
          <w:szCs w:val="24"/>
          <w:vertAlign w:val="superscript"/>
        </w:rPr>
        <w:t>42,43,47,60,82,86</w:t>
      </w:r>
      <w:r w:rsidR="001A11AB">
        <w:rPr>
          <w:sz w:val="24"/>
          <w:szCs w:val="24"/>
        </w:rPr>
        <w:fldChar w:fldCharType="end"/>
      </w:r>
      <w:r w:rsidR="00271D47" w:rsidRPr="00F702DF">
        <w:rPr>
          <w:sz w:val="24"/>
          <w:szCs w:val="24"/>
        </w:rPr>
        <w:t xml:space="preserve"> while other studies show a bimodal distribution</w:t>
      </w:r>
      <w:r w:rsidR="00A21397">
        <w:rPr>
          <w:sz w:val="24"/>
          <w:szCs w:val="24"/>
        </w:rPr>
        <w:fldChar w:fldCharType="begin">
          <w:fldData xml:space="preserve">PEVuZE5vdGU+PENpdGU+PEF1dGhvcj5TY2hudWNoPC9BdXRob3I+PFllYXI+MTk5ODwvWWVhcj48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</w:fldData>
        </w:fldChar>
      </w:r>
      <w:r w:rsidR="00091871">
        <w:rPr>
          <w:sz w:val="24"/>
          <w:szCs w:val="24"/>
        </w:rPr>
        <w:instrText xml:space="preserve"> ADDIN EN.CITE </w:instrText>
      </w:r>
      <w:r w:rsidR="00091871">
        <w:rPr>
          <w:sz w:val="24"/>
          <w:szCs w:val="24"/>
        </w:rPr>
        <w:fldChar w:fldCharType="begin">
          <w:fldData xml:space="preserve">PEVuZE5vdGU+PENpdGU+PEF1dGhvcj5TY2hudWNoPC9BdXRob3I+PFllYXI+MTk5ODwvWWVhcj48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</w:fldData>
        </w:fldChar>
      </w:r>
      <w:r w:rsidR="00091871">
        <w:rPr>
          <w:sz w:val="24"/>
          <w:szCs w:val="24"/>
        </w:rPr>
        <w:instrText xml:space="preserve"> ADDIN EN.CITE.DATA </w:instrText>
      </w:r>
      <w:r w:rsidR="00091871">
        <w:rPr>
          <w:sz w:val="24"/>
          <w:szCs w:val="24"/>
        </w:rPr>
      </w:r>
      <w:r w:rsidR="00091871">
        <w:rPr>
          <w:sz w:val="24"/>
          <w:szCs w:val="24"/>
        </w:rPr>
        <w:fldChar w:fldCharType="end"/>
      </w:r>
      <w:r w:rsidR="00A21397">
        <w:rPr>
          <w:sz w:val="24"/>
          <w:szCs w:val="24"/>
        </w:rPr>
      </w:r>
      <w:r w:rsidR="00A21397">
        <w:rPr>
          <w:sz w:val="24"/>
          <w:szCs w:val="24"/>
        </w:rPr>
        <w:fldChar w:fldCharType="separate"/>
      </w:r>
      <w:r w:rsidR="00091871" w:rsidRPr="00091871">
        <w:rPr>
          <w:noProof/>
          <w:sz w:val="24"/>
          <w:szCs w:val="24"/>
          <w:vertAlign w:val="superscript"/>
        </w:rPr>
        <w:t>58,87,88</w:t>
      </w:r>
      <w:r w:rsidR="00A21397">
        <w:rPr>
          <w:sz w:val="24"/>
          <w:szCs w:val="24"/>
        </w:rPr>
        <w:fldChar w:fldCharType="end"/>
      </w:r>
      <w:r w:rsidR="00BC7AEE">
        <w:rPr>
          <w:sz w:val="24"/>
          <w:szCs w:val="24"/>
        </w:rPr>
        <w:t xml:space="preserve"> or an</w:t>
      </w:r>
      <w:r w:rsidR="00C86C42" w:rsidRPr="00F702DF">
        <w:rPr>
          <w:sz w:val="24"/>
          <w:szCs w:val="24"/>
        </w:rPr>
        <w:t xml:space="preserve"> overlap</w:t>
      </w:r>
      <w:r w:rsidR="00BC7AEE">
        <w:rPr>
          <w:sz w:val="24"/>
          <w:szCs w:val="24"/>
        </w:rPr>
        <w:t xml:space="preserve"> of intermediate and</w:t>
      </w:r>
      <w:r w:rsidR="00C21447" w:rsidRPr="00F702DF">
        <w:rPr>
          <w:sz w:val="24"/>
          <w:szCs w:val="24"/>
        </w:rPr>
        <w:t xml:space="preserve"> rapid metabolizers</w:t>
      </w:r>
      <w:r w:rsidR="00AB0505" w:rsidRPr="00F702DF">
        <w:rPr>
          <w:sz w:val="24"/>
          <w:szCs w:val="24"/>
        </w:rPr>
        <w:t>.</w:t>
      </w:r>
      <w:r w:rsidR="00296788">
        <w:rPr>
          <w:sz w:val="24"/>
          <w:szCs w:val="24"/>
        </w:rPr>
        <w:fldChar w:fldCharType="begin">
          <w:fldData xml:space="preserve">PEVuZE5vdGU+PENpdGU+PEF1dGhvcj5MZSBNYXJjaGFuZDwvQXV0aG9yPjxZZWFyPjE5OTY8L1ll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</w:fldData>
        </w:fldChar>
      </w:r>
      <w:r w:rsidR="00091871">
        <w:rPr>
          <w:sz w:val="24"/>
          <w:szCs w:val="24"/>
        </w:rPr>
        <w:instrText xml:space="preserve"> ADDIN EN.CITE </w:instrText>
      </w:r>
      <w:r w:rsidR="00091871">
        <w:rPr>
          <w:sz w:val="24"/>
          <w:szCs w:val="24"/>
        </w:rPr>
        <w:fldChar w:fldCharType="begin">
          <w:fldData xml:space="preserve">PEVuZE5vdGU+PENpdGU+PEF1dGhvcj5MZSBNYXJjaGFuZDwvQXV0aG9yPjxZZWFyPjE5OTY8L1ll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</w:fldData>
        </w:fldChar>
      </w:r>
      <w:r w:rsidR="00091871">
        <w:rPr>
          <w:sz w:val="24"/>
          <w:szCs w:val="24"/>
        </w:rPr>
        <w:instrText xml:space="preserve"> ADDIN EN.CITE.DATA </w:instrText>
      </w:r>
      <w:r w:rsidR="00091871">
        <w:rPr>
          <w:sz w:val="24"/>
          <w:szCs w:val="24"/>
        </w:rPr>
      </w:r>
      <w:r w:rsidR="00091871">
        <w:rPr>
          <w:sz w:val="24"/>
          <w:szCs w:val="24"/>
        </w:rPr>
        <w:fldChar w:fldCharType="end"/>
      </w:r>
      <w:r w:rsidR="00296788">
        <w:rPr>
          <w:sz w:val="24"/>
          <w:szCs w:val="24"/>
        </w:rPr>
      </w:r>
      <w:r w:rsidR="00296788">
        <w:rPr>
          <w:sz w:val="24"/>
          <w:szCs w:val="24"/>
        </w:rPr>
        <w:fldChar w:fldCharType="separate"/>
      </w:r>
      <w:r w:rsidR="00091871" w:rsidRPr="00091871">
        <w:rPr>
          <w:noProof/>
          <w:sz w:val="24"/>
          <w:szCs w:val="24"/>
          <w:vertAlign w:val="superscript"/>
        </w:rPr>
        <w:t>75,81,89,90</w:t>
      </w:r>
      <w:r w:rsidR="00296788">
        <w:rPr>
          <w:sz w:val="24"/>
          <w:szCs w:val="24"/>
        </w:rPr>
        <w:fldChar w:fldCharType="end"/>
      </w:r>
      <w:r w:rsidR="006A7553" w:rsidRPr="00F702DF">
        <w:rPr>
          <w:sz w:val="24"/>
          <w:szCs w:val="24"/>
        </w:rPr>
        <w:t xml:space="preserve"> </w:t>
      </w:r>
      <w:r w:rsidR="00B15C07" w:rsidRPr="00F702DF">
        <w:rPr>
          <w:sz w:val="24"/>
          <w:szCs w:val="24"/>
        </w:rPr>
        <w:t>There are many factors which may contribute to the phenotypic distribution of NAT2 activity</w:t>
      </w:r>
      <w:r w:rsidR="00265BE9">
        <w:rPr>
          <w:sz w:val="24"/>
          <w:szCs w:val="24"/>
        </w:rPr>
        <w:t>,</w:t>
      </w:r>
      <w:r w:rsidR="00B15C07" w:rsidRPr="00F702DF">
        <w:rPr>
          <w:sz w:val="24"/>
          <w:szCs w:val="24"/>
        </w:rPr>
        <w:t xml:space="preserve"> such as the probe drug used, co-administration of medications</w:t>
      </w:r>
      <w:r w:rsidR="00857C39" w:rsidRPr="00F702DF">
        <w:rPr>
          <w:sz w:val="24"/>
          <w:szCs w:val="24"/>
        </w:rPr>
        <w:t>, acute illness</w:t>
      </w:r>
      <w:r w:rsidR="00BC7AEE">
        <w:rPr>
          <w:sz w:val="24"/>
          <w:szCs w:val="24"/>
        </w:rPr>
        <w:t>, and other environmental factors</w:t>
      </w:r>
      <w:r w:rsidR="00857C39" w:rsidRPr="00F702DF">
        <w:rPr>
          <w:sz w:val="24"/>
          <w:szCs w:val="24"/>
        </w:rPr>
        <w:t xml:space="preserve">. </w:t>
      </w:r>
      <w:r w:rsidR="009A4A90">
        <w:rPr>
          <w:sz w:val="24"/>
          <w:szCs w:val="24"/>
        </w:rPr>
        <w:t xml:space="preserve">Compared to phenotyping, </w:t>
      </w:r>
      <w:r w:rsidR="00D47D48" w:rsidRPr="00D47D48">
        <w:rPr>
          <w:i/>
          <w:iCs/>
          <w:sz w:val="24"/>
          <w:szCs w:val="24"/>
        </w:rPr>
        <w:t>NAT2</w:t>
      </w:r>
      <w:r w:rsidR="00D47D48" w:rsidRPr="00D47D48">
        <w:rPr>
          <w:sz w:val="24"/>
          <w:szCs w:val="24"/>
        </w:rPr>
        <w:t xml:space="preserve"> genotype is more easily and inexpensively obtained, ideally available before the drug is prescribed.  </w:t>
      </w:r>
      <w:r w:rsidR="00857C39" w:rsidRPr="00F702DF">
        <w:rPr>
          <w:sz w:val="24"/>
          <w:szCs w:val="24"/>
        </w:rPr>
        <w:t xml:space="preserve">Thus, </w:t>
      </w:r>
      <w:r w:rsidR="00857C39" w:rsidRPr="00F702DF">
        <w:rPr>
          <w:i/>
          <w:iCs/>
          <w:sz w:val="24"/>
          <w:szCs w:val="24"/>
        </w:rPr>
        <w:t>NAT2</w:t>
      </w:r>
      <w:r w:rsidR="00857C39" w:rsidRPr="00F702DF">
        <w:rPr>
          <w:sz w:val="24"/>
          <w:szCs w:val="24"/>
        </w:rPr>
        <w:t xml:space="preserve"> genotyping </w:t>
      </w:r>
      <w:r w:rsidR="008B4C98" w:rsidRPr="00F702DF">
        <w:rPr>
          <w:sz w:val="24"/>
          <w:szCs w:val="24"/>
        </w:rPr>
        <w:t>represents</w:t>
      </w:r>
      <w:r w:rsidR="00845418">
        <w:rPr>
          <w:sz w:val="24"/>
          <w:szCs w:val="24"/>
        </w:rPr>
        <w:t xml:space="preserve"> </w:t>
      </w:r>
      <w:r w:rsidR="00C92737">
        <w:rPr>
          <w:sz w:val="24"/>
          <w:szCs w:val="24"/>
        </w:rPr>
        <w:t>an important</w:t>
      </w:r>
      <w:r w:rsidR="008B4C98" w:rsidRPr="00F702DF">
        <w:rPr>
          <w:sz w:val="24"/>
          <w:szCs w:val="24"/>
        </w:rPr>
        <w:t xml:space="preserve"> method</w:t>
      </w:r>
      <w:r w:rsidR="00857C39" w:rsidRPr="00F702DF">
        <w:rPr>
          <w:sz w:val="24"/>
          <w:szCs w:val="24"/>
        </w:rPr>
        <w:t xml:space="preserve"> to </w:t>
      </w:r>
      <w:r w:rsidR="00845418">
        <w:rPr>
          <w:sz w:val="24"/>
          <w:szCs w:val="24"/>
        </w:rPr>
        <w:t>predict NAT2 phenotype</w:t>
      </w:r>
      <w:r w:rsidR="00CA2914" w:rsidRPr="00F702DF">
        <w:rPr>
          <w:sz w:val="24"/>
          <w:szCs w:val="24"/>
        </w:rPr>
        <w:t xml:space="preserve"> and adjust </w:t>
      </w:r>
      <w:r w:rsidR="004866CA">
        <w:rPr>
          <w:sz w:val="24"/>
          <w:szCs w:val="24"/>
        </w:rPr>
        <w:t xml:space="preserve">medication </w:t>
      </w:r>
      <w:r w:rsidR="00CA2914" w:rsidRPr="00F702DF">
        <w:rPr>
          <w:sz w:val="24"/>
          <w:szCs w:val="24"/>
        </w:rPr>
        <w:t>dosage accordingly</w:t>
      </w:r>
      <w:r w:rsidR="005852F0">
        <w:rPr>
          <w:sz w:val="24"/>
          <w:szCs w:val="24"/>
        </w:rPr>
        <w:t xml:space="preserve">, if intermediate </w:t>
      </w:r>
      <w:r w:rsidR="00A43756">
        <w:rPr>
          <w:sz w:val="24"/>
          <w:szCs w:val="24"/>
        </w:rPr>
        <w:t xml:space="preserve">metabolizers merit a dosage distinction between </w:t>
      </w:r>
      <w:r w:rsidR="0054568F">
        <w:rPr>
          <w:sz w:val="24"/>
          <w:szCs w:val="24"/>
        </w:rPr>
        <w:t xml:space="preserve">rapid and </w:t>
      </w:r>
      <w:r w:rsidR="0020341D">
        <w:rPr>
          <w:sz w:val="24"/>
          <w:szCs w:val="24"/>
        </w:rPr>
        <w:t>poor</w:t>
      </w:r>
      <w:r w:rsidR="0054568F">
        <w:rPr>
          <w:sz w:val="24"/>
          <w:szCs w:val="24"/>
        </w:rPr>
        <w:t xml:space="preserve"> </w:t>
      </w:r>
      <w:r w:rsidR="0020341D">
        <w:rPr>
          <w:sz w:val="24"/>
          <w:szCs w:val="24"/>
        </w:rPr>
        <w:t>metabolizers</w:t>
      </w:r>
      <w:r w:rsidR="0054568F">
        <w:rPr>
          <w:sz w:val="24"/>
          <w:szCs w:val="24"/>
        </w:rPr>
        <w:t xml:space="preserve">. </w:t>
      </w:r>
      <w:r w:rsidR="00EB00C5" w:rsidRPr="00F702DF">
        <w:rPr>
          <w:sz w:val="24"/>
          <w:szCs w:val="24"/>
        </w:rPr>
        <w:t xml:space="preserve"> </w:t>
      </w:r>
    </w:p>
    <w:p w14:paraId="1F947C83" w14:textId="6208523D" w:rsidR="006D49E3" w:rsidRDefault="006D49E3" w:rsidP="006D49E3">
      <w:pPr>
        <w:pStyle w:val="Heading1"/>
      </w:pPr>
      <w:r>
        <w:t>Declaration of Interests</w:t>
      </w:r>
    </w:p>
    <w:p w14:paraId="2CAD5E3C" w14:textId="34A59D53" w:rsidR="00F847A8" w:rsidRPr="00F847A8" w:rsidRDefault="00F847A8" w:rsidP="00F847A8">
      <w:pPr>
        <w:rPr>
          <w:sz w:val="24"/>
          <w:szCs w:val="24"/>
        </w:rPr>
      </w:pPr>
      <w:r w:rsidRPr="00F847A8">
        <w:rPr>
          <w:sz w:val="24"/>
          <w:szCs w:val="24"/>
        </w:rPr>
        <w:t>The authors declare no competing interests.</w:t>
      </w:r>
    </w:p>
    <w:p w14:paraId="3156FD4E" w14:textId="2615724E" w:rsidR="006D49E3" w:rsidRDefault="006D49E3" w:rsidP="006D49E3">
      <w:pPr>
        <w:pStyle w:val="Heading1"/>
      </w:pPr>
      <w:r>
        <w:t>Acknowledgements</w:t>
      </w:r>
    </w:p>
    <w:p w14:paraId="2C3AA8BA" w14:textId="62A2B45D" w:rsidR="00663B05" w:rsidRPr="00D859CF" w:rsidRDefault="008B476F" w:rsidP="00D859CF">
      <w:pPr>
        <w:spacing w:line="360" w:lineRule="auto"/>
        <w:rPr>
          <w:sz w:val="24"/>
          <w:szCs w:val="24"/>
        </w:rPr>
      </w:pPr>
      <w:r w:rsidRPr="008B476F">
        <w:rPr>
          <w:sz w:val="24"/>
          <w:szCs w:val="24"/>
        </w:rPr>
        <w:t xml:space="preserve">This work was funded by the National Institutes of Health (NIH) for CPIC (U24HG013077) and </w:t>
      </w:r>
      <w:proofErr w:type="spellStart"/>
      <w:r w:rsidRPr="008B476F">
        <w:rPr>
          <w:sz w:val="24"/>
          <w:szCs w:val="24"/>
        </w:rPr>
        <w:t>PharmGKB</w:t>
      </w:r>
      <w:proofErr w:type="spellEnd"/>
      <w:r w:rsidRPr="008B476F">
        <w:rPr>
          <w:sz w:val="24"/>
          <w:szCs w:val="24"/>
        </w:rPr>
        <w:t xml:space="preserve"> (U24HG010615) and supported in part by ALSAC. PharmVar is supported by the Children’s Mercy </w:t>
      </w:r>
      <w:r w:rsidRPr="008B476F">
        <w:rPr>
          <w:sz w:val="24"/>
          <w:szCs w:val="24"/>
        </w:rPr>
        <w:lastRenderedPageBreak/>
        <w:t>Research Institute (CMRI). DWH is supported by NIH grants T32-ES011564, P30-ES030283, P42-ES023716, and P20-GM113226. MTE is supported by R01-AT011463.</w:t>
      </w:r>
    </w:p>
    <w:p w14:paraId="527AFE12" w14:textId="77777777" w:rsidR="00091871" w:rsidRPr="00F702DF" w:rsidRDefault="00091871" w:rsidP="00091871">
      <w:pPr>
        <w:pStyle w:val="Heading2"/>
        <w:rPr>
          <w:szCs w:val="24"/>
        </w:rPr>
      </w:pPr>
      <w:r w:rsidRPr="00F702DF">
        <w:rPr>
          <w:szCs w:val="24"/>
        </w:rPr>
        <w:t>Assigning Allele Function</w:t>
      </w:r>
    </w:p>
    <w:p w14:paraId="5371D706" w14:textId="77777777" w:rsidR="00091871" w:rsidRPr="00F702DF" w:rsidRDefault="00091871" w:rsidP="00091871">
      <w:pPr>
        <w:pStyle w:val="Heading3"/>
        <w:rPr>
          <w:szCs w:val="24"/>
        </w:rPr>
      </w:pPr>
      <w:r w:rsidRPr="00F702DF">
        <w:rPr>
          <w:szCs w:val="24"/>
        </w:rPr>
        <w:t>Function and strength of evidence determination</w:t>
      </w:r>
    </w:p>
    <w:p w14:paraId="5152DCE4" w14:textId="5B27629B" w:rsidR="00091871" w:rsidRDefault="00091871" w:rsidP="00091871">
      <w:pPr>
        <w:spacing w:after="80" w:line="360" w:lineRule="auto"/>
        <w:rPr>
          <w:sz w:val="24"/>
          <w:szCs w:val="24"/>
        </w:rPr>
      </w:pPr>
      <w:r w:rsidRPr="00F45B51">
        <w:rPr>
          <w:sz w:val="24"/>
          <w:szCs w:val="24"/>
        </w:rPr>
        <w:t xml:space="preserve">The CPIC </w:t>
      </w:r>
      <w:r w:rsidRPr="00F45B51">
        <w:rPr>
          <w:i/>
          <w:iCs/>
          <w:sz w:val="24"/>
          <w:szCs w:val="24"/>
        </w:rPr>
        <w:t>NAT2</w:t>
      </w:r>
      <w:r>
        <w:rPr>
          <w:i/>
          <w:iCs/>
          <w:sz w:val="24"/>
          <w:szCs w:val="24"/>
        </w:rPr>
        <w:t>-</w:t>
      </w:r>
      <w:r w:rsidRPr="00F45B51">
        <w:rPr>
          <w:sz w:val="24"/>
          <w:szCs w:val="24"/>
        </w:rPr>
        <w:t xml:space="preserve">PCEP </w:t>
      </w:r>
      <w:r>
        <w:rPr>
          <w:sz w:val="24"/>
          <w:szCs w:val="24"/>
        </w:rPr>
        <w:t xml:space="preserve">adhered to </w:t>
      </w:r>
      <w:r w:rsidRPr="00F45B51">
        <w:rPr>
          <w:sz w:val="24"/>
          <w:szCs w:val="24"/>
        </w:rPr>
        <w:t xml:space="preserve">CPIC’s standardized framework for assigning allele clinical function to </w:t>
      </w:r>
      <w:r w:rsidRPr="00F74673">
        <w:rPr>
          <w:i/>
          <w:iCs/>
          <w:sz w:val="24"/>
          <w:szCs w:val="24"/>
        </w:rPr>
        <w:t>NAT2</w:t>
      </w:r>
      <w:r w:rsidRPr="00F45B51">
        <w:rPr>
          <w:sz w:val="24"/>
          <w:szCs w:val="24"/>
        </w:rPr>
        <w:t xml:space="preserve"> </w:t>
      </w:r>
      <w:r>
        <w:rPr>
          <w:sz w:val="24"/>
          <w:szCs w:val="24"/>
        </w:rPr>
        <w:t>star</w:t>
      </w:r>
      <w:r w:rsidRPr="00F45B51">
        <w:rPr>
          <w:sz w:val="24"/>
          <w:szCs w:val="24"/>
        </w:rPr>
        <w:t xml:space="preserve"> alleles </w:t>
      </w:r>
      <w:r>
        <w:rPr>
          <w:sz w:val="24"/>
          <w:szCs w:val="24"/>
        </w:rPr>
        <w:t xml:space="preserve">defined by PharmVar </w:t>
      </w:r>
      <w:r w:rsidRPr="00F45B51">
        <w:rPr>
          <w:sz w:val="24"/>
          <w:szCs w:val="24"/>
        </w:rPr>
        <w:t>(additional details about CPIC’s process can be found in</w:t>
      </w:r>
      <w:r>
        <w:rPr>
          <w:sz w:val="24"/>
          <w:szCs w:val="24"/>
        </w:rPr>
        <w:t xml:space="preserve"> [</w:t>
      </w:r>
      <w:r w:rsidRPr="00094F30">
        <w:rPr>
          <w:sz w:val="24"/>
          <w:szCs w:val="24"/>
        </w:rPr>
        <w:t xml:space="preserve">Tibben et al. </w:t>
      </w:r>
      <w:r w:rsidRPr="00094F30">
        <w:rPr>
          <w:i/>
          <w:iCs/>
          <w:sz w:val="24"/>
          <w:szCs w:val="24"/>
        </w:rPr>
        <w:t>submitted</w:t>
      </w:r>
      <w:r>
        <w:rPr>
          <w:sz w:val="24"/>
          <w:szCs w:val="24"/>
        </w:rPr>
        <w:t>].</w:t>
      </w:r>
      <w:r>
        <w:rPr>
          <w:sz w:val="24"/>
          <w:szCs w:val="24"/>
        </w:rPr>
        <w:fldChar w:fldCharType="begin"/>
      </w:r>
      <w:r w:rsidR="002E42C3">
        <w:rPr>
          <w:sz w:val="24"/>
          <w:szCs w:val="24"/>
        </w:rPr>
        <w:instrText xml:space="preserve"> ADDIN EN.CITE &lt;EndNote&gt;&lt;Cite&gt;&lt;Author&gt;Tibben&lt;/Author&gt;&lt;Year&gt;2025&lt;/Year&gt;&lt;RecNum&gt;149&lt;/RecNum&gt;&lt;DisplayText&gt;&lt;style face="superscript"&gt;2&lt;/style&gt;&lt;/DisplayText&gt;&lt;record&gt;&lt;rec-number&gt;149&lt;/rec-number&gt;&lt;foreign-keys&gt;&lt;key app="EN" db-id="saf9dxrr1xaesaer2pav0dthders5d0fpwpr" timestamp="1751897168"&gt;149&lt;/key&gt;&lt;/foreign-keys&gt;&lt;ref-type name="Journal Article"&gt;17&lt;/ref-type&gt;&lt;contributors&gt;&lt;authors&gt;&lt;author&gt;Tibben, B. M.&lt;/author&gt;&lt;author&gt;Gaedigk, A.&lt;/author&gt;&lt;author&gt;Gong, L.&lt;/author&gt;&lt;author&gt;Sangkuhl, K.&lt;/author&gt;&lt;author&gt;Whirl-Carrillo, M.&lt;/author&gt;&lt;author&gt;Relling, M. V.&lt;/author&gt;&lt;author&gt;Klein, T. E.&lt;/author&gt;&lt;author&gt;Caudle, K. E.&lt;/author&gt;&lt;/authors&gt;&lt;/contributors&gt;&lt;titles&gt;&lt;title&gt;From Genotype to Phenotype: The Clinical Pharmacogenetics Implementation Consortium’s Consensus-Based Framework for Assigning Allele Function&lt;/title&gt;&lt;secondary-title&gt;Manuscript submitted for publication&lt;/secondary-title&gt;&lt;/titles&gt;&lt;periodical&gt;&lt;full-title&gt;Manuscript submitted for publication&lt;/full-title&gt;&lt;/periodical&gt;&lt;dates&gt;&lt;year&gt;2025&lt;/year&gt;&lt;/dates&gt;&lt;urls&gt;&lt;/urls&gt;&lt;/record&gt;&lt;/Cite&gt;&lt;/EndNote&gt;</w:instrText>
      </w:r>
      <w:r>
        <w:rPr>
          <w:sz w:val="24"/>
          <w:szCs w:val="24"/>
        </w:rPr>
        <w:fldChar w:fldCharType="separate"/>
      </w:r>
      <w:r w:rsidRPr="00C273C7">
        <w:rPr>
          <w:noProof/>
          <w:sz w:val="24"/>
          <w:szCs w:val="24"/>
          <w:vertAlign w:val="superscript"/>
        </w:rPr>
        <w:t>2</w:t>
      </w:r>
      <w:r>
        <w:rPr>
          <w:sz w:val="24"/>
          <w:szCs w:val="24"/>
        </w:rPr>
        <w:fldChar w:fldCharType="end"/>
      </w:r>
      <w:r w:rsidRPr="00F45B51">
        <w:rPr>
          <w:sz w:val="24"/>
          <w:szCs w:val="24"/>
        </w:rPr>
        <w:t xml:space="preserve"> Evidence was graded using a tiered system with scores ranging from “no evidence” to “definitive” evidence (</w:t>
      </w:r>
      <w:r w:rsidRPr="00F45B51">
        <w:rPr>
          <w:b/>
          <w:bCs/>
          <w:sz w:val="24"/>
          <w:szCs w:val="24"/>
        </w:rPr>
        <w:t>Table S</w:t>
      </w:r>
      <w:r>
        <w:rPr>
          <w:b/>
          <w:bCs/>
          <w:sz w:val="24"/>
          <w:szCs w:val="24"/>
        </w:rPr>
        <w:t>1</w:t>
      </w:r>
      <w:r w:rsidRPr="00F45B51">
        <w:rPr>
          <w:sz w:val="24"/>
          <w:szCs w:val="24"/>
        </w:rPr>
        <w:t xml:space="preserve">). CPIC employs standardized terminology for assigning both </w:t>
      </w:r>
      <w:r>
        <w:rPr>
          <w:sz w:val="24"/>
          <w:szCs w:val="24"/>
        </w:rPr>
        <w:t xml:space="preserve">allele </w:t>
      </w:r>
      <w:r w:rsidRPr="00F45B51">
        <w:rPr>
          <w:sz w:val="24"/>
          <w:szCs w:val="24"/>
        </w:rPr>
        <w:t xml:space="preserve">function </w:t>
      </w:r>
      <w:r>
        <w:rPr>
          <w:sz w:val="24"/>
          <w:szCs w:val="24"/>
        </w:rPr>
        <w:t>(</w:t>
      </w:r>
      <w:r w:rsidRPr="00F45B51">
        <w:rPr>
          <w:b/>
          <w:bCs/>
          <w:sz w:val="24"/>
          <w:szCs w:val="24"/>
        </w:rPr>
        <w:t>Table S</w:t>
      </w:r>
      <w:r>
        <w:rPr>
          <w:b/>
          <w:bCs/>
          <w:sz w:val="24"/>
          <w:szCs w:val="24"/>
        </w:rPr>
        <w:t>2</w:t>
      </w:r>
      <w:r>
        <w:rPr>
          <w:sz w:val="24"/>
          <w:szCs w:val="24"/>
        </w:rPr>
        <w:t>)</w:t>
      </w:r>
      <w:r w:rsidRPr="00F45B51">
        <w:rPr>
          <w:sz w:val="24"/>
          <w:szCs w:val="24"/>
        </w:rPr>
        <w:t xml:space="preserve"> and phenotype across pharmacogenes (</w:t>
      </w:r>
      <w:r w:rsidRPr="00342A77">
        <w:rPr>
          <w:b/>
          <w:bCs/>
          <w:sz w:val="24"/>
          <w:szCs w:val="24"/>
        </w:rPr>
        <w:t xml:space="preserve">Table </w:t>
      </w:r>
      <w:r>
        <w:rPr>
          <w:b/>
          <w:bCs/>
          <w:sz w:val="24"/>
          <w:szCs w:val="24"/>
        </w:rPr>
        <w:t>1</w:t>
      </w:r>
      <w:r w:rsidRPr="00F45B51">
        <w:rPr>
          <w:sz w:val="24"/>
          <w:szCs w:val="24"/>
        </w:rPr>
        <w:t>). These terms were previously established through the Delphi method to achieve consensus among pharmacogenetic experts</w:t>
      </w:r>
      <w:r>
        <w:rPr>
          <w:sz w:val="24"/>
          <w:szCs w:val="24"/>
        </w:rPr>
        <w:t>.</w:t>
      </w:r>
      <w:r>
        <w:rPr>
          <w:sz w:val="24"/>
          <w:szCs w:val="24"/>
        </w:rPr>
        <w:fldChar w:fldCharType="begin">
          <w:fldData xml:space="preserve">PEVuZE5vdGU+PENpdGU+PEF1dGhvcj5DYXVkbGU8L0F1dGhvcj48WWVhcj4yMDE3PC9ZZWFyPjxS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</w:fldData>
        </w:fldChar>
      </w:r>
      <w:r>
        <w:rPr>
          <w:sz w:val="24"/>
          <w:szCs w:val="24"/>
        </w:rPr>
        <w:instrText xml:space="preserve"> ADDIN EN.CITE </w:instrText>
      </w:r>
      <w:r>
        <w:rPr>
          <w:sz w:val="24"/>
          <w:szCs w:val="24"/>
        </w:rPr>
        <w:fldChar w:fldCharType="begin">
          <w:fldData xml:space="preserve">PEVuZE5vdGU+PENpdGU+PEF1dGhvcj5DYXVkbGU8L0F1dGhvcj48WWVhcj4yMDE3PC9ZZWFyPjxS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091871">
        <w:rPr>
          <w:noProof/>
          <w:sz w:val="24"/>
          <w:szCs w:val="24"/>
          <w:vertAlign w:val="superscript"/>
        </w:rPr>
        <w:t>80</w:t>
      </w:r>
      <w:r>
        <w:rPr>
          <w:sz w:val="24"/>
          <w:szCs w:val="24"/>
        </w:rPr>
        <w:fldChar w:fldCharType="end"/>
      </w:r>
      <w:r w:rsidRPr="00F45B51">
        <w:rPr>
          <w:sz w:val="24"/>
          <w:szCs w:val="24"/>
        </w:rPr>
        <w:t xml:space="preserve"> However, due to the </w:t>
      </w:r>
      <w:r>
        <w:rPr>
          <w:sz w:val="24"/>
          <w:szCs w:val="24"/>
        </w:rPr>
        <w:t xml:space="preserve">frequently observed </w:t>
      </w:r>
      <w:r w:rsidRPr="00F45B51">
        <w:rPr>
          <w:sz w:val="24"/>
          <w:szCs w:val="24"/>
        </w:rPr>
        <w:t xml:space="preserve">bimodal distribution of phenotype, the scientific </w:t>
      </w:r>
      <w:r>
        <w:rPr>
          <w:sz w:val="24"/>
          <w:szCs w:val="24"/>
        </w:rPr>
        <w:t xml:space="preserve">and clinical </w:t>
      </w:r>
      <w:r w:rsidRPr="00717E0E">
        <w:rPr>
          <w:i/>
          <w:iCs/>
          <w:sz w:val="24"/>
          <w:szCs w:val="24"/>
        </w:rPr>
        <w:t>NAT2</w:t>
      </w:r>
      <w:r w:rsidRPr="00F45B51">
        <w:rPr>
          <w:sz w:val="24"/>
          <w:szCs w:val="24"/>
        </w:rPr>
        <w:t xml:space="preserve"> communit</w:t>
      </w:r>
      <w:r>
        <w:rPr>
          <w:sz w:val="24"/>
          <w:szCs w:val="24"/>
        </w:rPr>
        <w:t>ies</w:t>
      </w:r>
      <w:r w:rsidRPr="00F45B51">
        <w:rPr>
          <w:sz w:val="24"/>
          <w:szCs w:val="24"/>
        </w:rPr>
        <w:t xml:space="preserve"> ha</w:t>
      </w:r>
      <w:r>
        <w:rPr>
          <w:sz w:val="24"/>
          <w:szCs w:val="24"/>
        </w:rPr>
        <w:t>ve</w:t>
      </w:r>
      <w:r w:rsidRPr="00F45B51">
        <w:rPr>
          <w:sz w:val="24"/>
          <w:szCs w:val="24"/>
        </w:rPr>
        <w:t xml:space="preserve"> </w:t>
      </w:r>
      <w:r>
        <w:rPr>
          <w:sz w:val="24"/>
          <w:szCs w:val="24"/>
        </w:rPr>
        <w:t xml:space="preserve">a long history of dividing </w:t>
      </w:r>
      <w:r w:rsidRPr="00F45B51">
        <w:rPr>
          <w:sz w:val="24"/>
          <w:szCs w:val="24"/>
        </w:rPr>
        <w:t xml:space="preserve"> </w:t>
      </w:r>
      <w:r>
        <w:rPr>
          <w:sz w:val="24"/>
          <w:szCs w:val="24"/>
        </w:rPr>
        <w:t>NAT2 phenotypes as follows: (1)</w:t>
      </w:r>
      <w:r w:rsidRPr="00F45B51">
        <w:rPr>
          <w:sz w:val="24"/>
          <w:szCs w:val="24"/>
        </w:rPr>
        <w:t xml:space="preserve"> rapid (fast) </w:t>
      </w:r>
      <w:r>
        <w:rPr>
          <w:sz w:val="24"/>
          <w:szCs w:val="24"/>
        </w:rPr>
        <w:t xml:space="preserve">or </w:t>
      </w:r>
      <w:r w:rsidRPr="00F45B51">
        <w:rPr>
          <w:sz w:val="24"/>
          <w:szCs w:val="24"/>
        </w:rPr>
        <w:t>slow</w:t>
      </w:r>
      <w:r>
        <w:rPr>
          <w:sz w:val="24"/>
          <w:szCs w:val="24"/>
        </w:rPr>
        <w:t xml:space="preserve"> (poor) acetylators</w:t>
      </w:r>
      <w:r w:rsidRPr="000A3CDA">
        <w:rPr>
          <w:sz w:val="24"/>
          <w:szCs w:val="24"/>
        </w:rPr>
        <w:t xml:space="preserve"> </w:t>
      </w:r>
      <w:r>
        <w:rPr>
          <w:sz w:val="24"/>
          <w:szCs w:val="24"/>
        </w:rPr>
        <w:t xml:space="preserve">(in keeping with the slow acetylator phenotype being a recessive trait), or (2) three groups of </w:t>
      </w:r>
      <w:r w:rsidRPr="00F45B51">
        <w:rPr>
          <w:sz w:val="24"/>
          <w:szCs w:val="24"/>
        </w:rPr>
        <w:t>rapid</w:t>
      </w:r>
      <w:r>
        <w:rPr>
          <w:sz w:val="24"/>
          <w:szCs w:val="24"/>
        </w:rPr>
        <w:t xml:space="preserve"> (fast)</w:t>
      </w:r>
      <w:r w:rsidRPr="00F45B51">
        <w:rPr>
          <w:sz w:val="24"/>
          <w:szCs w:val="24"/>
        </w:rPr>
        <w:t>, intermediate,</w:t>
      </w:r>
      <w:r>
        <w:rPr>
          <w:sz w:val="24"/>
          <w:szCs w:val="24"/>
        </w:rPr>
        <w:t xml:space="preserve"> or </w:t>
      </w:r>
      <w:r w:rsidRPr="00F45B51">
        <w:rPr>
          <w:sz w:val="24"/>
          <w:szCs w:val="24"/>
        </w:rPr>
        <w:t xml:space="preserve">slow </w:t>
      </w:r>
      <w:r>
        <w:rPr>
          <w:sz w:val="24"/>
          <w:szCs w:val="24"/>
        </w:rPr>
        <w:t xml:space="preserve">(poor) </w:t>
      </w:r>
      <w:r w:rsidRPr="00F45B51">
        <w:rPr>
          <w:sz w:val="24"/>
          <w:szCs w:val="24"/>
        </w:rPr>
        <w:t>acetylator</w:t>
      </w:r>
      <w:r>
        <w:rPr>
          <w:sz w:val="24"/>
          <w:szCs w:val="24"/>
        </w:rPr>
        <w:t>s (in keeping with acetylation being a co-dominant trait)</w:t>
      </w:r>
      <w:r w:rsidRPr="00F45B51">
        <w:rPr>
          <w:sz w:val="24"/>
          <w:szCs w:val="24"/>
        </w:rPr>
        <w:t xml:space="preserve">. </w:t>
      </w:r>
      <w:r w:rsidDel="007965A2">
        <w:rPr>
          <w:sz w:val="24"/>
          <w:szCs w:val="24"/>
        </w:rPr>
        <w:t>The term “normal acetylator” has rarely been used.</w:t>
      </w:r>
      <w:r w:rsidRPr="00F45B51" w:rsidDel="007965A2">
        <w:rPr>
          <w:sz w:val="24"/>
          <w:szCs w:val="24"/>
        </w:rPr>
        <w:t xml:space="preserve"> </w:t>
      </w:r>
      <w:r>
        <w:rPr>
          <w:sz w:val="24"/>
          <w:szCs w:val="24"/>
        </w:rPr>
        <w:t xml:space="preserve">Likewise, individual </w:t>
      </w:r>
      <w:r w:rsidRPr="00361F57">
        <w:rPr>
          <w:i/>
          <w:iCs/>
          <w:sz w:val="24"/>
          <w:szCs w:val="24"/>
        </w:rPr>
        <w:t>NAT2</w:t>
      </w:r>
      <w:r w:rsidRPr="00F45B51">
        <w:rPr>
          <w:sz w:val="24"/>
          <w:szCs w:val="24"/>
        </w:rPr>
        <w:t xml:space="preserve"> </w:t>
      </w:r>
      <w:r>
        <w:rPr>
          <w:sz w:val="24"/>
          <w:szCs w:val="24"/>
        </w:rPr>
        <w:t xml:space="preserve">alleles have been termed “rapid” or “slow”. </w:t>
      </w:r>
      <w:r w:rsidRPr="00F45B51">
        <w:rPr>
          <w:sz w:val="24"/>
          <w:szCs w:val="24"/>
        </w:rPr>
        <w:t xml:space="preserve">To maintain alignment with legacy terminology while adhering to CPIC standards, terminology modifications were made. Within CPIC guidelines, </w:t>
      </w:r>
      <w:r w:rsidRPr="00F45B51">
        <w:rPr>
          <w:i/>
          <w:iCs/>
          <w:sz w:val="24"/>
          <w:szCs w:val="24"/>
        </w:rPr>
        <w:t xml:space="preserve">NAT2 </w:t>
      </w:r>
      <w:r w:rsidRPr="00F45B51">
        <w:rPr>
          <w:sz w:val="24"/>
          <w:szCs w:val="24"/>
        </w:rPr>
        <w:t xml:space="preserve">alleles </w:t>
      </w:r>
      <w:r>
        <w:rPr>
          <w:sz w:val="24"/>
          <w:szCs w:val="24"/>
        </w:rPr>
        <w:t>are</w:t>
      </w:r>
      <w:r w:rsidRPr="00F45B51">
        <w:rPr>
          <w:sz w:val="24"/>
          <w:szCs w:val="24"/>
        </w:rPr>
        <w:t xml:space="preserve"> categorized as either increased function or decreased function,</w:t>
      </w:r>
      <w:r>
        <w:rPr>
          <w:sz w:val="24"/>
          <w:szCs w:val="24"/>
        </w:rPr>
        <w:t xml:space="preserve"> while the</w:t>
      </w:r>
      <w:r w:rsidRPr="00F45B51">
        <w:rPr>
          <w:sz w:val="24"/>
          <w:szCs w:val="24"/>
        </w:rPr>
        <w:t xml:space="preserve"> legacy terms </w:t>
      </w:r>
      <w:r>
        <w:rPr>
          <w:sz w:val="24"/>
          <w:szCs w:val="24"/>
        </w:rPr>
        <w:t>rapid and slow are provided in the “</w:t>
      </w:r>
      <w:r w:rsidRPr="00361F57">
        <w:rPr>
          <w:sz w:val="24"/>
          <w:szCs w:val="24"/>
        </w:rPr>
        <w:t>Allele Biochemical Functional Status</w:t>
      </w:r>
      <w:r>
        <w:rPr>
          <w:sz w:val="24"/>
          <w:szCs w:val="24"/>
        </w:rPr>
        <w:t>” column</w:t>
      </w:r>
      <w:r w:rsidRPr="00F45B51">
        <w:rPr>
          <w:sz w:val="24"/>
          <w:szCs w:val="24"/>
        </w:rPr>
        <w:t xml:space="preserve">. Phenotypes </w:t>
      </w:r>
      <w:r>
        <w:rPr>
          <w:sz w:val="24"/>
          <w:szCs w:val="24"/>
        </w:rPr>
        <w:t>are</w:t>
      </w:r>
      <w:r w:rsidRPr="00F45B51">
        <w:rPr>
          <w:sz w:val="24"/>
          <w:szCs w:val="24"/>
        </w:rPr>
        <w:t xml:space="preserve"> classified as rapid metabolizer, intermediate metabolizer, or poor metabolizer with the term “normal metabolizer” intentionally omitted due to variability in </w:t>
      </w:r>
      <w:r>
        <w:rPr>
          <w:sz w:val="24"/>
          <w:szCs w:val="24"/>
        </w:rPr>
        <w:t>phenotype</w:t>
      </w:r>
      <w:r w:rsidRPr="00F45B51">
        <w:rPr>
          <w:sz w:val="24"/>
          <w:szCs w:val="24"/>
        </w:rPr>
        <w:t xml:space="preserve"> frequencies across populations</w:t>
      </w:r>
      <w:r>
        <w:rPr>
          <w:sz w:val="24"/>
          <w:szCs w:val="24"/>
        </w:rPr>
        <w:t xml:space="preserve"> </w:t>
      </w:r>
      <w:r w:rsidRPr="00F45B51">
        <w:rPr>
          <w:sz w:val="24"/>
          <w:szCs w:val="24"/>
        </w:rPr>
        <w:t>and the clinical relevance of all phenotype groups</w:t>
      </w:r>
      <w:r>
        <w:rPr>
          <w:sz w:val="24"/>
          <w:szCs w:val="24"/>
        </w:rPr>
        <w:t xml:space="preserve"> to prescribing decisions</w:t>
      </w:r>
      <w:r w:rsidRPr="00F45B51">
        <w:rPr>
          <w:sz w:val="24"/>
          <w:szCs w:val="24"/>
        </w:rPr>
        <w:t>. The use of the terms increased</w:t>
      </w:r>
      <w:r>
        <w:rPr>
          <w:sz w:val="24"/>
          <w:szCs w:val="24"/>
        </w:rPr>
        <w:t xml:space="preserve"> function</w:t>
      </w:r>
      <w:r w:rsidRPr="00F45B51">
        <w:rPr>
          <w:sz w:val="24"/>
          <w:szCs w:val="24"/>
        </w:rPr>
        <w:t xml:space="preserve"> and decreased </w:t>
      </w:r>
      <w:r>
        <w:rPr>
          <w:sz w:val="24"/>
          <w:szCs w:val="24"/>
        </w:rPr>
        <w:t xml:space="preserve">function </w:t>
      </w:r>
      <w:r w:rsidRPr="00F45B51">
        <w:rPr>
          <w:sz w:val="24"/>
          <w:szCs w:val="24"/>
        </w:rPr>
        <w:t xml:space="preserve">aligns with historical nomenclature while minimizing potential confusion. </w:t>
      </w:r>
      <w:r>
        <w:rPr>
          <w:sz w:val="24"/>
          <w:szCs w:val="24"/>
        </w:rPr>
        <w:t xml:space="preserve">Activity encoded by the </w:t>
      </w:r>
      <w:r w:rsidRPr="00D1098B">
        <w:rPr>
          <w:i/>
          <w:iCs/>
          <w:sz w:val="24"/>
          <w:szCs w:val="24"/>
        </w:rPr>
        <w:t>NAT2*1</w:t>
      </w:r>
      <w:r>
        <w:rPr>
          <w:sz w:val="24"/>
          <w:szCs w:val="24"/>
        </w:rPr>
        <w:t xml:space="preserve"> reference allele is referred to as “increased function” rather than “normal function”. </w:t>
      </w:r>
      <w:r w:rsidRPr="00F45B51">
        <w:rPr>
          <w:sz w:val="24"/>
          <w:szCs w:val="24"/>
        </w:rPr>
        <w:t xml:space="preserve">Reaching consensus on terminology required extensive discussions amongst the </w:t>
      </w:r>
      <w:r w:rsidRPr="00F45B51">
        <w:rPr>
          <w:i/>
          <w:iCs/>
          <w:sz w:val="24"/>
          <w:szCs w:val="24"/>
        </w:rPr>
        <w:t>NAT2</w:t>
      </w:r>
      <w:r w:rsidRPr="00F45B51">
        <w:rPr>
          <w:sz w:val="24"/>
          <w:szCs w:val="24"/>
        </w:rPr>
        <w:t xml:space="preserve"> guideline committee, </w:t>
      </w:r>
      <w:r w:rsidRPr="00F45B51">
        <w:rPr>
          <w:i/>
          <w:iCs/>
          <w:sz w:val="24"/>
          <w:szCs w:val="24"/>
        </w:rPr>
        <w:t>NAT2</w:t>
      </w:r>
      <w:r>
        <w:rPr>
          <w:sz w:val="24"/>
          <w:szCs w:val="24"/>
        </w:rPr>
        <w:t>-</w:t>
      </w:r>
      <w:r w:rsidRPr="00F45B51">
        <w:rPr>
          <w:sz w:val="24"/>
          <w:szCs w:val="24"/>
        </w:rPr>
        <w:t>PCEP, and broader CPIC membership (</w:t>
      </w:r>
      <w:r w:rsidRPr="00F45B51">
        <w:rPr>
          <w:b/>
          <w:bCs/>
          <w:sz w:val="24"/>
          <w:szCs w:val="24"/>
        </w:rPr>
        <w:t>Figure S1</w:t>
      </w:r>
      <w:r w:rsidRPr="00F45B51">
        <w:rPr>
          <w:sz w:val="24"/>
          <w:szCs w:val="24"/>
        </w:rPr>
        <w:t>).</w:t>
      </w:r>
      <w:r>
        <w:rPr>
          <w:sz w:val="24"/>
          <w:szCs w:val="24"/>
        </w:rPr>
        <w:t xml:space="preserve"> While most experts were in support of implementing CPIC standardized allele function and phenotype terms, the decision was not unanimous (</w:t>
      </w:r>
      <w:r w:rsidRPr="00A42699">
        <w:rPr>
          <w:b/>
          <w:bCs/>
          <w:sz w:val="24"/>
          <w:szCs w:val="24"/>
        </w:rPr>
        <w:t>Figure S1</w:t>
      </w:r>
      <w:r>
        <w:rPr>
          <w:sz w:val="24"/>
          <w:szCs w:val="24"/>
        </w:rPr>
        <w:t>).</w:t>
      </w:r>
    </w:p>
    <w:p w14:paraId="5F216F0C" w14:textId="39D0D404" w:rsidR="006D49E3" w:rsidRDefault="00874113" w:rsidP="00091871">
      <w:pPr>
        <w:pStyle w:val="Heading1"/>
      </w:pPr>
      <w:r>
        <w:t>Data and Code Availability</w:t>
      </w:r>
    </w:p>
    <w:p w14:paraId="056AFEBF" w14:textId="4003B2FD" w:rsidR="002375B8" w:rsidRDefault="00A03E64" w:rsidP="00352728">
      <w:pPr>
        <w:rPr>
          <w:sz w:val="24"/>
          <w:szCs w:val="24"/>
        </w:rPr>
      </w:pPr>
      <w:r>
        <w:rPr>
          <w:sz w:val="24"/>
          <w:szCs w:val="24"/>
        </w:rPr>
        <w:t>The</w:t>
      </w:r>
      <w:r w:rsidR="00352728">
        <w:rPr>
          <w:sz w:val="24"/>
          <w:szCs w:val="24"/>
        </w:rPr>
        <w:t xml:space="preserve"> </w:t>
      </w:r>
      <w:r w:rsidR="002375B8" w:rsidRPr="00352728">
        <w:rPr>
          <w:i/>
          <w:iCs/>
          <w:sz w:val="24"/>
          <w:szCs w:val="24"/>
        </w:rPr>
        <w:t>NAT2</w:t>
      </w:r>
      <w:r w:rsidR="002375B8" w:rsidRPr="00752533">
        <w:rPr>
          <w:sz w:val="24"/>
          <w:szCs w:val="24"/>
        </w:rPr>
        <w:t xml:space="preserve"> allele function</w:t>
      </w:r>
      <w:r w:rsidR="00352728">
        <w:rPr>
          <w:sz w:val="24"/>
          <w:szCs w:val="24"/>
        </w:rPr>
        <w:t>ality table</w:t>
      </w:r>
      <w:r w:rsidR="002375B8" w:rsidRPr="00752533">
        <w:rPr>
          <w:sz w:val="24"/>
          <w:szCs w:val="24"/>
        </w:rPr>
        <w:t xml:space="preserve"> </w:t>
      </w:r>
      <w:r w:rsidR="00352728">
        <w:rPr>
          <w:sz w:val="24"/>
          <w:szCs w:val="24"/>
        </w:rPr>
        <w:t>and the</w:t>
      </w:r>
      <w:r w:rsidR="002375B8" w:rsidRPr="00752533">
        <w:rPr>
          <w:sz w:val="24"/>
          <w:szCs w:val="24"/>
        </w:rPr>
        <w:t xml:space="preserve"> NAT2 diplotype-to-phenotype mapping table </w:t>
      </w:r>
      <w:r w:rsidR="00352728">
        <w:rPr>
          <w:sz w:val="24"/>
          <w:szCs w:val="24"/>
        </w:rPr>
        <w:t xml:space="preserve">are </w:t>
      </w:r>
      <w:r w:rsidR="002375B8" w:rsidRPr="00752533">
        <w:rPr>
          <w:sz w:val="24"/>
          <w:szCs w:val="24"/>
        </w:rPr>
        <w:t xml:space="preserve">accessible at </w:t>
      </w:r>
      <w:hyperlink r:id="rId15" w:history="1">
        <w:r w:rsidR="00352728">
          <w:rPr>
            <w:rStyle w:val="Hyperlink"/>
            <w:sz w:val="24"/>
            <w:szCs w:val="24"/>
          </w:rPr>
          <w:t>CPIC® Guideline for Hydralazine and NAT2</w:t>
        </w:r>
      </w:hyperlink>
      <w:r w:rsidR="002375B8" w:rsidRPr="00752533">
        <w:rPr>
          <w:sz w:val="24"/>
          <w:szCs w:val="24"/>
        </w:rPr>
        <w:t>.</w:t>
      </w:r>
    </w:p>
    <w:p w14:paraId="00300AFD" w14:textId="1291765C" w:rsidR="00CB0DE1" w:rsidRPr="008274EA" w:rsidRDefault="007A2DFD">
      <w:pPr>
        <w:rPr>
          <w:sz w:val="24"/>
          <w:szCs w:val="24"/>
        </w:rPr>
      </w:pPr>
      <w:r>
        <w:rPr>
          <w:sz w:val="24"/>
          <w:szCs w:val="24"/>
        </w:rPr>
        <w:lastRenderedPageBreak/>
        <w:t xml:space="preserve">The information </w:t>
      </w:r>
      <w:r w:rsidR="00352728">
        <w:rPr>
          <w:sz w:val="24"/>
          <w:szCs w:val="24"/>
        </w:rPr>
        <w:t xml:space="preserve">on the CPIC </w:t>
      </w:r>
      <w:r w:rsidR="00352728" w:rsidRPr="00352728">
        <w:rPr>
          <w:i/>
          <w:iCs/>
          <w:sz w:val="24"/>
          <w:szCs w:val="24"/>
        </w:rPr>
        <w:t>NAT2</w:t>
      </w:r>
      <w:r w:rsidR="00352728">
        <w:rPr>
          <w:sz w:val="24"/>
          <w:szCs w:val="24"/>
        </w:rPr>
        <w:t xml:space="preserve"> guideline page</w:t>
      </w:r>
      <w:r>
        <w:rPr>
          <w:sz w:val="24"/>
          <w:szCs w:val="24"/>
        </w:rPr>
        <w:t xml:space="preserve"> will be updated on a continuous basis as new evidence emerges regarding </w:t>
      </w:r>
      <w:r w:rsidRPr="007A2DFD">
        <w:rPr>
          <w:i/>
          <w:iCs/>
          <w:sz w:val="24"/>
          <w:szCs w:val="24"/>
        </w:rPr>
        <w:t>NAT2</w:t>
      </w:r>
      <w:r>
        <w:rPr>
          <w:sz w:val="24"/>
          <w:szCs w:val="24"/>
        </w:rPr>
        <w:t xml:space="preserve"> clinical allele function. </w:t>
      </w:r>
      <w:r w:rsidR="00CB0DE1">
        <w:br w:type="page"/>
      </w:r>
    </w:p>
    <w:p w14:paraId="0BB984A0" w14:textId="0B8DC085" w:rsidR="00CD4AB4" w:rsidRPr="00CD4AB4" w:rsidRDefault="00874113" w:rsidP="00CD4AB4">
      <w:pPr>
        <w:pStyle w:val="Heading1"/>
        <w:rPr>
          <w:szCs w:val="22"/>
        </w:rPr>
      </w:pPr>
      <w:r w:rsidRPr="00F702DF">
        <w:lastRenderedPageBreak/>
        <w:t xml:space="preserve">Figure </w:t>
      </w:r>
      <w:r>
        <w:t xml:space="preserve">1. </w:t>
      </w:r>
      <w:r w:rsidRPr="00F702DF">
        <w:rPr>
          <w:i/>
          <w:iCs/>
        </w:rPr>
        <w:t>NAT2</w:t>
      </w:r>
      <w:r w:rsidRPr="00F702DF">
        <w:t xml:space="preserve"> Allele Comparison</w:t>
      </w:r>
    </w:p>
    <w:p w14:paraId="148013CB" w14:textId="285D081F" w:rsidR="00874113" w:rsidRPr="00F702DF" w:rsidRDefault="00A05E74" w:rsidP="00874113">
      <w:pPr>
        <w:keepNext/>
        <w:spacing w:before="240" w:after="80" w:line="360" w:lineRule="auto"/>
        <w:rPr>
          <w:sz w:val="24"/>
          <w:szCs w:val="24"/>
        </w:rPr>
      </w:pPr>
      <w:r>
        <w:rPr>
          <w:noProof/>
          <w:sz w:val="24"/>
          <w:szCs w:val="24"/>
        </w:rPr>
        <w:drawing>
          <wp:inline distT="0" distB="0" distL="0" distR="0" wp14:anchorId="140D599E" wp14:editId="65E06DAF">
            <wp:extent cx="7203103" cy="4373217"/>
            <wp:effectExtent l="0" t="0" r="0" b="8890"/>
            <wp:docPr id="634122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22306"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7231358" cy="4390371"/>
                    </a:xfrm>
                    <a:prstGeom prst="rect">
                      <a:avLst/>
                    </a:prstGeom>
                  </pic:spPr>
                </pic:pic>
              </a:graphicData>
            </a:graphic>
          </wp:inline>
        </w:drawing>
      </w:r>
    </w:p>
    <w:p w14:paraId="10840015" w14:textId="4D066C31" w:rsidR="00874113" w:rsidRDefault="00874113" w:rsidP="00874113">
      <w:pPr>
        <w:pStyle w:val="Caption"/>
        <w:spacing w:before="240" w:after="80"/>
        <w:rPr>
          <w:sz w:val="24"/>
          <w:szCs w:val="24"/>
        </w:rPr>
      </w:pPr>
      <w:r w:rsidRPr="00F702DF">
        <w:rPr>
          <w:sz w:val="24"/>
          <w:szCs w:val="24"/>
        </w:rPr>
        <w:t xml:space="preserve">Figure </w:t>
      </w:r>
      <w:r w:rsidR="00DA19BE">
        <w:rPr>
          <w:sz w:val="24"/>
          <w:szCs w:val="24"/>
        </w:rPr>
        <w:t>1</w:t>
      </w:r>
      <w:r w:rsidRPr="00F702DF">
        <w:rPr>
          <w:sz w:val="24"/>
          <w:szCs w:val="24"/>
        </w:rPr>
        <w:t xml:space="preserve"> - NAT2 Allele Comparison. Each column represents an individual allele. Each row represents a single nucleotide variant. Variants that are known to decrease function based on experimental evidence are colored dark red. Variants which are predicted to impair function based on computational evidence are colored light red. Variants which do not alter function are colored dark blue. Variants with uncertain or unknown function are colored light blue. Adapted from PharmVar CAVE Compare View</w:t>
      </w:r>
      <w:r>
        <w:rPr>
          <w:sz w:val="24"/>
          <w:szCs w:val="24"/>
        </w:rPr>
        <w:t xml:space="preserve">. </w:t>
      </w:r>
    </w:p>
    <w:p w14:paraId="3303D4FC" w14:textId="0396552E" w:rsidR="00CD4AB4" w:rsidRPr="002F25A1" w:rsidRDefault="00874113" w:rsidP="002F25A1">
      <w:pPr>
        <w:pStyle w:val="Caption"/>
        <w:spacing w:before="240" w:after="80"/>
        <w:rPr>
          <w:sz w:val="24"/>
          <w:szCs w:val="24"/>
        </w:rPr>
        <w:sectPr w:rsidR="00CD4AB4" w:rsidRPr="002F25A1" w:rsidSect="00875D4F">
          <w:footerReference w:type="default" r:id="rId17"/>
          <w:pgSz w:w="12240" w:h="15840"/>
          <w:pgMar w:top="720" w:right="720" w:bottom="720" w:left="720" w:header="720" w:footer="720" w:gutter="0"/>
          <w:lnNumType w:countBy="1" w:restart="continuous"/>
          <w:cols w:space="720"/>
          <w:docGrid w:linePitch="360"/>
        </w:sectPr>
      </w:pPr>
      <w:r>
        <w:rPr>
          <w:sz w:val="24"/>
          <w:szCs w:val="24"/>
        </w:rPr>
        <w:t xml:space="preserve">*c.499G&gt;A (p.E167K) was shown to decrease NAT2  activity in vitro, however in silico predictions indicate that the variant is neutral for protein function. </w:t>
      </w:r>
    </w:p>
    <w:p w14:paraId="3FF2711C" w14:textId="27AC7C74" w:rsidR="00CD151F" w:rsidRPr="00CD151F" w:rsidRDefault="00076A68" w:rsidP="00CD151F">
      <w:pPr>
        <w:pStyle w:val="Heading1"/>
      </w:pPr>
      <w:r w:rsidRPr="008902A7">
        <w:lastRenderedPageBreak/>
        <w:t xml:space="preserve">Table </w:t>
      </w:r>
      <w:r w:rsidR="00D51366">
        <w:t>1</w:t>
      </w:r>
      <w:r w:rsidRPr="008902A7">
        <w:t xml:space="preserve">. </w:t>
      </w:r>
      <w:r w:rsidR="00CD151F" w:rsidRPr="00CD151F">
        <w:t xml:space="preserve">Assignment of predicted NAT2 phenotype based on genotype (For full list of alleles see </w:t>
      </w:r>
      <w:hyperlink r:id="rId18" w:history="1">
        <w:r w:rsidR="004A5891">
          <w:rPr>
            <w:rStyle w:val="Hyperlink"/>
          </w:rPr>
          <w:t>CPIC® Guideline for Hydralazine and NAT2</w:t>
        </w:r>
      </w:hyperlink>
      <w:r w:rsidR="00CD151F">
        <w:t>)</w:t>
      </w:r>
    </w:p>
    <w:tbl>
      <w:tblPr>
        <w:tblStyle w:val="TableGrid"/>
        <w:tblW w:w="0" w:type="auto"/>
        <w:tblLook w:val="04A0" w:firstRow="1" w:lastRow="0" w:firstColumn="1" w:lastColumn="0" w:noHBand="0" w:noVBand="1"/>
      </w:tblPr>
      <w:tblGrid>
        <w:gridCol w:w="2329"/>
        <w:gridCol w:w="1626"/>
        <w:gridCol w:w="3240"/>
        <w:gridCol w:w="3595"/>
      </w:tblGrid>
      <w:tr w:rsidR="00794622" w14:paraId="393D6FD6" w14:textId="57A96684" w:rsidTr="004A5891">
        <w:tc>
          <w:tcPr>
            <w:tcW w:w="0" w:type="auto"/>
          </w:tcPr>
          <w:p w14:paraId="0759F8DC" w14:textId="77777777" w:rsidR="00CD151F" w:rsidRPr="009D428C" w:rsidRDefault="00CD151F" w:rsidP="008272F4">
            <w:pPr>
              <w:jc w:val="center"/>
              <w:rPr>
                <w:b/>
                <w:bCs/>
              </w:rPr>
            </w:pPr>
            <w:r w:rsidRPr="009D428C">
              <w:rPr>
                <w:b/>
                <w:bCs/>
              </w:rPr>
              <w:t>Predicted phenotype</w:t>
            </w:r>
          </w:p>
        </w:tc>
        <w:tc>
          <w:tcPr>
            <w:tcW w:w="1626" w:type="dxa"/>
          </w:tcPr>
          <w:p w14:paraId="21ACC799" w14:textId="77777777" w:rsidR="00CD151F" w:rsidRPr="009D428C" w:rsidRDefault="00CD151F" w:rsidP="008272F4">
            <w:pPr>
              <w:jc w:val="center"/>
              <w:rPr>
                <w:b/>
                <w:bCs/>
              </w:rPr>
            </w:pPr>
            <w:r w:rsidRPr="009D428C">
              <w:rPr>
                <w:b/>
                <w:bCs/>
              </w:rPr>
              <w:t>Acetylator phenotype</w:t>
            </w:r>
          </w:p>
        </w:tc>
        <w:tc>
          <w:tcPr>
            <w:tcW w:w="3240" w:type="dxa"/>
          </w:tcPr>
          <w:p w14:paraId="7C71EA7B" w14:textId="77777777" w:rsidR="00CD151F" w:rsidRPr="009D428C" w:rsidRDefault="00CD151F" w:rsidP="008272F4">
            <w:pPr>
              <w:jc w:val="center"/>
              <w:rPr>
                <w:b/>
                <w:bCs/>
              </w:rPr>
            </w:pPr>
            <w:r w:rsidRPr="009D428C">
              <w:rPr>
                <w:b/>
                <w:bCs/>
              </w:rPr>
              <w:t>Genotype</w:t>
            </w:r>
          </w:p>
        </w:tc>
        <w:tc>
          <w:tcPr>
            <w:tcW w:w="3595" w:type="dxa"/>
          </w:tcPr>
          <w:p w14:paraId="2CA3BFD5" w14:textId="77777777" w:rsidR="004A5891" w:rsidRDefault="00CD151F" w:rsidP="00794622">
            <w:pPr>
              <w:jc w:val="center"/>
              <w:rPr>
                <w:b/>
                <w:bCs/>
              </w:rPr>
            </w:pPr>
            <w:r w:rsidRPr="009D428C">
              <w:rPr>
                <w:b/>
                <w:bCs/>
              </w:rPr>
              <w:t xml:space="preserve">Example </w:t>
            </w:r>
            <w:proofErr w:type="spellStart"/>
            <w:r w:rsidRPr="009D428C">
              <w:rPr>
                <w:b/>
                <w:bCs/>
              </w:rPr>
              <w:t>Diplotypes</w:t>
            </w:r>
            <w:proofErr w:type="spellEnd"/>
            <w:r w:rsidR="00794622" w:rsidRPr="009D428C">
              <w:rPr>
                <w:b/>
                <w:bCs/>
              </w:rPr>
              <w:t xml:space="preserve"> </w:t>
            </w:r>
          </w:p>
          <w:p w14:paraId="18CEC228" w14:textId="723D16E2" w:rsidR="00CD151F" w:rsidRPr="009D428C" w:rsidRDefault="00794622" w:rsidP="00794622">
            <w:pPr>
              <w:jc w:val="center"/>
              <w:rPr>
                <w:b/>
                <w:bCs/>
              </w:rPr>
            </w:pPr>
            <w:r w:rsidRPr="009D428C">
              <w:rPr>
                <w:b/>
                <w:bCs/>
                <w:sz w:val="20"/>
                <w:szCs w:val="20"/>
              </w:rPr>
              <w:t xml:space="preserve">Additional </w:t>
            </w:r>
            <w:proofErr w:type="spellStart"/>
            <w:r w:rsidRPr="009D428C">
              <w:rPr>
                <w:b/>
                <w:bCs/>
                <w:sz w:val="20"/>
                <w:szCs w:val="20"/>
              </w:rPr>
              <w:t>diplotypes</w:t>
            </w:r>
            <w:proofErr w:type="spellEnd"/>
            <w:r w:rsidRPr="009D428C">
              <w:rPr>
                <w:b/>
                <w:bCs/>
                <w:sz w:val="20"/>
                <w:szCs w:val="20"/>
              </w:rPr>
              <w:t xml:space="preserve"> can be found at </w:t>
            </w:r>
            <w:hyperlink r:id="rId19" w:history="1">
              <w:r w:rsidR="00352728">
                <w:rPr>
                  <w:rStyle w:val="Hyperlink"/>
                  <w:b/>
                  <w:bCs/>
                  <w:sz w:val="20"/>
                  <w:szCs w:val="20"/>
                </w:rPr>
                <w:t>CPIC® Guideline for Hydralazine and NAT2</w:t>
              </w:r>
            </w:hyperlink>
          </w:p>
        </w:tc>
      </w:tr>
      <w:tr w:rsidR="00794622" w14:paraId="10495610" w14:textId="1A5800AE" w:rsidTr="004A5891">
        <w:tc>
          <w:tcPr>
            <w:tcW w:w="0" w:type="auto"/>
          </w:tcPr>
          <w:p w14:paraId="04F84807" w14:textId="77777777" w:rsidR="00CD151F" w:rsidRPr="009D428C" w:rsidRDefault="00CD151F" w:rsidP="008272F4">
            <w:pPr>
              <w:rPr>
                <w:b/>
                <w:bCs/>
              </w:rPr>
            </w:pPr>
            <w:r w:rsidRPr="009D428C">
              <w:rPr>
                <w:b/>
                <w:bCs/>
              </w:rPr>
              <w:t>NAT2 rapid metabolizer (RM)</w:t>
            </w:r>
          </w:p>
        </w:tc>
        <w:tc>
          <w:tcPr>
            <w:tcW w:w="1626" w:type="dxa"/>
          </w:tcPr>
          <w:p w14:paraId="43EFDB81" w14:textId="100328C3" w:rsidR="00CD151F" w:rsidRDefault="00CD151F" w:rsidP="008272F4">
            <w:r>
              <w:t xml:space="preserve">Rapid </w:t>
            </w:r>
            <w:r w:rsidR="00D84939">
              <w:t xml:space="preserve">(or fast) </w:t>
            </w:r>
            <w:r>
              <w:t>acetylator</w:t>
            </w:r>
          </w:p>
        </w:tc>
        <w:tc>
          <w:tcPr>
            <w:tcW w:w="3240" w:type="dxa"/>
          </w:tcPr>
          <w:p w14:paraId="63C4CF15" w14:textId="77777777" w:rsidR="00CD151F" w:rsidRDefault="00CD151F" w:rsidP="008272F4">
            <w:r>
              <w:t>An individual carrying two increased function alleles</w:t>
            </w:r>
          </w:p>
        </w:tc>
        <w:tc>
          <w:tcPr>
            <w:tcW w:w="3595" w:type="dxa"/>
          </w:tcPr>
          <w:p w14:paraId="3D1ECC15" w14:textId="1607D88C" w:rsidR="00CD151F" w:rsidRPr="00B03108" w:rsidRDefault="004C1BFE" w:rsidP="008272F4">
            <w:pPr>
              <w:rPr>
                <w:i/>
                <w:iCs/>
              </w:rPr>
            </w:pPr>
            <w:r w:rsidRPr="00B03108">
              <w:rPr>
                <w:i/>
                <w:iCs/>
              </w:rPr>
              <w:t>*1/*1, *1/*4, *4/*4</w:t>
            </w:r>
          </w:p>
        </w:tc>
      </w:tr>
      <w:tr w:rsidR="00794622" w14:paraId="76D466F0" w14:textId="03872BA4" w:rsidTr="004A5891">
        <w:tc>
          <w:tcPr>
            <w:tcW w:w="0" w:type="auto"/>
          </w:tcPr>
          <w:p w14:paraId="687759D5" w14:textId="77777777" w:rsidR="00CD151F" w:rsidRPr="009D428C" w:rsidRDefault="00CD151F" w:rsidP="008272F4">
            <w:pPr>
              <w:rPr>
                <w:b/>
                <w:bCs/>
              </w:rPr>
            </w:pPr>
            <w:r w:rsidRPr="009D428C">
              <w:rPr>
                <w:b/>
                <w:bCs/>
              </w:rPr>
              <w:t>NAT2 intermediate metabolizer (IM)</w:t>
            </w:r>
          </w:p>
        </w:tc>
        <w:tc>
          <w:tcPr>
            <w:tcW w:w="1626" w:type="dxa"/>
          </w:tcPr>
          <w:p w14:paraId="45BE3F28" w14:textId="77777777" w:rsidR="00CD151F" w:rsidRDefault="00CD151F" w:rsidP="008272F4">
            <w:r>
              <w:t>Intermediate acetylator</w:t>
            </w:r>
          </w:p>
        </w:tc>
        <w:tc>
          <w:tcPr>
            <w:tcW w:w="3240" w:type="dxa"/>
          </w:tcPr>
          <w:p w14:paraId="2E89C842" w14:textId="77777777" w:rsidR="00CD151F" w:rsidRDefault="00CD151F" w:rsidP="008272F4">
            <w:r>
              <w:t>An individual carrying one increased function and one decreased function allele</w:t>
            </w:r>
          </w:p>
        </w:tc>
        <w:tc>
          <w:tcPr>
            <w:tcW w:w="3595" w:type="dxa"/>
          </w:tcPr>
          <w:p w14:paraId="1EB7D387" w14:textId="77777777" w:rsidR="005B3400" w:rsidRPr="00B03108" w:rsidRDefault="005B3400" w:rsidP="005B3400">
            <w:pPr>
              <w:rPr>
                <w:rFonts w:eastAsia="Times New Roman"/>
              </w:rPr>
            </w:pPr>
            <w:r w:rsidRPr="00B03108">
              <w:rPr>
                <w:rFonts w:eastAsia="Times New Roman"/>
                <w:i/>
              </w:rPr>
              <w:t>*1/*5, *4/*6, *1/*7, *1/*14</w:t>
            </w:r>
          </w:p>
          <w:p w14:paraId="73A1E6F3" w14:textId="77777777" w:rsidR="00CD151F" w:rsidRPr="00B03108" w:rsidRDefault="00CD151F" w:rsidP="008272F4">
            <w:pPr>
              <w:rPr>
                <w:i/>
                <w:iCs/>
              </w:rPr>
            </w:pPr>
          </w:p>
        </w:tc>
      </w:tr>
      <w:tr w:rsidR="00794622" w14:paraId="25058DC1" w14:textId="01352C0D" w:rsidTr="004A5891">
        <w:tc>
          <w:tcPr>
            <w:tcW w:w="0" w:type="auto"/>
          </w:tcPr>
          <w:p w14:paraId="4D7DF2A8" w14:textId="77777777" w:rsidR="00CD151F" w:rsidRPr="009D428C" w:rsidRDefault="00CD151F" w:rsidP="008272F4">
            <w:pPr>
              <w:rPr>
                <w:b/>
                <w:bCs/>
              </w:rPr>
            </w:pPr>
            <w:r w:rsidRPr="009D428C">
              <w:rPr>
                <w:b/>
                <w:bCs/>
              </w:rPr>
              <w:t>NAT2 poor metabolizer (PM)</w:t>
            </w:r>
          </w:p>
        </w:tc>
        <w:tc>
          <w:tcPr>
            <w:tcW w:w="1626" w:type="dxa"/>
          </w:tcPr>
          <w:p w14:paraId="73D2FF67" w14:textId="77777777" w:rsidR="00CD151F" w:rsidRDefault="00CD151F" w:rsidP="008272F4">
            <w:r>
              <w:t>Slow acetylator</w:t>
            </w:r>
          </w:p>
        </w:tc>
        <w:tc>
          <w:tcPr>
            <w:tcW w:w="3240" w:type="dxa"/>
          </w:tcPr>
          <w:p w14:paraId="009D1399" w14:textId="77777777" w:rsidR="00CD151F" w:rsidRDefault="00CD151F" w:rsidP="008272F4">
            <w:r>
              <w:t>An individual carrying two decreased function alleles</w:t>
            </w:r>
          </w:p>
        </w:tc>
        <w:tc>
          <w:tcPr>
            <w:tcW w:w="3595" w:type="dxa"/>
          </w:tcPr>
          <w:p w14:paraId="6FE7AE56" w14:textId="78BF3F53" w:rsidR="00CD151F" w:rsidRPr="00B03108" w:rsidRDefault="008B35AF" w:rsidP="008272F4">
            <w:pPr>
              <w:rPr>
                <w:i/>
                <w:iCs/>
              </w:rPr>
            </w:pPr>
            <w:r w:rsidRPr="00B03108">
              <w:rPr>
                <w:i/>
                <w:iCs/>
              </w:rPr>
              <w:t>*5/*5, *5/*6, *7/*7, *6/*14</w:t>
            </w:r>
          </w:p>
        </w:tc>
      </w:tr>
      <w:tr w:rsidR="00794622" w14:paraId="1BF04A24" w14:textId="2879AB88" w:rsidTr="004A5891">
        <w:tc>
          <w:tcPr>
            <w:tcW w:w="0" w:type="auto"/>
          </w:tcPr>
          <w:p w14:paraId="611BEF4B" w14:textId="77777777" w:rsidR="00CD151F" w:rsidRPr="009D428C" w:rsidRDefault="00CD151F" w:rsidP="008272F4">
            <w:pPr>
              <w:rPr>
                <w:b/>
                <w:bCs/>
              </w:rPr>
            </w:pPr>
            <w:r w:rsidRPr="009D428C">
              <w:rPr>
                <w:b/>
                <w:bCs/>
              </w:rPr>
              <w:t>NAT2 indeterminate</w:t>
            </w:r>
          </w:p>
        </w:tc>
        <w:tc>
          <w:tcPr>
            <w:tcW w:w="1626" w:type="dxa"/>
          </w:tcPr>
          <w:p w14:paraId="07B7EED9" w14:textId="77777777" w:rsidR="00CD151F" w:rsidRDefault="00CD151F" w:rsidP="008272F4">
            <w:r>
              <w:t>N/A</w:t>
            </w:r>
          </w:p>
        </w:tc>
        <w:tc>
          <w:tcPr>
            <w:tcW w:w="3240" w:type="dxa"/>
          </w:tcPr>
          <w:p w14:paraId="3652A77D" w14:textId="77777777" w:rsidR="00CD151F" w:rsidRDefault="00CD151F" w:rsidP="008272F4">
            <w:r>
              <w:t>An individual carrying one or two uncertain or unknown function alleles</w:t>
            </w:r>
          </w:p>
        </w:tc>
        <w:tc>
          <w:tcPr>
            <w:tcW w:w="3595" w:type="dxa"/>
          </w:tcPr>
          <w:p w14:paraId="5EB63C46" w14:textId="3CA96ED3" w:rsidR="00CD151F" w:rsidRPr="00B03108" w:rsidRDefault="00B03108" w:rsidP="008272F4">
            <w:pPr>
              <w:rPr>
                <w:i/>
                <w:iCs/>
              </w:rPr>
            </w:pPr>
            <w:r w:rsidRPr="00B03108">
              <w:rPr>
                <w:i/>
                <w:iCs/>
              </w:rPr>
              <w:t>*10/*27, *5/*51, *7/*44</w:t>
            </w:r>
          </w:p>
        </w:tc>
      </w:tr>
    </w:tbl>
    <w:p w14:paraId="00D8BA7F" w14:textId="6925476C" w:rsidR="006C4366" w:rsidRDefault="006C4366">
      <w:r>
        <w:br w:type="page"/>
      </w:r>
    </w:p>
    <w:p w14:paraId="57604B01" w14:textId="631D948C" w:rsidR="00283ACA" w:rsidRDefault="00CB0DE1" w:rsidP="006C4366">
      <w:pPr>
        <w:pStyle w:val="Heading1"/>
      </w:pPr>
      <w:r>
        <w:lastRenderedPageBreak/>
        <w:t>References</w:t>
      </w:r>
    </w:p>
    <w:p w14:paraId="73FAD369" w14:textId="77777777" w:rsidR="002E42C3" w:rsidRPr="002E42C3" w:rsidRDefault="00283ACA" w:rsidP="002E42C3">
      <w:pPr>
        <w:pStyle w:val="EndNoteBibliography"/>
        <w:spacing w:after="0"/>
        <w:ind w:left="720" w:hanging="720"/>
      </w:pPr>
      <w:r>
        <w:fldChar w:fldCharType="begin"/>
      </w:r>
      <w:r>
        <w:instrText xml:space="preserve"> ADDIN EN.REFLIST </w:instrText>
      </w:r>
      <w:r>
        <w:fldChar w:fldCharType="separate"/>
      </w:r>
      <w:r w:rsidR="002E42C3" w:rsidRPr="002E42C3">
        <w:t>1.</w:t>
      </w:r>
      <w:r w:rsidR="002E42C3" w:rsidRPr="002E42C3">
        <w:tab/>
        <w:t xml:space="preserve">Relling, M.V., Klein, T.E., Gammal, R.S., Whirl-Carrillo, M., Hoffman, J.M., and Caudle, K.E. (2020). The Clinical Pharmacogenetics Implementation Consortium: 10 Years Later. Clin Pharmacol Ther </w:t>
      </w:r>
      <w:r w:rsidR="002E42C3" w:rsidRPr="002E42C3">
        <w:rPr>
          <w:i/>
        </w:rPr>
        <w:t>107</w:t>
      </w:r>
      <w:r w:rsidR="002E42C3" w:rsidRPr="002E42C3">
        <w:t>, 171-175. 10.1002/cpt.1651.</w:t>
      </w:r>
    </w:p>
    <w:p w14:paraId="50198667" w14:textId="77777777" w:rsidR="002E42C3" w:rsidRPr="002E42C3" w:rsidRDefault="002E42C3" w:rsidP="002E42C3">
      <w:pPr>
        <w:pStyle w:val="EndNoteBibliography"/>
        <w:spacing w:after="0"/>
        <w:ind w:left="720" w:hanging="720"/>
      </w:pPr>
      <w:r w:rsidRPr="002E42C3">
        <w:t>2.</w:t>
      </w:r>
      <w:r w:rsidRPr="002E42C3">
        <w:tab/>
        <w:t>Tibben, B.M., Gaedigk, A., Gong, L., Sangkuhl, K., Whirl-Carrillo, M., Relling, M.V., Klein, T.E., and Caudle, K.E. (2025). From Genotype to Phenotype: The Clinical Pharmacogenetics Implementation Consortium’s Consensus-Based Framework for Assigning Allele Function. Manuscript submitted for publication.</w:t>
      </w:r>
    </w:p>
    <w:p w14:paraId="354D8C9A" w14:textId="77777777" w:rsidR="002E42C3" w:rsidRPr="002E42C3" w:rsidRDefault="002E42C3" w:rsidP="002E42C3">
      <w:pPr>
        <w:pStyle w:val="EndNoteBibliography"/>
        <w:spacing w:after="0"/>
        <w:ind w:left="720" w:hanging="720"/>
      </w:pPr>
      <w:r w:rsidRPr="002E42C3">
        <w:t>3.</w:t>
      </w:r>
      <w:r w:rsidRPr="002E42C3">
        <w:tab/>
        <w:t xml:space="preserve">McDonagh, E.M., Boukouvala, S., Aklillu, E., Hein, D.W., Altman, R.B., and Klein, T.E. (2014). PharmGKB summary: very important pharmacogene information for N-acetyltransferase 2. Pharmacogenet Genomics </w:t>
      </w:r>
      <w:r w:rsidRPr="002E42C3">
        <w:rPr>
          <w:i/>
        </w:rPr>
        <w:t>24</w:t>
      </w:r>
      <w:r w:rsidRPr="002E42C3">
        <w:t>, 409-425. 10.1097/FPC.0000000000000062.</w:t>
      </w:r>
    </w:p>
    <w:p w14:paraId="4A90F23F" w14:textId="77777777" w:rsidR="002E42C3" w:rsidRPr="002E42C3" w:rsidRDefault="002E42C3" w:rsidP="002E42C3">
      <w:pPr>
        <w:pStyle w:val="EndNoteBibliography"/>
        <w:spacing w:after="0"/>
        <w:ind w:left="720" w:hanging="720"/>
      </w:pPr>
      <w:r w:rsidRPr="002E42C3">
        <w:t>4.</w:t>
      </w:r>
      <w:r w:rsidRPr="002E42C3">
        <w:tab/>
        <w:t xml:space="preserve">Sim, E., Lack, N., Wang, C.J., Long, H., Westwood, I., Fullam, E., and Kawamura, A. (2008). Arylamine N-acetyltransferases: structural and functional implications of polymorphisms. Toxicology </w:t>
      </w:r>
      <w:r w:rsidRPr="002E42C3">
        <w:rPr>
          <w:i/>
        </w:rPr>
        <w:t>254</w:t>
      </w:r>
      <w:r w:rsidRPr="002E42C3">
        <w:t>, 170-183. 10.1016/j.tox.2008.08.022.</w:t>
      </w:r>
    </w:p>
    <w:p w14:paraId="4B8A3F1D" w14:textId="77777777" w:rsidR="002E42C3" w:rsidRPr="002E42C3" w:rsidRDefault="002E42C3" w:rsidP="002E42C3">
      <w:pPr>
        <w:pStyle w:val="EndNoteBibliography"/>
        <w:spacing w:after="0"/>
        <w:ind w:left="720" w:hanging="720"/>
      </w:pPr>
      <w:r w:rsidRPr="002E42C3">
        <w:t>5.</w:t>
      </w:r>
      <w:r w:rsidRPr="002E42C3">
        <w:tab/>
        <w:t xml:space="preserve">Sim, E., Fakis, G., Laurieri, N., and Boukouvala, S. (2012). Arylamine N-acetyltransferases--from drug metabolism and pharmacogenetics to identification of novel targets for pharmacological intervention. Adv Pharmacol </w:t>
      </w:r>
      <w:r w:rsidRPr="002E42C3">
        <w:rPr>
          <w:i/>
        </w:rPr>
        <w:t>63</w:t>
      </w:r>
      <w:r w:rsidRPr="002E42C3">
        <w:t>, 169-205. 10.1016/B978-0-12-398339-8.00005-7.</w:t>
      </w:r>
    </w:p>
    <w:p w14:paraId="651DC337" w14:textId="77777777" w:rsidR="002E42C3" w:rsidRPr="002E42C3" w:rsidRDefault="002E42C3" w:rsidP="002E42C3">
      <w:pPr>
        <w:pStyle w:val="EndNoteBibliography"/>
        <w:spacing w:after="0"/>
        <w:ind w:left="720" w:hanging="720"/>
      </w:pPr>
      <w:r w:rsidRPr="002E42C3">
        <w:t>6.</w:t>
      </w:r>
      <w:r w:rsidRPr="002E42C3">
        <w:tab/>
        <w:t xml:space="preserve">Conway, L.P., Rendo, V., Correia, M.S.P., Bergdahl, I.A., Sjoblom, T., and Globisch, D. (2020). Unexpected Acetylation of Endogenous Aliphatic Amines by Arylamine N-Acetyltransferase NAT2. Angew Chem Int Ed Engl </w:t>
      </w:r>
      <w:r w:rsidRPr="002E42C3">
        <w:rPr>
          <w:i/>
        </w:rPr>
        <w:t>59</w:t>
      </w:r>
      <w:r w:rsidRPr="002E42C3">
        <w:t>, 14342-14346. 10.1002/anie.202005915.</w:t>
      </w:r>
    </w:p>
    <w:p w14:paraId="02058A91" w14:textId="77777777" w:rsidR="002E42C3" w:rsidRPr="002E42C3" w:rsidRDefault="002E42C3" w:rsidP="002E42C3">
      <w:pPr>
        <w:pStyle w:val="EndNoteBibliography"/>
        <w:spacing w:after="0"/>
        <w:ind w:left="720" w:hanging="720"/>
      </w:pPr>
      <w:r w:rsidRPr="002E42C3">
        <w:t>7.</w:t>
      </w:r>
      <w:r w:rsidRPr="002E42C3">
        <w:tab/>
        <w:t xml:space="preserve">Husain, A., Zhang, X., Doll, M.A., States, J.C., Barker, D.F., and Hein, D.W. (2007). Identification of N-acetyltransferase 2 (NAT2) transcription start sites and quantitation of NAT2-specific mRNA in human tissues. Drug Metab Dispos </w:t>
      </w:r>
      <w:r w:rsidRPr="002E42C3">
        <w:rPr>
          <w:i/>
        </w:rPr>
        <w:t>35</w:t>
      </w:r>
      <w:r w:rsidRPr="002E42C3">
        <w:t>, 721-727. 10.1124/dmd.106.014621.</w:t>
      </w:r>
    </w:p>
    <w:p w14:paraId="501D2471" w14:textId="77777777" w:rsidR="002E42C3" w:rsidRPr="002E42C3" w:rsidRDefault="002E42C3" w:rsidP="002E42C3">
      <w:pPr>
        <w:pStyle w:val="EndNoteBibliography"/>
        <w:spacing w:after="0"/>
        <w:ind w:left="720" w:hanging="720"/>
      </w:pPr>
      <w:r w:rsidRPr="002E42C3">
        <w:t>8.</w:t>
      </w:r>
      <w:r w:rsidRPr="002E42C3">
        <w:tab/>
        <w:t xml:space="preserve">Sabbagh, A., Darlu, P., Crouau-Roy, B., and Poloni, E.S. (2011). Arylamine N-acetyltransferase 2 (NAT2) genetic diversity and traditional subsistence: a worldwide population survey. PLoS One </w:t>
      </w:r>
      <w:r w:rsidRPr="002E42C3">
        <w:rPr>
          <w:i/>
        </w:rPr>
        <w:t>6</w:t>
      </w:r>
      <w:r w:rsidRPr="002E42C3">
        <w:t>, e18507. 10.1371/journal.pone.0018507.</w:t>
      </w:r>
    </w:p>
    <w:p w14:paraId="270EE989" w14:textId="77777777" w:rsidR="002E42C3" w:rsidRPr="002E42C3" w:rsidRDefault="002E42C3" w:rsidP="002E42C3">
      <w:pPr>
        <w:pStyle w:val="EndNoteBibliography"/>
        <w:spacing w:after="0"/>
        <w:ind w:left="720" w:hanging="720"/>
      </w:pPr>
      <w:r w:rsidRPr="002E42C3">
        <w:t>9.</w:t>
      </w:r>
      <w:r w:rsidRPr="002E42C3">
        <w:tab/>
        <w:t xml:space="preserve">Cascorbi, I., Brockmoller, J., Mrozikiewicz, P.M., Muller, A., and Roots, I. (1999). Arylamine N-acetyltransferase activity in man. Drug Metab Rev </w:t>
      </w:r>
      <w:r w:rsidRPr="002E42C3">
        <w:rPr>
          <w:i/>
        </w:rPr>
        <w:t>31</w:t>
      </w:r>
      <w:r w:rsidRPr="002E42C3">
        <w:t>, 489-502. 10.1081/dmr-100101932.</w:t>
      </w:r>
    </w:p>
    <w:p w14:paraId="025CA5E5" w14:textId="77777777" w:rsidR="002E42C3" w:rsidRPr="002E42C3" w:rsidRDefault="002E42C3" w:rsidP="002E42C3">
      <w:pPr>
        <w:pStyle w:val="EndNoteBibliography"/>
        <w:spacing w:after="0"/>
        <w:ind w:left="720" w:hanging="720"/>
      </w:pPr>
      <w:r w:rsidRPr="002E42C3">
        <w:t>10.</w:t>
      </w:r>
      <w:r w:rsidRPr="002E42C3">
        <w:tab/>
        <w:t xml:space="preserve">Gross, M., Kruisselbrink, T., Anderson, K., Lang, N., McGovern, P., Delongchamp, R., and Kadlubar, F. (1999). Distribution and concordance of N-acetyltransferase genotype and phenotype in an American population. Cancer Epidemiol Biomarkers Prev </w:t>
      </w:r>
      <w:r w:rsidRPr="002E42C3">
        <w:rPr>
          <w:i/>
        </w:rPr>
        <w:t>8</w:t>
      </w:r>
      <w:r w:rsidRPr="002E42C3">
        <w:t>, 683-692.</w:t>
      </w:r>
    </w:p>
    <w:p w14:paraId="1D07542A" w14:textId="77777777" w:rsidR="002E42C3" w:rsidRPr="002E42C3" w:rsidRDefault="002E42C3" w:rsidP="002E42C3">
      <w:pPr>
        <w:pStyle w:val="EndNoteBibliography"/>
        <w:spacing w:after="0"/>
        <w:ind w:left="720" w:hanging="720"/>
      </w:pPr>
      <w:r w:rsidRPr="002E42C3">
        <w:t>11.</w:t>
      </w:r>
      <w:r w:rsidRPr="002E42C3">
        <w:tab/>
        <w:t xml:space="preserve">Collins, K.S., Raviele, A.L.J., Elchynski, A.L., Woodcock, A.M., Zhao, Y., Cooper-DeHoff, R.M., and Eadon, M.T. (2020). Genotype-Guided Hydralazine Therapy. Am J Nephrol </w:t>
      </w:r>
      <w:r w:rsidRPr="002E42C3">
        <w:rPr>
          <w:i/>
        </w:rPr>
        <w:t>51</w:t>
      </w:r>
      <w:r w:rsidRPr="002E42C3">
        <w:t>, 764-776. 10.1159/000510433.</w:t>
      </w:r>
    </w:p>
    <w:p w14:paraId="0618F2D5" w14:textId="77777777" w:rsidR="002E42C3" w:rsidRPr="002E42C3" w:rsidRDefault="002E42C3" w:rsidP="002E42C3">
      <w:pPr>
        <w:pStyle w:val="EndNoteBibliography"/>
        <w:spacing w:after="0"/>
        <w:ind w:left="720" w:hanging="720"/>
      </w:pPr>
      <w:r w:rsidRPr="002E42C3">
        <w:t>12.</w:t>
      </w:r>
      <w:r w:rsidRPr="002E42C3">
        <w:tab/>
        <w:t xml:space="preserve">Blum, M., Grant, D.M., McBride, W., Heim, M., and Meyer, U.A. (1990). Human arylamine N-acetyltransferase genes: isolation, chromosomal localization, and functional expression. DNA Cell Biol </w:t>
      </w:r>
      <w:r w:rsidRPr="002E42C3">
        <w:rPr>
          <w:i/>
        </w:rPr>
        <w:t>9</w:t>
      </w:r>
      <w:r w:rsidRPr="002E42C3">
        <w:t>, 193-203. 10.1089/dna.1990.9.193.</w:t>
      </w:r>
    </w:p>
    <w:p w14:paraId="7AB95880" w14:textId="77777777" w:rsidR="002E42C3" w:rsidRPr="002E42C3" w:rsidRDefault="002E42C3" w:rsidP="002E42C3">
      <w:pPr>
        <w:pStyle w:val="EndNoteBibliography"/>
        <w:spacing w:after="0"/>
        <w:ind w:left="720" w:hanging="720"/>
      </w:pPr>
      <w:r w:rsidRPr="002E42C3">
        <w:t>13.</w:t>
      </w:r>
      <w:r w:rsidRPr="002E42C3">
        <w:tab/>
        <w:t xml:space="preserve">Sim, E., Abuhammad, A., and Ryan, A. (2014). Arylamine N-acetyltransferases: from drug metabolism and pharmacogenetics to drug discovery. Br J Pharmacol </w:t>
      </w:r>
      <w:r w:rsidRPr="002E42C3">
        <w:rPr>
          <w:i/>
        </w:rPr>
        <w:t>171</w:t>
      </w:r>
      <w:r w:rsidRPr="002E42C3">
        <w:t>, 2705-2725. 10.1111/bph.12598.</w:t>
      </w:r>
    </w:p>
    <w:p w14:paraId="1B255261" w14:textId="77777777" w:rsidR="002E42C3" w:rsidRPr="002E42C3" w:rsidRDefault="002E42C3" w:rsidP="002E42C3">
      <w:pPr>
        <w:pStyle w:val="EndNoteBibliography"/>
        <w:spacing w:after="0"/>
        <w:ind w:left="720" w:hanging="720"/>
      </w:pPr>
      <w:r w:rsidRPr="002E42C3">
        <w:t>14.</w:t>
      </w:r>
      <w:r w:rsidRPr="002E42C3">
        <w:tab/>
        <w:t xml:space="preserve">Yee, J., Kim, S.M., Han, J.M., Lee, N., Yoon, H.Y., and Gwak, H.S. (2020). The association between NAT2 acetylator status and adverse drug reactions of sulfasalazine: a systematic review and meta-analysis. Sci Rep </w:t>
      </w:r>
      <w:r w:rsidRPr="002E42C3">
        <w:rPr>
          <w:i/>
        </w:rPr>
        <w:t>10</w:t>
      </w:r>
      <w:r w:rsidRPr="002E42C3">
        <w:t>, 3658. 10.1038/s41598-020-60467-8.</w:t>
      </w:r>
    </w:p>
    <w:p w14:paraId="2F88801B" w14:textId="77777777" w:rsidR="002E42C3" w:rsidRPr="002E42C3" w:rsidRDefault="002E42C3" w:rsidP="002E42C3">
      <w:pPr>
        <w:pStyle w:val="EndNoteBibliography"/>
        <w:spacing w:after="0"/>
        <w:ind w:left="720" w:hanging="720"/>
      </w:pPr>
      <w:r w:rsidRPr="002E42C3">
        <w:t>15.</w:t>
      </w:r>
      <w:r w:rsidRPr="002E42C3">
        <w:tab/>
        <w:t xml:space="preserve">Gutierrez-Virgen, J.E., Pina-Pozas, M., Hernandez-Tobias, E.A., Taja-Chayeb, L., Lopez-Gonzalez, M.L., Meraz-Rios, M.A., and Gomez, R. (2023). NAT2 global landscape: Genetic diversity and acetylation statuses from a systematic review. PLoS One </w:t>
      </w:r>
      <w:r w:rsidRPr="002E42C3">
        <w:rPr>
          <w:i/>
        </w:rPr>
        <w:t>18</w:t>
      </w:r>
      <w:r w:rsidRPr="002E42C3">
        <w:t>, e0283726. 10.1371/journal.pone.0283726.</w:t>
      </w:r>
    </w:p>
    <w:p w14:paraId="0D7D863B" w14:textId="77777777" w:rsidR="002E42C3" w:rsidRPr="002E42C3" w:rsidRDefault="002E42C3" w:rsidP="002E42C3">
      <w:pPr>
        <w:pStyle w:val="EndNoteBibliography"/>
        <w:spacing w:after="0"/>
        <w:ind w:left="720" w:hanging="720"/>
      </w:pPr>
      <w:r w:rsidRPr="002E42C3">
        <w:t>16.</w:t>
      </w:r>
      <w:r w:rsidRPr="002E42C3">
        <w:tab/>
        <w:t xml:space="preserve">Hong, B.L., D'Cunha, R., Li, P., Al-Shaer, M.H., Alghamdi, W.A., An, G., and Peloquin, C. (2020). A Systematic Review and Meta-analysis of Isoniazid Pharmacokinetics in Healthy Volunteers and Patients with Tuberculosis. Clin Ther </w:t>
      </w:r>
      <w:r w:rsidRPr="002E42C3">
        <w:rPr>
          <w:i/>
        </w:rPr>
        <w:t>42</w:t>
      </w:r>
      <w:r w:rsidRPr="002E42C3">
        <w:t>, e220-e241. 10.1016/j.clinthera.2020.09.009.</w:t>
      </w:r>
    </w:p>
    <w:p w14:paraId="30561CED" w14:textId="77777777" w:rsidR="002E42C3" w:rsidRPr="002E42C3" w:rsidRDefault="002E42C3" w:rsidP="002E42C3">
      <w:pPr>
        <w:pStyle w:val="EndNoteBibliography"/>
        <w:spacing w:after="0"/>
        <w:ind w:left="720" w:hanging="720"/>
      </w:pPr>
      <w:r w:rsidRPr="002E42C3">
        <w:t>17.</w:t>
      </w:r>
      <w:r w:rsidRPr="002E42C3">
        <w:tab/>
        <w:t xml:space="preserve">Thomas, L., Raju, A.P., Chaithra, M, S.S., Varma, M., Saravu, K., Banerjee, M., Sv, C.S., Mallayasamy, S., and Rao, M. (2022). Influence of N-acetyltransferase 2 (NAT2) genotype/single nucleotide polymorphisms on clearance of isoniazid in tuberculosis patients: a systematic review of population pharmacokinetic models. Eur J Clin Pharmacol </w:t>
      </w:r>
      <w:r w:rsidRPr="002E42C3">
        <w:rPr>
          <w:i/>
        </w:rPr>
        <w:t>78</w:t>
      </w:r>
      <w:r w:rsidRPr="002E42C3">
        <w:t>, 1535-1553. 10.1007/s00228-022-03362-7.</w:t>
      </w:r>
    </w:p>
    <w:p w14:paraId="4A9930CE" w14:textId="77777777" w:rsidR="002E42C3" w:rsidRPr="002E42C3" w:rsidRDefault="002E42C3" w:rsidP="002E42C3">
      <w:pPr>
        <w:pStyle w:val="EndNoteBibliography"/>
        <w:spacing w:after="0"/>
        <w:ind w:left="720" w:hanging="720"/>
      </w:pPr>
      <w:r w:rsidRPr="002E42C3">
        <w:lastRenderedPageBreak/>
        <w:t>18.</w:t>
      </w:r>
      <w:r w:rsidRPr="002E42C3">
        <w:tab/>
        <w:t xml:space="preserve">Surarak, T., Chumnumwat, S., Nosoongnoen, W., and Tragulpiankit, P. (2024). Efficacy, safety, and pharmacokinetics of isoniazid affected by NAT2 polymorphisms in patients with tuberculosis: A systematic review. Clin Transl Sci </w:t>
      </w:r>
      <w:r w:rsidRPr="002E42C3">
        <w:rPr>
          <w:i/>
        </w:rPr>
        <w:t>17</w:t>
      </w:r>
      <w:r w:rsidRPr="002E42C3">
        <w:t>, e13795. 10.1111/cts.13795.</w:t>
      </w:r>
    </w:p>
    <w:p w14:paraId="4EF218AC" w14:textId="77777777" w:rsidR="002E42C3" w:rsidRPr="002E42C3" w:rsidRDefault="002E42C3" w:rsidP="002E42C3">
      <w:pPr>
        <w:pStyle w:val="EndNoteBibliography"/>
        <w:spacing w:after="0"/>
        <w:ind w:left="720" w:hanging="720"/>
      </w:pPr>
      <w:r w:rsidRPr="002E42C3">
        <w:t>19.</w:t>
      </w:r>
      <w:r w:rsidRPr="002E42C3">
        <w:tab/>
        <w:t xml:space="preserve">Zhou, Y., Mkrtchian, S., Kumondai, M., Hiratsuka, M., and Lauschke, V.M. (2019). An optimized prediction framework to assess the functional impact of pharmacogenetic variants. Pharmacogenomics J </w:t>
      </w:r>
      <w:r w:rsidRPr="002E42C3">
        <w:rPr>
          <w:i/>
        </w:rPr>
        <w:t>19</w:t>
      </w:r>
      <w:r w:rsidRPr="002E42C3">
        <w:t>, 115-126. 10.1038/s41397-018-0044-2.</w:t>
      </w:r>
    </w:p>
    <w:p w14:paraId="56A517AE" w14:textId="77777777" w:rsidR="002E42C3" w:rsidRPr="002E42C3" w:rsidRDefault="002E42C3" w:rsidP="002E42C3">
      <w:pPr>
        <w:pStyle w:val="EndNoteBibliography"/>
        <w:spacing w:after="0"/>
        <w:ind w:left="720" w:hanging="720"/>
      </w:pPr>
      <w:r w:rsidRPr="002E42C3">
        <w:t>20.</w:t>
      </w:r>
      <w:r w:rsidRPr="002E42C3">
        <w:tab/>
        <w:t xml:space="preserve">Zhou, Y., Pirmann, S., and Lauschke, V.M. (2024). APF2: an improved ensemble method for pharmacogenomic variant effect prediction. Pharmacogenomics J </w:t>
      </w:r>
      <w:r w:rsidRPr="002E42C3">
        <w:rPr>
          <w:i/>
        </w:rPr>
        <w:t>24</w:t>
      </w:r>
      <w:r w:rsidRPr="002E42C3">
        <w:t>, 17. 10.1038/s41397-024-00338-x.</w:t>
      </w:r>
    </w:p>
    <w:p w14:paraId="56DCE8E0" w14:textId="77777777" w:rsidR="002E42C3" w:rsidRPr="002E42C3" w:rsidRDefault="002E42C3" w:rsidP="002E42C3">
      <w:pPr>
        <w:pStyle w:val="EndNoteBibliography"/>
        <w:spacing w:after="0"/>
        <w:ind w:left="720" w:hanging="720"/>
      </w:pPr>
      <w:r w:rsidRPr="002E42C3">
        <w:t>21.</w:t>
      </w:r>
      <w:r w:rsidRPr="002E42C3">
        <w:tab/>
        <w:t xml:space="preserve">Adzhubei, I.A., Schmidt, S., Peshkin, L., Ramensky, V.E., Gerasimova, A., Bork, P., Kondrashov, A.S., and Sunyaev, S.R. (2010). A method and server for predicting damaging missense mutations. Nat Methods </w:t>
      </w:r>
      <w:r w:rsidRPr="002E42C3">
        <w:rPr>
          <w:i/>
        </w:rPr>
        <w:t>7</w:t>
      </w:r>
      <w:r w:rsidRPr="002E42C3">
        <w:t>, 248-249. 10.1038/nmeth0410-248.</w:t>
      </w:r>
    </w:p>
    <w:p w14:paraId="1EC05CFE" w14:textId="77777777" w:rsidR="002E42C3" w:rsidRPr="002E42C3" w:rsidRDefault="002E42C3" w:rsidP="002E42C3">
      <w:pPr>
        <w:pStyle w:val="EndNoteBibliography"/>
        <w:spacing w:after="0"/>
        <w:ind w:left="720" w:hanging="720"/>
      </w:pPr>
      <w:r w:rsidRPr="002E42C3">
        <w:t>22.</w:t>
      </w:r>
      <w:r w:rsidRPr="002E42C3">
        <w:tab/>
        <w:t xml:space="preserve">Adzhubei, I., Jordan, D.M., and Sunyaev, S.R. (2013). Predicting functional effect of human missense mutations using PolyPhen-2. Curr Protoc Hum Genet </w:t>
      </w:r>
      <w:r w:rsidRPr="002E42C3">
        <w:rPr>
          <w:i/>
        </w:rPr>
        <w:t>Chapter 7</w:t>
      </w:r>
      <w:r w:rsidRPr="002E42C3">
        <w:t>, Unit7 20. 10.1002/0471142905.hg0720s76.</w:t>
      </w:r>
    </w:p>
    <w:p w14:paraId="0F7767B5" w14:textId="77777777" w:rsidR="002E42C3" w:rsidRPr="002E42C3" w:rsidRDefault="002E42C3" w:rsidP="002E42C3">
      <w:pPr>
        <w:pStyle w:val="EndNoteBibliography"/>
        <w:spacing w:after="0"/>
        <w:ind w:left="720" w:hanging="720"/>
      </w:pPr>
      <w:r w:rsidRPr="002E42C3">
        <w:t>23.</w:t>
      </w:r>
      <w:r w:rsidRPr="002E42C3">
        <w:tab/>
        <w:t xml:space="preserve">Tordai, H., Torres, O., Csepi, M., Padanyi, R., Lukacs, G.L., and Hegedus, T. (2024). Analysis of AlphaMissense data in different protein groups and structural context. Sci Data </w:t>
      </w:r>
      <w:r w:rsidRPr="002E42C3">
        <w:rPr>
          <w:i/>
        </w:rPr>
        <w:t>11</w:t>
      </w:r>
      <w:r w:rsidRPr="002E42C3">
        <w:t>, 495. 10.1038/s41597-024-03327-8.</w:t>
      </w:r>
    </w:p>
    <w:p w14:paraId="711EEC8B" w14:textId="77777777" w:rsidR="002E42C3" w:rsidRPr="002E42C3" w:rsidRDefault="002E42C3" w:rsidP="002E42C3">
      <w:pPr>
        <w:pStyle w:val="EndNoteBibliography"/>
        <w:spacing w:after="0"/>
        <w:ind w:left="720" w:hanging="720"/>
      </w:pPr>
      <w:r w:rsidRPr="002E42C3">
        <w:t>24.</w:t>
      </w:r>
      <w:r w:rsidRPr="002E42C3">
        <w:tab/>
        <w:t xml:space="preserve">Choi, Y., and Chan, A.P. (2015). PROVEAN web server: a tool to predict the functional effect of amino acid substitutions and indels. Bioinformatics </w:t>
      </w:r>
      <w:r w:rsidRPr="002E42C3">
        <w:rPr>
          <w:i/>
        </w:rPr>
        <w:t>31</w:t>
      </w:r>
      <w:r w:rsidRPr="002E42C3">
        <w:t>, 2745-2747. 10.1093/bioinformatics/btv195.</w:t>
      </w:r>
    </w:p>
    <w:p w14:paraId="31DDBDD9" w14:textId="77777777" w:rsidR="002E42C3" w:rsidRPr="002E42C3" w:rsidRDefault="002E42C3" w:rsidP="002E42C3">
      <w:pPr>
        <w:pStyle w:val="EndNoteBibliography"/>
        <w:spacing w:after="0"/>
        <w:ind w:left="720" w:hanging="720"/>
      </w:pPr>
      <w:r w:rsidRPr="002E42C3">
        <w:t>25.</w:t>
      </w:r>
      <w:r w:rsidRPr="002E42C3">
        <w:tab/>
        <w:t xml:space="preserve">Reva, B., Antipin, Y., and Sander, C. (2011). Predicting the functional impact of protein mutations: application to cancer genomics. Nucleic Acids Res </w:t>
      </w:r>
      <w:r w:rsidRPr="002E42C3">
        <w:rPr>
          <w:i/>
        </w:rPr>
        <w:t>39</w:t>
      </w:r>
      <w:r w:rsidRPr="002E42C3">
        <w:t>, e118. 10.1093/nar/gkr407.</w:t>
      </w:r>
    </w:p>
    <w:p w14:paraId="43C56645" w14:textId="77777777" w:rsidR="002E42C3" w:rsidRPr="002E42C3" w:rsidRDefault="002E42C3" w:rsidP="002E42C3">
      <w:pPr>
        <w:pStyle w:val="EndNoteBibliography"/>
        <w:spacing w:after="0"/>
        <w:ind w:left="720" w:hanging="720"/>
      </w:pPr>
      <w:r w:rsidRPr="002E42C3">
        <w:t>26.</w:t>
      </w:r>
      <w:r w:rsidRPr="002E42C3">
        <w:tab/>
        <w:t xml:space="preserve">Carter, H., Douville, C., Stenson, P.D., Cooper, D.N., and Karchin, R. (2013). Identifying Mendelian disease genes with the variant effect scoring tool. BMC Genomics </w:t>
      </w:r>
      <w:r w:rsidRPr="002E42C3">
        <w:rPr>
          <w:i/>
        </w:rPr>
        <w:t>14 Suppl 3</w:t>
      </w:r>
      <w:r w:rsidRPr="002E42C3">
        <w:t>, S3. 10.1186/1471-2164-14-S3-S3.</w:t>
      </w:r>
    </w:p>
    <w:p w14:paraId="542CA8C6" w14:textId="77777777" w:rsidR="002E42C3" w:rsidRPr="002E42C3" w:rsidRDefault="002E42C3" w:rsidP="002E42C3">
      <w:pPr>
        <w:pStyle w:val="EndNoteBibliography"/>
        <w:spacing w:after="0"/>
        <w:ind w:left="720" w:hanging="720"/>
      </w:pPr>
      <w:r w:rsidRPr="002E42C3">
        <w:t>27.</w:t>
      </w:r>
      <w:r w:rsidRPr="002E42C3">
        <w:tab/>
        <w:t xml:space="preserve">Kircher, M., Witten, D.M., Jain, P., O'Roak, B.J., Cooper, G.M., and Shendure, J. (2014). A general framework for estimating the relative pathogenicity of human genetic variants. Nat Genet </w:t>
      </w:r>
      <w:r w:rsidRPr="002E42C3">
        <w:rPr>
          <w:i/>
        </w:rPr>
        <w:t>46</w:t>
      </w:r>
      <w:r w:rsidRPr="002E42C3">
        <w:t>, 310-315. 10.1038/ng.2892.</w:t>
      </w:r>
    </w:p>
    <w:p w14:paraId="53565926" w14:textId="77777777" w:rsidR="002E42C3" w:rsidRPr="002E42C3" w:rsidRDefault="002E42C3" w:rsidP="002E42C3">
      <w:pPr>
        <w:pStyle w:val="EndNoteBibliography"/>
        <w:spacing w:after="0"/>
        <w:ind w:left="720" w:hanging="720"/>
      </w:pPr>
      <w:r w:rsidRPr="002E42C3">
        <w:t>28.</w:t>
      </w:r>
      <w:r w:rsidRPr="002E42C3">
        <w:tab/>
        <w:t xml:space="preserve">Rentzsch, P., Witten, D., Cooper, G.M., Shendure, J., and Kircher, M. (2019). CADD: predicting the deleteriousness of variants throughout the human genome. Nucleic Acids Res </w:t>
      </w:r>
      <w:r w:rsidRPr="002E42C3">
        <w:rPr>
          <w:i/>
        </w:rPr>
        <w:t>47</w:t>
      </w:r>
      <w:r w:rsidRPr="002E42C3">
        <w:t>, D886-D894. 10.1093/nar/gky1016.</w:t>
      </w:r>
    </w:p>
    <w:p w14:paraId="63A41459" w14:textId="77777777" w:rsidR="002E42C3" w:rsidRPr="002E42C3" w:rsidRDefault="002E42C3" w:rsidP="002E42C3">
      <w:pPr>
        <w:pStyle w:val="EndNoteBibliography"/>
        <w:spacing w:after="0"/>
        <w:ind w:left="720" w:hanging="720"/>
      </w:pPr>
      <w:r w:rsidRPr="002E42C3">
        <w:t>29.</w:t>
      </w:r>
      <w:r w:rsidRPr="002E42C3">
        <w:tab/>
        <w:t xml:space="preserve">Schubach, M., Maass, T., Nazaretyan, L., Roner, S., and Kircher, M. (2024). CADD v1.7: using protein language models, regulatory CNNs and other nucleotide-level scores to improve genome-wide variant predictions. Nucleic Acids Res </w:t>
      </w:r>
      <w:r w:rsidRPr="002E42C3">
        <w:rPr>
          <w:i/>
        </w:rPr>
        <w:t>52</w:t>
      </w:r>
      <w:r w:rsidRPr="002E42C3">
        <w:t>, D1143-D1154. 10.1093/nar/gkad989.</w:t>
      </w:r>
    </w:p>
    <w:p w14:paraId="5D20CAFE" w14:textId="77777777" w:rsidR="002E42C3" w:rsidRPr="002E42C3" w:rsidRDefault="002E42C3" w:rsidP="002E42C3">
      <w:pPr>
        <w:pStyle w:val="EndNoteBibliography"/>
        <w:spacing w:after="0"/>
        <w:ind w:left="720" w:hanging="720"/>
      </w:pPr>
      <w:r w:rsidRPr="002E42C3">
        <w:t>30.</w:t>
      </w:r>
      <w:r w:rsidRPr="002E42C3">
        <w:tab/>
        <w:t xml:space="preserve">Ng, P.C., and Henikoff, S. (2003). SIFT: Predicting amino acid changes that affect protein function. Nucleic Acids Res </w:t>
      </w:r>
      <w:r w:rsidRPr="002E42C3">
        <w:rPr>
          <w:i/>
        </w:rPr>
        <w:t>31</w:t>
      </w:r>
      <w:r w:rsidRPr="002E42C3">
        <w:t>, 3812-3814. 10.1093/nar/gkg509.</w:t>
      </w:r>
    </w:p>
    <w:p w14:paraId="16889690" w14:textId="77777777" w:rsidR="002E42C3" w:rsidRPr="002E42C3" w:rsidRDefault="002E42C3" w:rsidP="002E42C3">
      <w:pPr>
        <w:pStyle w:val="EndNoteBibliography"/>
        <w:spacing w:after="0"/>
        <w:ind w:left="720" w:hanging="720"/>
      </w:pPr>
      <w:r w:rsidRPr="002E42C3">
        <w:t>31.</w:t>
      </w:r>
      <w:r w:rsidRPr="002E42C3">
        <w:tab/>
        <w:t xml:space="preserve">Sim, N.L., Kumar, P., Hu, J., Henikoff, S., Schneider, G., and Ng, P.C. (2012). SIFT web server: predicting effects of amino acid substitutions on proteins. Nucleic Acids Res </w:t>
      </w:r>
      <w:r w:rsidRPr="002E42C3">
        <w:rPr>
          <w:i/>
        </w:rPr>
        <w:t>40</w:t>
      </w:r>
      <w:r w:rsidRPr="002E42C3">
        <w:t>, W452-457. 10.1093/nar/gks539.</w:t>
      </w:r>
    </w:p>
    <w:p w14:paraId="14EFE906" w14:textId="77777777" w:rsidR="002E42C3" w:rsidRPr="002E42C3" w:rsidRDefault="002E42C3" w:rsidP="002E42C3">
      <w:pPr>
        <w:pStyle w:val="EndNoteBibliography"/>
        <w:spacing w:after="0"/>
        <w:ind w:left="720" w:hanging="720"/>
      </w:pPr>
      <w:r w:rsidRPr="002E42C3">
        <w:t>32.</w:t>
      </w:r>
      <w:r w:rsidRPr="002E42C3">
        <w:tab/>
        <w:t xml:space="preserve">Chun, S., and Fay, J.C. (2009). Identification of deleterious mutations within three human genomes. Genome Res </w:t>
      </w:r>
      <w:r w:rsidRPr="002E42C3">
        <w:rPr>
          <w:i/>
        </w:rPr>
        <w:t>19</w:t>
      </w:r>
      <w:r w:rsidRPr="002E42C3">
        <w:t>, 1553-1561. 10.1101/gr.092619.109.</w:t>
      </w:r>
    </w:p>
    <w:p w14:paraId="6F541A7A" w14:textId="77777777" w:rsidR="002E42C3" w:rsidRPr="002E42C3" w:rsidRDefault="002E42C3" w:rsidP="002E42C3">
      <w:pPr>
        <w:pStyle w:val="EndNoteBibliography"/>
        <w:spacing w:after="0"/>
        <w:ind w:left="720" w:hanging="720"/>
      </w:pPr>
      <w:r w:rsidRPr="002E42C3">
        <w:t>33.</w:t>
      </w:r>
      <w:r w:rsidRPr="002E42C3">
        <w:tab/>
        <w:t xml:space="preserve">Ioannidis, N.M., Rothstein, J.H., Pejaver, V., Middha, S., McDonnell, S.K., Baheti, S., Musolf, A., Li, Q., Holzinger, E., Karyadi, D., et al. (2016). REVEL: An Ensemble Method for Predicting the Pathogenicity of Rare Missense Variants. Am J Hum Genet </w:t>
      </w:r>
      <w:r w:rsidRPr="002E42C3">
        <w:rPr>
          <w:i/>
        </w:rPr>
        <w:t>99</w:t>
      </w:r>
      <w:r w:rsidRPr="002E42C3">
        <w:t>, 877-885. 10.1016/j.ajhg.2016.08.016.</w:t>
      </w:r>
    </w:p>
    <w:p w14:paraId="68571B79" w14:textId="77777777" w:rsidR="002E42C3" w:rsidRPr="002E42C3" w:rsidRDefault="002E42C3" w:rsidP="002E42C3">
      <w:pPr>
        <w:pStyle w:val="EndNoteBibliography"/>
        <w:spacing w:after="0"/>
        <w:ind w:left="720" w:hanging="720"/>
      </w:pPr>
      <w:r w:rsidRPr="002E42C3">
        <w:t>34.</w:t>
      </w:r>
      <w:r w:rsidRPr="002E42C3">
        <w:tab/>
        <w:t xml:space="preserve">Capriotti, E., and Fariselli, P. (2017). PhD-SNPg: a webserver and lightweight tool for scoring single nucleotide variants. Nucleic Acids Res </w:t>
      </w:r>
      <w:r w:rsidRPr="002E42C3">
        <w:rPr>
          <w:i/>
        </w:rPr>
        <w:t>45</w:t>
      </w:r>
      <w:r w:rsidRPr="002E42C3">
        <w:t>, W247-W252. 10.1093/nar/gkx369.</w:t>
      </w:r>
    </w:p>
    <w:p w14:paraId="37A81993" w14:textId="77777777" w:rsidR="002E42C3" w:rsidRPr="002E42C3" w:rsidRDefault="002E42C3" w:rsidP="002E42C3">
      <w:pPr>
        <w:pStyle w:val="EndNoteBibliography"/>
        <w:spacing w:after="0"/>
        <w:ind w:left="720" w:hanging="720"/>
      </w:pPr>
      <w:r w:rsidRPr="002E42C3">
        <w:t>35.</w:t>
      </w:r>
      <w:r w:rsidRPr="002E42C3">
        <w:tab/>
        <w:t xml:space="preserve">Capriotti, E., and Fariselli, P. (2023). PhD-SNPg: updating a webserver and lightweight tool for scoring nucleotide variants. Nucleic Acids Res </w:t>
      </w:r>
      <w:r w:rsidRPr="002E42C3">
        <w:rPr>
          <w:i/>
        </w:rPr>
        <w:t>51</w:t>
      </w:r>
      <w:r w:rsidRPr="002E42C3">
        <w:t>, W451-W458. 10.1093/nar/gkad455.</w:t>
      </w:r>
    </w:p>
    <w:p w14:paraId="73F7766A" w14:textId="77777777" w:rsidR="002E42C3" w:rsidRPr="002E42C3" w:rsidRDefault="002E42C3" w:rsidP="002E42C3">
      <w:pPr>
        <w:pStyle w:val="EndNoteBibliography"/>
        <w:spacing w:after="0"/>
        <w:ind w:left="720" w:hanging="720"/>
      </w:pPr>
      <w:r w:rsidRPr="002E42C3">
        <w:t>36.</w:t>
      </w:r>
      <w:r w:rsidRPr="002E42C3">
        <w:tab/>
        <w:t xml:space="preserve">Pagel, K.A., Kim, R., Moad, K., Busby, B., Zheng, L., Tokheim, C., Ryan, M., and Karchin, R. (2020). Integrated Informatics Analysis of Cancer-Related Variants. JCO Clin Cancer Inform </w:t>
      </w:r>
      <w:r w:rsidRPr="002E42C3">
        <w:rPr>
          <w:i/>
        </w:rPr>
        <w:t>4</w:t>
      </w:r>
      <w:r w:rsidRPr="002E42C3">
        <w:t>, 310-317. 10.1200/CCI.19.00132.</w:t>
      </w:r>
    </w:p>
    <w:p w14:paraId="4779752D" w14:textId="77777777" w:rsidR="002E42C3" w:rsidRPr="002E42C3" w:rsidRDefault="002E42C3" w:rsidP="002E42C3">
      <w:pPr>
        <w:pStyle w:val="EndNoteBibliography"/>
        <w:spacing w:after="0"/>
        <w:ind w:left="720" w:hanging="720"/>
      </w:pPr>
      <w:r w:rsidRPr="002E42C3">
        <w:t>37.</w:t>
      </w:r>
      <w:r w:rsidRPr="002E42C3">
        <w:tab/>
        <w:t xml:space="preserve">Cascorbi, I., Drakoulis, N., Brockmoller, J., Maurer, A., Sperling, K., and Roots, I. (1995). Arylamine N-acetyltransferase (NAT2) mutations and their allelic linkage in unrelated Caucasian individuals: correlation with phenotypic activity. Am J Hum Genet </w:t>
      </w:r>
      <w:r w:rsidRPr="002E42C3">
        <w:rPr>
          <w:i/>
        </w:rPr>
        <w:t>57</w:t>
      </w:r>
      <w:r w:rsidRPr="002E42C3">
        <w:t>, 581-592.</w:t>
      </w:r>
    </w:p>
    <w:p w14:paraId="700046FD" w14:textId="77777777" w:rsidR="002E42C3" w:rsidRPr="002E42C3" w:rsidRDefault="002E42C3" w:rsidP="002E42C3">
      <w:pPr>
        <w:pStyle w:val="EndNoteBibliography"/>
        <w:spacing w:after="0"/>
        <w:ind w:left="720" w:hanging="720"/>
      </w:pPr>
      <w:r w:rsidRPr="002E42C3">
        <w:lastRenderedPageBreak/>
        <w:t>38.</w:t>
      </w:r>
      <w:r w:rsidRPr="002E42C3">
        <w:tab/>
        <w:t xml:space="preserve">Bell, D.A., Taylor, J.A., Butler, M.A., Stephens, E.A., Wiest, J., Brubaker, L.H., Kadlubar, F.F., and Lucier, G.W. (1993). Genotype/phenotype discordance for human arylamine N-acetyltransferase (NAT2) reveals a new slow-acetylator allele common in African-Americans. Carcinogenesis </w:t>
      </w:r>
      <w:r w:rsidRPr="002E42C3">
        <w:rPr>
          <w:i/>
        </w:rPr>
        <w:t>14</w:t>
      </w:r>
      <w:r w:rsidRPr="002E42C3">
        <w:t>, 1689-1692. 10.1093/carcin/14.8.1689.</w:t>
      </w:r>
    </w:p>
    <w:p w14:paraId="1EE3E895" w14:textId="77777777" w:rsidR="002E42C3" w:rsidRPr="002E42C3" w:rsidRDefault="002E42C3" w:rsidP="002E42C3">
      <w:pPr>
        <w:pStyle w:val="EndNoteBibliography"/>
        <w:spacing w:after="0"/>
        <w:ind w:left="720" w:hanging="720"/>
      </w:pPr>
      <w:r w:rsidRPr="002E42C3">
        <w:t>39.</w:t>
      </w:r>
      <w:r w:rsidRPr="002E42C3">
        <w:tab/>
        <w:t xml:space="preserve">Djordjevic, N., Carrillo, J.A., Ueda, N., Gervasini, G., Fukasawa, T., Suda, A., Jankovic, S., and Aklillu, E. (2011). N-Acetyltransferase-2 (NAT2) gene polymorphisms and enzyme activity in Serbs: unprecedented high prevalence of rapid acetylators in a White population. J Clin Pharmacol </w:t>
      </w:r>
      <w:r w:rsidRPr="002E42C3">
        <w:rPr>
          <w:i/>
        </w:rPr>
        <w:t>51</w:t>
      </w:r>
      <w:r w:rsidRPr="002E42C3">
        <w:t>, 994-1003. 10.1177/0091270010377630.</w:t>
      </w:r>
    </w:p>
    <w:p w14:paraId="280B13DB" w14:textId="77777777" w:rsidR="002E42C3" w:rsidRPr="002E42C3" w:rsidRDefault="002E42C3" w:rsidP="002E42C3">
      <w:pPr>
        <w:pStyle w:val="EndNoteBibliography"/>
        <w:spacing w:after="0"/>
        <w:ind w:left="720" w:hanging="720"/>
      </w:pPr>
      <w:r w:rsidRPr="002E42C3">
        <w:t>40.</w:t>
      </w:r>
      <w:r w:rsidRPr="002E42C3">
        <w:tab/>
        <w:t xml:space="preserve">Selinski, S., Blaszkewicz, M., Ickstadt, K., Hengstler, J.G., and Golka, K. (2013). Refinement of the prediction of N-acetyltransferase 2 (NAT2) phenotypes with respect to enzyme activity and urinary bladder cancer risk. Arch Toxicol </w:t>
      </w:r>
      <w:r w:rsidRPr="002E42C3">
        <w:rPr>
          <w:i/>
        </w:rPr>
        <w:t>87</w:t>
      </w:r>
      <w:r w:rsidRPr="002E42C3">
        <w:t>, 2129-2139. 10.1007/s00204-013-1157-7.</w:t>
      </w:r>
    </w:p>
    <w:p w14:paraId="797FA44E" w14:textId="77777777" w:rsidR="002E42C3" w:rsidRPr="002E42C3" w:rsidRDefault="002E42C3" w:rsidP="002E42C3">
      <w:pPr>
        <w:pStyle w:val="EndNoteBibliography"/>
        <w:spacing w:after="0"/>
        <w:ind w:left="720" w:hanging="720"/>
      </w:pPr>
      <w:r w:rsidRPr="002E42C3">
        <w:t>41.</w:t>
      </w:r>
      <w:r w:rsidRPr="002E42C3">
        <w:tab/>
        <w:t xml:space="preserve">Deguchi, T., Mashimo, M., and Suzuki, T. (1990). Correlation between acetylator phenotypes and genotypes of polymorphic arylamine N-acetyltransferase in human liver. J Biol Chem </w:t>
      </w:r>
      <w:r w:rsidRPr="002E42C3">
        <w:rPr>
          <w:i/>
        </w:rPr>
        <w:t>265</w:t>
      </w:r>
      <w:r w:rsidRPr="002E42C3">
        <w:t>, 12757-12760.</w:t>
      </w:r>
    </w:p>
    <w:p w14:paraId="7B888ED6" w14:textId="77777777" w:rsidR="002E42C3" w:rsidRPr="002E42C3" w:rsidRDefault="002E42C3" w:rsidP="002E42C3">
      <w:pPr>
        <w:pStyle w:val="EndNoteBibliography"/>
        <w:spacing w:after="0"/>
        <w:ind w:left="720" w:hanging="720"/>
      </w:pPr>
      <w:r w:rsidRPr="002E42C3">
        <w:t>42.</w:t>
      </w:r>
      <w:r w:rsidRPr="002E42C3">
        <w:tab/>
        <w:t xml:space="preserve">Parkin, D.P., Vandenplas, S., Botha, F.J., Vandenplas, M.L., Seifart, H.I., van Helden, P.D., van der Walt, B.J., Donald, P.R., and van Jaarsveld, P.P. (1997). Trimodality of isoniazid elimination: phenotype and genotype in patients with tuberculosis. Am J Respir Crit Care Med </w:t>
      </w:r>
      <w:r w:rsidRPr="002E42C3">
        <w:rPr>
          <w:i/>
        </w:rPr>
        <w:t>155</w:t>
      </w:r>
      <w:r w:rsidRPr="002E42C3">
        <w:t>, 1717-1722. 10.1164/ajrccm.155.5.9154882.</w:t>
      </w:r>
    </w:p>
    <w:p w14:paraId="307DD57A" w14:textId="77777777" w:rsidR="002E42C3" w:rsidRPr="002E42C3" w:rsidRDefault="002E42C3" w:rsidP="002E42C3">
      <w:pPr>
        <w:pStyle w:val="EndNoteBibliography"/>
        <w:spacing w:after="0"/>
        <w:ind w:left="720" w:hanging="720"/>
      </w:pPr>
      <w:r w:rsidRPr="002E42C3">
        <w:t>43.</w:t>
      </w:r>
      <w:r w:rsidRPr="002E42C3">
        <w:tab/>
        <w:t xml:space="preserve">Smith, C.A., Wadelius, M., Gough, A.C., Harrison, D.J., Wolf, C.R., and Rane, A. (1997). A simplified assay for the arylamine N-acetyltransferase 2 polymorphism validated by phenotyping with isoniazid. J Med Genet </w:t>
      </w:r>
      <w:r w:rsidRPr="002E42C3">
        <w:rPr>
          <w:i/>
        </w:rPr>
        <w:t>34</w:t>
      </w:r>
      <w:r w:rsidRPr="002E42C3">
        <w:t>, 758-760. 10.1136/jmg.34.9.758.</w:t>
      </w:r>
    </w:p>
    <w:p w14:paraId="29A2909F" w14:textId="77777777" w:rsidR="002E42C3" w:rsidRPr="002E42C3" w:rsidRDefault="002E42C3" w:rsidP="002E42C3">
      <w:pPr>
        <w:pStyle w:val="EndNoteBibliography"/>
        <w:spacing w:after="0"/>
        <w:ind w:left="720" w:hanging="720"/>
      </w:pPr>
      <w:r w:rsidRPr="002E42C3">
        <w:t>44.</w:t>
      </w:r>
      <w:r w:rsidRPr="002E42C3">
        <w:tab/>
        <w:t xml:space="preserve">Doll, M.A., Salazar-Gonzalez, R.A., Bodduluri, S., and Hein, D.W. (2017). Arylamine N-acetyltransferase 2 genotype-dependent N-acetylation of isoniazid in cryopreserved human hepatocytes. Acta Pharm Sin B </w:t>
      </w:r>
      <w:r w:rsidRPr="002E42C3">
        <w:rPr>
          <w:i/>
        </w:rPr>
        <w:t>7</w:t>
      </w:r>
      <w:r w:rsidRPr="002E42C3">
        <w:t>, 517-522. 10.1016/j.apsb.2017.05.003.</w:t>
      </w:r>
    </w:p>
    <w:p w14:paraId="43190B6E" w14:textId="77777777" w:rsidR="002E42C3" w:rsidRPr="002E42C3" w:rsidRDefault="002E42C3" w:rsidP="002E42C3">
      <w:pPr>
        <w:pStyle w:val="EndNoteBibliography"/>
        <w:spacing w:after="0"/>
        <w:ind w:left="720" w:hanging="720"/>
      </w:pPr>
      <w:r w:rsidRPr="002E42C3">
        <w:t>45.</w:t>
      </w:r>
      <w:r w:rsidRPr="002E42C3">
        <w:tab/>
        <w:t xml:space="preserve">Chen, B., Shi, H.Q., Feng, M.R., Wang, X.H., Cao, X.M., and Cai, W.M. (2022). Population Pharmacokinetics and Pharmacodynamics of Isoniazid and its Metabolite Acetylisoniazid in Chinese Population. Front Pharmacol </w:t>
      </w:r>
      <w:r w:rsidRPr="002E42C3">
        <w:rPr>
          <w:i/>
        </w:rPr>
        <w:t>13</w:t>
      </w:r>
      <w:r w:rsidRPr="002E42C3">
        <w:t>, 932686. 10.3389/fphar.2022.932686.</w:t>
      </w:r>
    </w:p>
    <w:p w14:paraId="308FE710" w14:textId="77777777" w:rsidR="002E42C3" w:rsidRPr="002E42C3" w:rsidRDefault="002E42C3" w:rsidP="002E42C3">
      <w:pPr>
        <w:pStyle w:val="EndNoteBibliography"/>
        <w:spacing w:after="0"/>
        <w:ind w:left="720" w:hanging="720"/>
      </w:pPr>
      <w:r w:rsidRPr="002E42C3">
        <w:t>46.</w:t>
      </w:r>
      <w:r w:rsidRPr="002E42C3">
        <w:tab/>
        <w:t xml:space="preserve">Kumagai, S., Komada, F., Kita, T., Morinobu, A., Ozaki, S., Ishida, H., Sano, H., Matsubara, T., and Okumura, K. (2004). N-acetyltransferase 2 genotype-related efficacy of sulfasalazine in patients with rheumatoid arthritis. Pharm Res </w:t>
      </w:r>
      <w:r w:rsidRPr="002E42C3">
        <w:rPr>
          <w:i/>
        </w:rPr>
        <w:t>21</w:t>
      </w:r>
      <w:r w:rsidRPr="002E42C3">
        <w:t>, 324-329. 10.1023/b:pham.0000016246.84974.ec.</w:t>
      </w:r>
    </w:p>
    <w:p w14:paraId="5F7A1D1F" w14:textId="77777777" w:rsidR="002E42C3" w:rsidRPr="002E42C3" w:rsidRDefault="002E42C3" w:rsidP="002E42C3">
      <w:pPr>
        <w:pStyle w:val="EndNoteBibliography"/>
        <w:spacing w:after="0"/>
        <w:ind w:left="720" w:hanging="720"/>
      </w:pPr>
      <w:r w:rsidRPr="002E42C3">
        <w:t>47.</w:t>
      </w:r>
      <w:r w:rsidRPr="002E42C3">
        <w:tab/>
        <w:t xml:space="preserve">Chen, B., Zhang, W.X., and Cai, W.M. (2006). The influence of various genotypes on the metabolic activity of NAT2 in a Chinese population. Eur J Clin Pharmacol </w:t>
      </w:r>
      <w:r w:rsidRPr="002E42C3">
        <w:rPr>
          <w:i/>
        </w:rPr>
        <w:t>62</w:t>
      </w:r>
      <w:r w:rsidRPr="002E42C3">
        <w:t>, 355-359. 10.1007/s00228-006-0110-6.</w:t>
      </w:r>
    </w:p>
    <w:p w14:paraId="5F043DE0" w14:textId="77777777" w:rsidR="002E42C3" w:rsidRPr="002E42C3" w:rsidRDefault="002E42C3" w:rsidP="002E42C3">
      <w:pPr>
        <w:pStyle w:val="EndNoteBibliography"/>
        <w:spacing w:after="0"/>
        <w:ind w:left="720" w:hanging="720"/>
      </w:pPr>
      <w:r w:rsidRPr="002E42C3">
        <w:t>48.</w:t>
      </w:r>
      <w:r w:rsidRPr="002E42C3">
        <w:tab/>
        <w:t xml:space="preserve">Yamasaki, Y., Ieiri, I., Kusuhara, H., Sasaki, T., Kimura, M., Tabuchi, H., Ando, Y., Irie, S., Ware, J., Nakai, Y., et al. (2008). Pharmacogenetic characterization of sulfasalazine disposition based on NAT2 and ABCG2 (BCRP) gene polymorphisms in humans. Clin Pharmacol Ther </w:t>
      </w:r>
      <w:r w:rsidRPr="002E42C3">
        <w:rPr>
          <w:i/>
        </w:rPr>
        <w:t>84</w:t>
      </w:r>
      <w:r w:rsidRPr="002E42C3">
        <w:t>, 95-103. 10.1038/sj.clpt.6100459.</w:t>
      </w:r>
    </w:p>
    <w:p w14:paraId="56F9929A" w14:textId="77777777" w:rsidR="002E42C3" w:rsidRPr="002E42C3" w:rsidRDefault="002E42C3" w:rsidP="002E42C3">
      <w:pPr>
        <w:pStyle w:val="EndNoteBibliography"/>
        <w:spacing w:after="0"/>
        <w:ind w:left="720" w:hanging="720"/>
      </w:pPr>
      <w:r w:rsidRPr="002E42C3">
        <w:t>49.</w:t>
      </w:r>
      <w:r w:rsidRPr="002E42C3">
        <w:tab/>
        <w:t xml:space="preserve">Taja-Chayeb, L., Gonzalez-Fierro, A., Miguez-Munoz, C., Trejo-Becerril, C., Cruz-Hernandez Ede, L., Cantu, D., Agundez, J.A., Vidal-Millan, S., Gutierrez, O., and Duenas-Gonzalez, A. (2011). Acetylator status and N-acetyltransferase 2 gene polymorphisms; phenotype-genotype correlation with the sulfamethazine test. Pharmacogenet Genomics </w:t>
      </w:r>
      <w:r w:rsidRPr="002E42C3">
        <w:rPr>
          <w:i/>
        </w:rPr>
        <w:t>21</w:t>
      </w:r>
      <w:r w:rsidRPr="002E42C3">
        <w:t>, 894-901. 10.1097/FPC.0b013e32834bec2b.</w:t>
      </w:r>
    </w:p>
    <w:p w14:paraId="023A434F" w14:textId="77777777" w:rsidR="002E42C3" w:rsidRPr="002E42C3" w:rsidRDefault="002E42C3" w:rsidP="002E42C3">
      <w:pPr>
        <w:pStyle w:val="EndNoteBibliography"/>
        <w:spacing w:after="0"/>
        <w:ind w:left="720" w:hanging="720"/>
      </w:pPr>
      <w:r w:rsidRPr="002E42C3">
        <w:t>50.</w:t>
      </w:r>
      <w:r w:rsidRPr="002E42C3">
        <w:tab/>
        <w:t xml:space="preserve">Hein, D.W. (2009). N-acetyltransferase SNPs: emerging concepts serve as a paradigm for understanding complexities of personalized medicine. Expert Opin Drug Metab Toxicol </w:t>
      </w:r>
      <w:r w:rsidRPr="002E42C3">
        <w:rPr>
          <w:i/>
        </w:rPr>
        <w:t>5</w:t>
      </w:r>
      <w:r w:rsidRPr="002E42C3">
        <w:t>, 353-366. 10.1517/17425250902877698.</w:t>
      </w:r>
    </w:p>
    <w:p w14:paraId="1E5F9B37" w14:textId="77777777" w:rsidR="002E42C3" w:rsidRPr="002E42C3" w:rsidRDefault="002E42C3" w:rsidP="002E42C3">
      <w:pPr>
        <w:pStyle w:val="EndNoteBibliography"/>
        <w:spacing w:after="0"/>
        <w:ind w:left="720" w:hanging="720"/>
      </w:pPr>
      <w:r w:rsidRPr="002E42C3">
        <w:t>51.</w:t>
      </w:r>
      <w:r w:rsidRPr="002E42C3">
        <w:tab/>
        <w:t xml:space="preserve">Golka, K., Prior, V., Blaszkewicz, M., Cascorbi, I., Schops, W., Kierfeld, G., Roots, I., and Bolt, H.M. (1996). Occupational history and genetic N-acetyltransferase polymorphism in urothelial cancer patients of Leverkusen, Germany. Scand J Work Environ Health </w:t>
      </w:r>
      <w:r w:rsidRPr="002E42C3">
        <w:rPr>
          <w:i/>
        </w:rPr>
        <w:t>22</w:t>
      </w:r>
      <w:r w:rsidRPr="002E42C3">
        <w:t>, 332-338. 10.5271/sjweh.150.</w:t>
      </w:r>
    </w:p>
    <w:p w14:paraId="54E919F0" w14:textId="77777777" w:rsidR="002E42C3" w:rsidRPr="002E42C3" w:rsidRDefault="002E42C3" w:rsidP="002E42C3">
      <w:pPr>
        <w:pStyle w:val="EndNoteBibliography"/>
        <w:spacing w:after="0"/>
        <w:ind w:left="720" w:hanging="720"/>
      </w:pPr>
      <w:r w:rsidRPr="002E42C3">
        <w:t>52.</w:t>
      </w:r>
      <w:r w:rsidRPr="002E42C3">
        <w:tab/>
        <w:t xml:space="preserve">Golka, K., Reckwitz, T., Kempkes, M., Cascorbi, I.I., Blaskewicz, M., Reich, S.E., Roots, I.I., Soekeland, J., Schulze, H., and Bolt, H.M. (1997). N-Acetyltransferase 2 (NAT2) and Glutathione S-Transferase micro (GSTM1) in Bladder-cancer Patients in a Highly Industrialized Area. Int J Occup Environ Health </w:t>
      </w:r>
      <w:r w:rsidRPr="002E42C3">
        <w:rPr>
          <w:i/>
        </w:rPr>
        <w:t>3</w:t>
      </w:r>
      <w:r w:rsidRPr="002E42C3">
        <w:t>, 105-110. 10.1179/107735297800407686.</w:t>
      </w:r>
    </w:p>
    <w:p w14:paraId="4144AF44" w14:textId="77777777" w:rsidR="002E42C3" w:rsidRPr="002E42C3" w:rsidRDefault="002E42C3" w:rsidP="002E42C3">
      <w:pPr>
        <w:pStyle w:val="EndNoteBibliography"/>
        <w:spacing w:after="0"/>
        <w:ind w:left="720" w:hanging="720"/>
      </w:pPr>
      <w:r w:rsidRPr="002E42C3">
        <w:t>53.</w:t>
      </w:r>
      <w:r w:rsidRPr="002E42C3">
        <w:tab/>
        <w:t xml:space="preserve">O'Neil, W.M., Gilfix, B.M., DiGirolamo, A., Tsoukas, C.M., and Wainer, I.W. (1997). N-acetylation among HIV-positive patients and patients with AIDS: when is fast, fast and slow, slow? Clin Pharmacol Ther </w:t>
      </w:r>
      <w:r w:rsidRPr="002E42C3">
        <w:rPr>
          <w:i/>
        </w:rPr>
        <w:t>62</w:t>
      </w:r>
      <w:r w:rsidRPr="002E42C3">
        <w:t>, 261-271. 10.1016/S0009-9236(97)90028-X.</w:t>
      </w:r>
    </w:p>
    <w:p w14:paraId="646BC46B" w14:textId="77777777" w:rsidR="002E42C3" w:rsidRPr="002E42C3" w:rsidRDefault="002E42C3" w:rsidP="002E42C3">
      <w:pPr>
        <w:pStyle w:val="EndNoteBibliography"/>
        <w:spacing w:after="0"/>
        <w:ind w:left="720" w:hanging="720"/>
      </w:pPr>
      <w:r w:rsidRPr="002E42C3">
        <w:lastRenderedPageBreak/>
        <w:t>54.</w:t>
      </w:r>
      <w:r w:rsidRPr="002E42C3">
        <w:tab/>
        <w:t xml:space="preserve">Bolt, H.M., Selinski, S., Dannappel, D., Blaszkewicz, M., and Golka, K. (2005). Re-investigation of the concordance of human NAT2 phenotypes and genotypes. Arch Toxicol </w:t>
      </w:r>
      <w:r w:rsidRPr="002E42C3">
        <w:rPr>
          <w:i/>
        </w:rPr>
        <w:t>79</w:t>
      </w:r>
      <w:r w:rsidRPr="002E42C3">
        <w:t>, 196-200. 10.1007/s00204-004-0622-8.</w:t>
      </w:r>
    </w:p>
    <w:p w14:paraId="71751F2D" w14:textId="77777777" w:rsidR="002E42C3" w:rsidRPr="002E42C3" w:rsidRDefault="002E42C3" w:rsidP="002E42C3">
      <w:pPr>
        <w:pStyle w:val="EndNoteBibliography"/>
        <w:spacing w:after="0"/>
        <w:ind w:left="720" w:hanging="720"/>
      </w:pPr>
      <w:r w:rsidRPr="002E42C3">
        <w:t>55.</w:t>
      </w:r>
      <w:r w:rsidRPr="002E42C3">
        <w:tab/>
        <w:t xml:space="preserve">Quan, L., Chattopadhyay, K., Nelson, H.H., Chan, K.K., Xiang, Y.B., Zhang, W., Wang, R., Gao, Y.T., and Yuan, J.M. (2016). Differential association for N-acetyltransferase 2 genotype and phenotype with bladder cancer risk in Chinese population. Oncotarget </w:t>
      </w:r>
      <w:r w:rsidRPr="002E42C3">
        <w:rPr>
          <w:i/>
        </w:rPr>
        <w:t>7</w:t>
      </w:r>
      <w:r w:rsidRPr="002E42C3">
        <w:t>, 40012-40024. 10.18632/oncotarget.9475.</w:t>
      </w:r>
    </w:p>
    <w:p w14:paraId="0DDE5D50" w14:textId="77777777" w:rsidR="002E42C3" w:rsidRPr="002E42C3" w:rsidRDefault="002E42C3" w:rsidP="002E42C3">
      <w:pPr>
        <w:pStyle w:val="EndNoteBibliography"/>
        <w:spacing w:after="0"/>
        <w:ind w:left="720" w:hanging="720"/>
      </w:pPr>
      <w:r w:rsidRPr="002E42C3">
        <w:t>56.</w:t>
      </w:r>
      <w:r w:rsidRPr="002E42C3">
        <w:tab/>
        <w:t xml:space="preserve">Hickman, D., and Sim, E. (1991). N-acetyltransferase polymorphism. Comparison of phenotype and genotype in humans. Biochem Pharmacol </w:t>
      </w:r>
      <w:r w:rsidRPr="002E42C3">
        <w:rPr>
          <w:i/>
        </w:rPr>
        <w:t>42</w:t>
      </w:r>
      <w:r w:rsidRPr="002E42C3">
        <w:t>, 1007-1014. 10.1016/0006-2952(91)90282-a.</w:t>
      </w:r>
    </w:p>
    <w:p w14:paraId="3342FF22" w14:textId="77777777" w:rsidR="002E42C3" w:rsidRPr="002E42C3" w:rsidRDefault="002E42C3" w:rsidP="002E42C3">
      <w:pPr>
        <w:pStyle w:val="EndNoteBibliography"/>
        <w:spacing w:after="0"/>
        <w:ind w:left="720" w:hanging="720"/>
      </w:pPr>
      <w:r w:rsidRPr="002E42C3">
        <w:t>57.</w:t>
      </w:r>
      <w:r w:rsidRPr="002E42C3">
        <w:tab/>
        <w:t xml:space="preserve">O'Neil, W.M., Drobitch, R.K., MacArthur, R.D., Farrough, M.J., Doll, M.A., Fretland, A.J., Hein, D.W., Crane, L.R., and Svensson, C.K. (2000). Acetylator phenotype and genotype in patients infected with HIV: discordance between methods for phenotype determination and genotype. Pharmacogenetics </w:t>
      </w:r>
      <w:r w:rsidRPr="002E42C3">
        <w:rPr>
          <w:i/>
        </w:rPr>
        <w:t>10</w:t>
      </w:r>
      <w:r w:rsidRPr="002E42C3">
        <w:t>, 171-182. 10.1097/00008571-200003000-00009.</w:t>
      </w:r>
    </w:p>
    <w:p w14:paraId="211E8845" w14:textId="77777777" w:rsidR="002E42C3" w:rsidRPr="002E42C3" w:rsidRDefault="002E42C3" w:rsidP="002E42C3">
      <w:pPr>
        <w:pStyle w:val="EndNoteBibliography"/>
        <w:spacing w:after="0"/>
        <w:ind w:left="720" w:hanging="720"/>
      </w:pPr>
      <w:r w:rsidRPr="002E42C3">
        <w:t>58.</w:t>
      </w:r>
      <w:r w:rsidRPr="002E42C3">
        <w:tab/>
        <w:t xml:space="preserve">Skretkowicz, K., Skretkowicz, J., Gawronska-Szklarz, B., Gornik, W., Rychlik-Sych, M., and Sysa-Jedrzejowska, A. (2005). Lack of association between arylamine N-acetyltransferase 2 (NAT2) polymorphism and systemic sclerosis. Eur J Clin Pharmacol </w:t>
      </w:r>
      <w:r w:rsidRPr="002E42C3">
        <w:rPr>
          <w:i/>
        </w:rPr>
        <w:t>60</w:t>
      </w:r>
      <w:r w:rsidRPr="002E42C3">
        <w:t>, 773-778. 10.1007/s00228-004-0837-x.</w:t>
      </w:r>
    </w:p>
    <w:p w14:paraId="2A7D99D0" w14:textId="77777777" w:rsidR="002E42C3" w:rsidRPr="002E42C3" w:rsidRDefault="002E42C3" w:rsidP="002E42C3">
      <w:pPr>
        <w:pStyle w:val="EndNoteBibliography"/>
        <w:spacing w:after="0"/>
        <w:ind w:left="720" w:hanging="720"/>
      </w:pPr>
      <w:r w:rsidRPr="002E42C3">
        <w:t>59.</w:t>
      </w:r>
      <w:r w:rsidRPr="002E42C3">
        <w:tab/>
        <w:t xml:space="preserve">Salazar-Gonzalez, R.A., Turijan-Espinoza, E., Hein, D.W., Milan-Segovia, R.C., Uresti-Rivera, E.E., and Portales-Perez, D.P. (2018). Expression and genotype-dependent catalytic activity of N-acetyltransferase 2 (NAT2) in human peripheral blood mononuclear cells and its modulation by Sirtuin 1. Biochem Pharmacol </w:t>
      </w:r>
      <w:r w:rsidRPr="002E42C3">
        <w:rPr>
          <w:i/>
        </w:rPr>
        <w:t>156</w:t>
      </w:r>
      <w:r w:rsidRPr="002E42C3">
        <w:t>, 340-347. 10.1016/j.bcp.2018.08.034.</w:t>
      </w:r>
    </w:p>
    <w:p w14:paraId="54EA67AF" w14:textId="77777777" w:rsidR="002E42C3" w:rsidRPr="002E42C3" w:rsidRDefault="002E42C3" w:rsidP="002E42C3">
      <w:pPr>
        <w:pStyle w:val="EndNoteBibliography"/>
        <w:spacing w:after="0"/>
        <w:ind w:left="720" w:hanging="720"/>
      </w:pPr>
      <w:r w:rsidRPr="002E42C3">
        <w:t>60.</w:t>
      </w:r>
      <w:r w:rsidRPr="002E42C3">
        <w:tab/>
        <w:t xml:space="preserve">Garces-Eisele, S.J., Cedillo-Carvallo, B., Reyes-Nunez, V., Estrada-Marin, L., Vazquez-Perez, R., Juarez-Calderon, M., Guzman-Garcia, M.O., Duenas-Gonzalez, A., and Ruiz-Arguelles, A. (2014). Genetic selection of volunteers and concomitant dose adjustment leads to comparable hydralazine/valproate exposure. J Clin Pharm Ther </w:t>
      </w:r>
      <w:r w:rsidRPr="002E42C3">
        <w:rPr>
          <w:i/>
        </w:rPr>
        <w:t>39</w:t>
      </w:r>
      <w:r w:rsidRPr="002E42C3">
        <w:t>, 368-375. 10.1111/jcpt.12155.</w:t>
      </w:r>
    </w:p>
    <w:p w14:paraId="2ECFD0A1" w14:textId="77777777" w:rsidR="002E42C3" w:rsidRPr="002E42C3" w:rsidRDefault="002E42C3" w:rsidP="002E42C3">
      <w:pPr>
        <w:pStyle w:val="EndNoteBibliography"/>
        <w:spacing w:after="0"/>
        <w:ind w:left="720" w:hanging="720"/>
      </w:pPr>
      <w:r w:rsidRPr="002E42C3">
        <w:t>61.</w:t>
      </w:r>
      <w:r w:rsidRPr="002E42C3">
        <w:tab/>
        <w:t xml:space="preserve">Han, L.W., Ryu, R.J., Cusumano, M., Easterling, T.R., Phillips, B.R., Risler, L.J., Shen, D.D., and Hebert, M.F. (2019). Effect of N-Acetyltransferase 2 Genotype on the Pharmacokinetics of Hydralazine During Pregnancy. J Clin Pharmacol </w:t>
      </w:r>
      <w:r w:rsidRPr="002E42C3">
        <w:rPr>
          <w:i/>
        </w:rPr>
        <w:t>59</w:t>
      </w:r>
      <w:r w:rsidRPr="002E42C3">
        <w:t>, 1678-1689. 10.1002/jcph.1477.</w:t>
      </w:r>
    </w:p>
    <w:p w14:paraId="37483E5B" w14:textId="77777777" w:rsidR="002E42C3" w:rsidRPr="002E42C3" w:rsidRDefault="002E42C3" w:rsidP="002E42C3">
      <w:pPr>
        <w:pStyle w:val="EndNoteBibliography"/>
        <w:spacing w:after="0"/>
        <w:ind w:left="720" w:hanging="720"/>
      </w:pPr>
      <w:r w:rsidRPr="002E42C3">
        <w:t>62.</w:t>
      </w:r>
      <w:r w:rsidRPr="002E42C3">
        <w:tab/>
        <w:t xml:space="preserve">Hein, D.W., Ferguson, R.J., Doll, M.A., Rustan, T.D., and Gray, K. (1994). Molecular genetics of human polymorphic N-acetyltransferase: enzymatic analysis of 15 recombinant wild-type, mutant, and chimeric NAT2 allozymes. Hum Mol Genet </w:t>
      </w:r>
      <w:r w:rsidRPr="002E42C3">
        <w:rPr>
          <w:i/>
        </w:rPr>
        <w:t>3</w:t>
      </w:r>
      <w:r w:rsidRPr="002E42C3">
        <w:t>, 729-734. 10.1093/hmg/3.5.729.</w:t>
      </w:r>
    </w:p>
    <w:p w14:paraId="081C5382" w14:textId="77777777" w:rsidR="002E42C3" w:rsidRPr="002E42C3" w:rsidRDefault="002E42C3" w:rsidP="002E42C3">
      <w:pPr>
        <w:pStyle w:val="EndNoteBibliography"/>
        <w:spacing w:after="0"/>
        <w:ind w:left="720" w:hanging="720"/>
      </w:pPr>
      <w:r w:rsidRPr="002E42C3">
        <w:t>63.</w:t>
      </w:r>
      <w:r w:rsidRPr="002E42C3">
        <w:tab/>
        <w:t xml:space="preserve">Hickman, D., Palamanda, J.R., Unadkat, J.D., and Sim, E. (1995). Enzyme kinetic properties of human recombinant arylamine N-acetyltransferase 2 allotypic variants expressed in Escherichia coli. Biochem Pharmacol </w:t>
      </w:r>
      <w:r w:rsidRPr="002E42C3">
        <w:rPr>
          <w:i/>
        </w:rPr>
        <w:t>50</w:t>
      </w:r>
      <w:r w:rsidRPr="002E42C3">
        <w:t>, 697-703. 10.1016/0006-2952(95)00182-y.</w:t>
      </w:r>
    </w:p>
    <w:p w14:paraId="0A94E066" w14:textId="77777777" w:rsidR="002E42C3" w:rsidRPr="002E42C3" w:rsidRDefault="002E42C3" w:rsidP="002E42C3">
      <w:pPr>
        <w:pStyle w:val="EndNoteBibliography"/>
        <w:spacing w:after="0"/>
        <w:ind w:left="720" w:hanging="720"/>
      </w:pPr>
      <w:r w:rsidRPr="002E42C3">
        <w:t>64.</w:t>
      </w:r>
      <w:r w:rsidRPr="002E42C3">
        <w:tab/>
        <w:t xml:space="preserve">Zang, Y., Doll, M.A., Zhao, S., States, J.C., and Hein, D.W. (2007). Functional characterization of single-nucleotide polymorphisms and haplotypes of human N-acetyltransferase 2. Carcinogenesis </w:t>
      </w:r>
      <w:r w:rsidRPr="002E42C3">
        <w:rPr>
          <w:i/>
        </w:rPr>
        <w:t>28</w:t>
      </w:r>
      <w:r w:rsidRPr="002E42C3">
        <w:t>, 1665-1671. 10.1093/carcin/bgm085.</w:t>
      </w:r>
    </w:p>
    <w:p w14:paraId="0EFADA72" w14:textId="77777777" w:rsidR="002E42C3" w:rsidRPr="002E42C3" w:rsidRDefault="002E42C3" w:rsidP="002E42C3">
      <w:pPr>
        <w:pStyle w:val="EndNoteBibliography"/>
        <w:spacing w:after="0"/>
        <w:ind w:left="720" w:hanging="720"/>
      </w:pPr>
      <w:r w:rsidRPr="002E42C3">
        <w:t>65.</w:t>
      </w:r>
      <w:r w:rsidRPr="002E42C3">
        <w:tab/>
        <w:t xml:space="preserve">Fukunaga, K., Kato, K., Okusaka, T., Saito, T., Ikeda, M., Yoshida, T., Zembutsu, H., Iwata, N., and Mushiroda, T. (2021). Functional Characterization of the Effects of N-acetyltransferase 2 Alleles on N-acetylation of Eight Drugs and Worldwide Distribution of Substrate-Specific Diversity. Front Genet </w:t>
      </w:r>
      <w:r w:rsidRPr="002E42C3">
        <w:rPr>
          <w:i/>
        </w:rPr>
        <w:t>12</w:t>
      </w:r>
      <w:r w:rsidRPr="002E42C3">
        <w:t>, 652704. 10.3389/fgene.2021.652704.</w:t>
      </w:r>
    </w:p>
    <w:p w14:paraId="5A779CA6" w14:textId="77777777" w:rsidR="002E42C3" w:rsidRPr="002E42C3" w:rsidRDefault="002E42C3" w:rsidP="002E42C3">
      <w:pPr>
        <w:pStyle w:val="EndNoteBibliography"/>
        <w:spacing w:after="0"/>
        <w:ind w:left="720" w:hanging="720"/>
      </w:pPr>
      <w:r w:rsidRPr="002E42C3">
        <w:t>66.</w:t>
      </w:r>
      <w:r w:rsidRPr="002E42C3">
        <w:tab/>
        <w:t xml:space="preserve">Fretland, A.J., Leff, M.A., Doll, M.A., and Hein, D.W. (2001). Functional characterization of human N-acetyltransferase 2 (NAT2) single nucleotide polymorphisms. Pharmacogenetics </w:t>
      </w:r>
      <w:r w:rsidRPr="002E42C3">
        <w:rPr>
          <w:i/>
        </w:rPr>
        <w:t>11</w:t>
      </w:r>
      <w:r w:rsidRPr="002E42C3">
        <w:t>, 207-215. 10.1097/00008571-200104000-00004.</w:t>
      </w:r>
    </w:p>
    <w:p w14:paraId="4B90E5B7" w14:textId="77777777" w:rsidR="002E42C3" w:rsidRPr="002E42C3" w:rsidRDefault="002E42C3" w:rsidP="002E42C3">
      <w:pPr>
        <w:pStyle w:val="EndNoteBibliography"/>
        <w:spacing w:after="0"/>
        <w:ind w:left="720" w:hanging="720"/>
      </w:pPr>
      <w:r w:rsidRPr="002E42C3">
        <w:t>67.</w:t>
      </w:r>
      <w:r w:rsidRPr="002E42C3">
        <w:tab/>
        <w:t xml:space="preserve">Walraven, J.M., Zang, Y., Trent, J.O., and Hein, D.W. (2008). Structure/function evaluations of single nucleotide polymorphisms in human N-acetyltransferase 2. Curr Drug Metab </w:t>
      </w:r>
      <w:r w:rsidRPr="002E42C3">
        <w:rPr>
          <w:i/>
        </w:rPr>
        <w:t>9</w:t>
      </w:r>
      <w:r w:rsidRPr="002E42C3">
        <w:t>, 471-486. 10.2174/138920008784892065.</w:t>
      </w:r>
    </w:p>
    <w:p w14:paraId="6903739E" w14:textId="77777777" w:rsidR="002E42C3" w:rsidRPr="002E42C3" w:rsidRDefault="002E42C3" w:rsidP="002E42C3">
      <w:pPr>
        <w:pStyle w:val="EndNoteBibliography"/>
        <w:spacing w:after="0"/>
        <w:ind w:left="720" w:hanging="720"/>
      </w:pPr>
      <w:r w:rsidRPr="002E42C3">
        <w:t>68.</w:t>
      </w:r>
      <w:r w:rsidRPr="002E42C3">
        <w:tab/>
        <w:t xml:space="preserve">Chen, B., Cai, W., Li, J., and Cao, X. (2009). Estimating N-acetyltransferase metabolic activity and pharmacokinetic parameters of isoniazid from genotypes in Chinese subjects. Clin Chim Acta </w:t>
      </w:r>
      <w:r w:rsidRPr="002E42C3">
        <w:rPr>
          <w:i/>
        </w:rPr>
        <w:t>405</w:t>
      </w:r>
      <w:r w:rsidRPr="002E42C3">
        <w:t>, 23-29. 10.1016/j.cca.2009.03.045.</w:t>
      </w:r>
    </w:p>
    <w:p w14:paraId="1ECA4988" w14:textId="77777777" w:rsidR="002E42C3" w:rsidRPr="002E42C3" w:rsidRDefault="002E42C3" w:rsidP="002E42C3">
      <w:pPr>
        <w:pStyle w:val="EndNoteBibliography"/>
        <w:spacing w:after="0"/>
        <w:ind w:left="720" w:hanging="720"/>
      </w:pPr>
      <w:r w:rsidRPr="002E42C3">
        <w:t>69.</w:t>
      </w:r>
      <w:r w:rsidRPr="002E42C3">
        <w:tab/>
        <w:t xml:space="preserve">Matimba, A., Del-Favero, J., Van Broeckhoven, C., and Masimirembwa, C. (2009). Novel variants of major drug-metabolising enzyme genes in diverse African populations and their predicted functional effects. Hum Genomics </w:t>
      </w:r>
      <w:r w:rsidRPr="002E42C3">
        <w:rPr>
          <w:i/>
        </w:rPr>
        <w:t>3</w:t>
      </w:r>
      <w:r w:rsidRPr="002E42C3">
        <w:t>, 169-190. 10.1186/1479-7364-3-2-169.</w:t>
      </w:r>
    </w:p>
    <w:p w14:paraId="6798E905" w14:textId="77777777" w:rsidR="002E42C3" w:rsidRPr="002E42C3" w:rsidRDefault="002E42C3" w:rsidP="002E42C3">
      <w:pPr>
        <w:pStyle w:val="EndNoteBibliography"/>
        <w:spacing w:after="0"/>
        <w:ind w:left="720" w:hanging="720"/>
      </w:pPr>
      <w:r w:rsidRPr="002E42C3">
        <w:lastRenderedPageBreak/>
        <w:t>70.</w:t>
      </w:r>
      <w:r w:rsidRPr="002E42C3">
        <w:tab/>
        <w:t xml:space="preserve">Dupret, J.M., and Grant, D.M. (1992). Site-directed mutagenesis of recombinant human arylamine N-acetyltransferase expressed in Escherichia coli. Evidence for direct involvement of Cys68 in the catalytic mechanism of polymorphic human NAT2. J Biol Chem </w:t>
      </w:r>
      <w:r w:rsidRPr="002E42C3">
        <w:rPr>
          <w:i/>
        </w:rPr>
        <w:t>267</w:t>
      </w:r>
      <w:r w:rsidRPr="002E42C3">
        <w:t>, 7381-7385.</w:t>
      </w:r>
    </w:p>
    <w:p w14:paraId="1462E045" w14:textId="77777777" w:rsidR="002E42C3" w:rsidRPr="002E42C3" w:rsidRDefault="002E42C3" w:rsidP="002E42C3">
      <w:pPr>
        <w:pStyle w:val="EndNoteBibliography"/>
        <w:spacing w:after="0"/>
        <w:ind w:left="720" w:hanging="720"/>
      </w:pPr>
      <w:r w:rsidRPr="002E42C3">
        <w:t>71.</w:t>
      </w:r>
      <w:r w:rsidRPr="002E42C3">
        <w:tab/>
        <w:t xml:space="preserve">Delomenie, C., Goodfellow, G.H., Krishnamoorthy, R., Grant, D.M., and Dupret, J.M. (1997). Study of the role of the highly conserved residues Arg9 and Arg64 in the catalytic function of human N-acetyltransferases NAT1 and NAT2 by site-directed mutagenesis. Biochem J </w:t>
      </w:r>
      <w:r w:rsidRPr="002E42C3">
        <w:rPr>
          <w:i/>
        </w:rPr>
        <w:t>323 ( Pt 1)</w:t>
      </w:r>
      <w:r w:rsidRPr="002E42C3">
        <w:t>, 207-215. 10.1042/bj3230207.</w:t>
      </w:r>
    </w:p>
    <w:p w14:paraId="0EC61551" w14:textId="77777777" w:rsidR="002E42C3" w:rsidRPr="002E42C3" w:rsidRDefault="002E42C3" w:rsidP="002E42C3">
      <w:pPr>
        <w:pStyle w:val="EndNoteBibliography"/>
        <w:spacing w:after="0"/>
        <w:ind w:left="720" w:hanging="720"/>
      </w:pPr>
      <w:r w:rsidRPr="002E42C3">
        <w:t>72.</w:t>
      </w:r>
      <w:r w:rsidRPr="002E42C3">
        <w:tab/>
        <w:t xml:space="preserve">Brans, R., Laizane, D., Khan, A., and Blomeke, B. (2004). N-acetyltransferase 2 genotyping: an accurate and feasible approach for simultaneous detection of the most common NAT2 alleles. Clin Chem </w:t>
      </w:r>
      <w:r w:rsidRPr="002E42C3">
        <w:rPr>
          <w:i/>
        </w:rPr>
        <w:t>50</w:t>
      </w:r>
      <w:r w:rsidRPr="002E42C3">
        <w:t>, 1264-1266. 10.1373/clinchem.2003.027748.</w:t>
      </w:r>
    </w:p>
    <w:p w14:paraId="4B75D1E6" w14:textId="77777777" w:rsidR="002E42C3" w:rsidRPr="002E42C3" w:rsidRDefault="002E42C3" w:rsidP="002E42C3">
      <w:pPr>
        <w:pStyle w:val="EndNoteBibliography"/>
        <w:spacing w:after="0"/>
        <w:ind w:left="720" w:hanging="720"/>
      </w:pPr>
      <w:r w:rsidRPr="002E42C3">
        <w:t>73.</w:t>
      </w:r>
      <w:r w:rsidRPr="002E42C3">
        <w:tab/>
        <w:t xml:space="preserve">Sabbagh, A., and Darlu, P. (2006). SNP selection at the NAT2 locus for an accurate prediction of the acetylation phenotype. Genet Med </w:t>
      </w:r>
      <w:r w:rsidRPr="002E42C3">
        <w:rPr>
          <w:i/>
        </w:rPr>
        <w:t>8</w:t>
      </w:r>
      <w:r w:rsidRPr="002E42C3">
        <w:t>, 76-85. 10.1097/01.gim.0000200951.54346.d6.</w:t>
      </w:r>
    </w:p>
    <w:p w14:paraId="2A4BC3EF" w14:textId="77777777" w:rsidR="002E42C3" w:rsidRPr="002E42C3" w:rsidRDefault="002E42C3" w:rsidP="002E42C3">
      <w:pPr>
        <w:pStyle w:val="EndNoteBibliography"/>
        <w:spacing w:after="0"/>
        <w:ind w:left="720" w:hanging="720"/>
      </w:pPr>
      <w:r w:rsidRPr="002E42C3">
        <w:t>74.</w:t>
      </w:r>
      <w:r w:rsidRPr="002E42C3">
        <w:tab/>
        <w:t xml:space="preserve">Agúndez, J. (2003). NAT2 Genotyping: Equilibrium between accuracy and feasibility in routine analyses. J. Appl. Res. Clin. Exp. Ther. </w:t>
      </w:r>
      <w:r w:rsidRPr="002E42C3">
        <w:rPr>
          <w:i/>
        </w:rPr>
        <w:t>3</w:t>
      </w:r>
      <w:r w:rsidRPr="002E42C3">
        <w:t>, 118-123.</w:t>
      </w:r>
    </w:p>
    <w:p w14:paraId="3B581926" w14:textId="77777777" w:rsidR="002E42C3" w:rsidRPr="002E42C3" w:rsidRDefault="002E42C3" w:rsidP="002E42C3">
      <w:pPr>
        <w:pStyle w:val="EndNoteBibliography"/>
        <w:spacing w:after="0"/>
        <w:ind w:left="720" w:hanging="720"/>
      </w:pPr>
      <w:r w:rsidRPr="002E42C3">
        <w:t>75.</w:t>
      </w:r>
      <w:r w:rsidRPr="002E42C3">
        <w:tab/>
        <w:t xml:space="preserve">Le Marchand, L., Sivaraman, L., Franke, A.A., Custer, L.J., Wilkens, L.R., Lau, A.F., and Cooney, R.V. (1996). Predictors of N-acetyltransferase activity: should caffeine phenotyping and NAT2 genotyping be used interchangeably in epidemiological studies? Cancer Epidemiol Biomarkers Prev </w:t>
      </w:r>
      <w:r w:rsidRPr="002E42C3">
        <w:rPr>
          <w:i/>
        </w:rPr>
        <w:t>5</w:t>
      </w:r>
      <w:r w:rsidRPr="002E42C3">
        <w:t>, 449-455.</w:t>
      </w:r>
    </w:p>
    <w:p w14:paraId="553AC0A9" w14:textId="77777777" w:rsidR="002E42C3" w:rsidRPr="002E42C3" w:rsidRDefault="002E42C3" w:rsidP="002E42C3">
      <w:pPr>
        <w:pStyle w:val="EndNoteBibliography"/>
        <w:spacing w:after="0"/>
        <w:ind w:left="720" w:hanging="720"/>
      </w:pPr>
      <w:r w:rsidRPr="002E42C3">
        <w:t>76.</w:t>
      </w:r>
      <w:r w:rsidRPr="002E42C3">
        <w:tab/>
        <w:t xml:space="preserve">Kloth, M.T., Gee, R.L., Messing, E.M., and Swaminathan, S. (1994). Expression of N-acetyltransferase (NAT) in cultured human uroepithelial cells. Carcinogenesis </w:t>
      </w:r>
      <w:r w:rsidRPr="002E42C3">
        <w:rPr>
          <w:i/>
        </w:rPr>
        <w:t>15</w:t>
      </w:r>
      <w:r w:rsidRPr="002E42C3">
        <w:t>, 2781-2787. 10.1093/carcin/15.12.2781.</w:t>
      </w:r>
    </w:p>
    <w:p w14:paraId="2CFBD018" w14:textId="77777777" w:rsidR="002E42C3" w:rsidRPr="002E42C3" w:rsidRDefault="002E42C3" w:rsidP="002E42C3">
      <w:pPr>
        <w:pStyle w:val="EndNoteBibliography"/>
        <w:spacing w:after="0"/>
        <w:ind w:left="720" w:hanging="720"/>
      </w:pPr>
      <w:r w:rsidRPr="002E42C3">
        <w:t>77.</w:t>
      </w:r>
      <w:r w:rsidRPr="002E42C3">
        <w:tab/>
        <w:t xml:space="preserve">Straka, R.J., Burkhardt, R.T., Lang, N.P., Hadsall, K.Z., and Tsai, M.Y. (2006). Discordance between N-acetyltransferase 2 phenotype and genotype in a population of Hmong subjects. J Clin Pharmacol </w:t>
      </w:r>
      <w:r w:rsidRPr="002E42C3">
        <w:rPr>
          <w:i/>
        </w:rPr>
        <w:t>46</w:t>
      </w:r>
      <w:r w:rsidRPr="002E42C3">
        <w:t>, 802-811. 10.1177/0091270006288955.</w:t>
      </w:r>
    </w:p>
    <w:p w14:paraId="17D66490" w14:textId="77777777" w:rsidR="002E42C3" w:rsidRPr="002E42C3" w:rsidRDefault="002E42C3" w:rsidP="002E42C3">
      <w:pPr>
        <w:pStyle w:val="EndNoteBibliography"/>
        <w:spacing w:after="0"/>
        <w:ind w:left="720" w:hanging="720"/>
      </w:pPr>
      <w:r w:rsidRPr="002E42C3">
        <w:t>78.</w:t>
      </w:r>
      <w:r w:rsidRPr="002E42C3">
        <w:tab/>
        <w:t xml:space="preserve">Hein, D.W., and Doll, M.A. (2012). Accuracy of various human NAT2 SNP genotyping panels to infer rapid, intermediate and slow acetylator phenotypes. Pharmacogenomics </w:t>
      </w:r>
      <w:r w:rsidRPr="002E42C3">
        <w:rPr>
          <w:i/>
        </w:rPr>
        <w:t>13</w:t>
      </w:r>
      <w:r w:rsidRPr="002E42C3">
        <w:t>, 31-41. 10.2217/pgs.11.122.</w:t>
      </w:r>
    </w:p>
    <w:p w14:paraId="0C7B4F8D" w14:textId="77777777" w:rsidR="002E42C3" w:rsidRPr="002E42C3" w:rsidRDefault="002E42C3" w:rsidP="002E42C3">
      <w:pPr>
        <w:pStyle w:val="EndNoteBibliography"/>
        <w:spacing w:after="0"/>
        <w:ind w:left="720" w:hanging="720"/>
      </w:pPr>
      <w:r w:rsidRPr="002E42C3">
        <w:t>79.</w:t>
      </w:r>
      <w:r w:rsidRPr="002E42C3">
        <w:tab/>
        <w:t xml:space="preserve">Suarez-Kurtz, G., Vargens, D.D., Sortica, V.A., and Hutz, M.H. (2012). Accuracy of NAT2 SNP genotyping panels to infer acetylator phenotypes in African, Asian, Amerindian and admixed populations. Pharmacogenomics </w:t>
      </w:r>
      <w:r w:rsidRPr="002E42C3">
        <w:rPr>
          <w:i/>
        </w:rPr>
        <w:t>13</w:t>
      </w:r>
      <w:r w:rsidRPr="002E42C3">
        <w:t>, 851-854; author reply 855. 10.2217/pgs.12.48.</w:t>
      </w:r>
    </w:p>
    <w:p w14:paraId="32601DC2" w14:textId="77777777" w:rsidR="002E42C3" w:rsidRPr="002E42C3" w:rsidRDefault="002E42C3" w:rsidP="002E42C3">
      <w:pPr>
        <w:pStyle w:val="EndNoteBibliography"/>
        <w:spacing w:after="0"/>
        <w:ind w:left="720" w:hanging="720"/>
      </w:pPr>
      <w:r w:rsidRPr="002E42C3">
        <w:t>80.</w:t>
      </w:r>
      <w:r w:rsidRPr="002E42C3">
        <w:tab/>
        <w:t xml:space="preserve">Caudle, K.E., Dunnenberger, H.M., Freimuth, R.R., Peterson, J.F., Burlison, J.D., Whirl-Carrillo, M., Scott, S.A., Rehm, H.L., Williams, M.S., Klein, T.E., et al. (2017). Standardizing terms for clinical pharmacogenetic test results: consensus terms from the Clinical Pharmacogenetics Implementation Consortium (CPIC). Genet Med </w:t>
      </w:r>
      <w:r w:rsidRPr="002E42C3">
        <w:rPr>
          <w:i/>
        </w:rPr>
        <w:t>19</w:t>
      </w:r>
      <w:r w:rsidRPr="002E42C3">
        <w:t>, 215-223. 10.1038/gim.2016.87.</w:t>
      </w:r>
    </w:p>
    <w:p w14:paraId="477E2892" w14:textId="77777777" w:rsidR="002E42C3" w:rsidRPr="002E42C3" w:rsidRDefault="002E42C3" w:rsidP="002E42C3">
      <w:pPr>
        <w:pStyle w:val="EndNoteBibliography"/>
        <w:spacing w:after="0"/>
        <w:ind w:left="720" w:hanging="720"/>
      </w:pPr>
      <w:r w:rsidRPr="002E42C3">
        <w:t>81.</w:t>
      </w:r>
      <w:r w:rsidRPr="002E42C3">
        <w:tab/>
        <w:t xml:space="preserve">Allen, C.E., Doll, M.A., and Hein, D.W. (2017). N-Acetyltransferase 2 Genotype-Dependent N-Acetylation of Hydralazine in Human Hepatocytes. Drug Metab Dispos </w:t>
      </w:r>
      <w:r w:rsidRPr="002E42C3">
        <w:rPr>
          <w:i/>
        </w:rPr>
        <w:t>45</w:t>
      </w:r>
      <w:r w:rsidRPr="002E42C3">
        <w:t>, 1276-1281. 10.1124/dmd.117.078543.</w:t>
      </w:r>
    </w:p>
    <w:p w14:paraId="620EE209" w14:textId="77777777" w:rsidR="002E42C3" w:rsidRPr="002E42C3" w:rsidRDefault="002E42C3" w:rsidP="002E42C3">
      <w:pPr>
        <w:pStyle w:val="EndNoteBibliography"/>
        <w:spacing w:after="0"/>
        <w:ind w:left="720" w:hanging="720"/>
      </w:pPr>
      <w:r w:rsidRPr="002E42C3">
        <w:t>82.</w:t>
      </w:r>
      <w:r w:rsidRPr="002E42C3">
        <w:tab/>
        <w:t xml:space="preserve">Al-Ahmad, M.M., Amir, N., Dhanasekaran, S., John, A., Abdulrazzaq, Y.M., Ali, B.R., and Bastaki, S. (2017). Studies on N-Acetyltransferase (NAT2) Genotype Relationships in Emiratis: Confirmation of the Existence of Phenotype Variation among Slow Acetylators. Ann Hum Genet </w:t>
      </w:r>
      <w:r w:rsidRPr="002E42C3">
        <w:rPr>
          <w:i/>
        </w:rPr>
        <w:t>81</w:t>
      </w:r>
      <w:r w:rsidRPr="002E42C3">
        <w:t>, 190-196. 10.1111/ahg.12198.</w:t>
      </w:r>
    </w:p>
    <w:p w14:paraId="606F4EEA" w14:textId="77777777" w:rsidR="002E42C3" w:rsidRPr="002E42C3" w:rsidRDefault="002E42C3" w:rsidP="002E42C3">
      <w:pPr>
        <w:pStyle w:val="EndNoteBibliography"/>
        <w:spacing w:after="0"/>
        <w:ind w:left="720" w:hanging="720"/>
      </w:pPr>
      <w:r w:rsidRPr="002E42C3">
        <w:t>83.</w:t>
      </w:r>
      <w:r w:rsidRPr="002E42C3">
        <w:tab/>
        <w:t xml:space="preserve">Ruiz, J.D., Martinez, C., Anderson, K., Gross, M., Lang, N.P., Garcia-Martin, E., and Agundez, J.A. (2012). The differential effect of NAT2 variant alleles permits refinement in phenotype inference and identifies a very slow acetylation genotype. PLoS One </w:t>
      </w:r>
      <w:r w:rsidRPr="002E42C3">
        <w:rPr>
          <w:i/>
        </w:rPr>
        <w:t>7</w:t>
      </w:r>
      <w:r w:rsidRPr="002E42C3">
        <w:t>, e44629. 10.1371/journal.pone.0044629.</w:t>
      </w:r>
    </w:p>
    <w:p w14:paraId="324528B9" w14:textId="77777777" w:rsidR="002E42C3" w:rsidRPr="002E42C3" w:rsidRDefault="002E42C3" w:rsidP="002E42C3">
      <w:pPr>
        <w:pStyle w:val="EndNoteBibliography"/>
        <w:spacing w:after="0"/>
        <w:ind w:left="720" w:hanging="720"/>
      </w:pPr>
      <w:r w:rsidRPr="002E42C3">
        <w:t>84.</w:t>
      </w:r>
      <w:r w:rsidRPr="002E42C3">
        <w:tab/>
        <w:t xml:space="preserve">Doll, M.A., and Hein, D.W. (2017). Genetic heterogeneity among slow acetylator N-acetyltransferase 2 phenotypes in cryopreserved human hepatocytes. Arch Toxicol </w:t>
      </w:r>
      <w:r w:rsidRPr="002E42C3">
        <w:rPr>
          <w:i/>
        </w:rPr>
        <w:t>91</w:t>
      </w:r>
      <w:r w:rsidRPr="002E42C3">
        <w:t>, 2655-2661. 10.1007/s00204-017-1988-8.</w:t>
      </w:r>
    </w:p>
    <w:p w14:paraId="6F54DEC7" w14:textId="77777777" w:rsidR="002E42C3" w:rsidRPr="002E42C3" w:rsidRDefault="002E42C3" w:rsidP="002E42C3">
      <w:pPr>
        <w:pStyle w:val="EndNoteBibliography"/>
        <w:spacing w:after="0"/>
        <w:ind w:left="720" w:hanging="720"/>
      </w:pPr>
      <w:r w:rsidRPr="002E42C3">
        <w:t>85.</w:t>
      </w:r>
      <w:r w:rsidRPr="002E42C3">
        <w:tab/>
        <w:t xml:space="preserve">Suvichapanich, S., Fukunaga, K., Zahroh, H., Mushiroda, T., Mahasirimongkol, S., Toyo-Oka, L., Chaikledkaew, U., Jittikoon, J., Yuliwulandari, R., Yanai, H., et al. (2018). NAT2 ultra-slow acetylator and risk of anti-tuberculosis drug-induced liver injury: a genotype-based meta-analysis. Pharmacogenet Genomics </w:t>
      </w:r>
      <w:r w:rsidRPr="002E42C3">
        <w:rPr>
          <w:i/>
        </w:rPr>
        <w:t>28</w:t>
      </w:r>
      <w:r w:rsidRPr="002E42C3">
        <w:t>, 167-176. 10.1097/FPC.0000000000000339.</w:t>
      </w:r>
    </w:p>
    <w:p w14:paraId="18E74934" w14:textId="77777777" w:rsidR="002E42C3" w:rsidRPr="002E42C3" w:rsidRDefault="002E42C3" w:rsidP="002E42C3">
      <w:pPr>
        <w:pStyle w:val="EndNoteBibliography"/>
        <w:spacing w:after="0"/>
        <w:ind w:left="720" w:hanging="720"/>
      </w:pPr>
      <w:r w:rsidRPr="002E42C3">
        <w:t>86.</w:t>
      </w:r>
      <w:r w:rsidRPr="002E42C3">
        <w:tab/>
        <w:t xml:space="preserve">Ilett, K.F., Chiswell, G.M., Spargo, R.M., Platt, E., and Minchin, R.F. (1993). Acetylation phenotype and genotype in aboriginal leprosy patients from the north-west region of Western Australia. Pharmacogenetics </w:t>
      </w:r>
      <w:r w:rsidRPr="002E42C3">
        <w:rPr>
          <w:i/>
        </w:rPr>
        <w:t>3</w:t>
      </w:r>
      <w:r w:rsidRPr="002E42C3">
        <w:t>, 264-269. 10.1097/00008571-199310000-00006.</w:t>
      </w:r>
    </w:p>
    <w:p w14:paraId="0B8B8766" w14:textId="77777777" w:rsidR="002E42C3" w:rsidRPr="002E42C3" w:rsidRDefault="002E42C3" w:rsidP="002E42C3">
      <w:pPr>
        <w:pStyle w:val="EndNoteBibliography"/>
        <w:spacing w:after="0"/>
        <w:ind w:left="720" w:hanging="720"/>
      </w:pPr>
      <w:r w:rsidRPr="002E42C3">
        <w:lastRenderedPageBreak/>
        <w:t>87.</w:t>
      </w:r>
      <w:r w:rsidRPr="002E42C3">
        <w:tab/>
        <w:t xml:space="preserve">Schnuch, A., Westphal, G.A., Muller, M.M., Schulz, T.G., Geier, J., Brasch, J., Merk, H.F., Kawakubo, Y., Richter, G., Koch, P., et al. (1998). Genotype and phenotype of N-acetyltransferase 2 (NAT2) polymorphism in patients with contact allergy. Contact Dermatitis </w:t>
      </w:r>
      <w:r w:rsidRPr="002E42C3">
        <w:rPr>
          <w:i/>
        </w:rPr>
        <w:t>38</w:t>
      </w:r>
      <w:r w:rsidRPr="002E42C3">
        <w:t>, 209-211. 10.1111/j.1600-0536.1998.tb05709.x.</w:t>
      </w:r>
    </w:p>
    <w:p w14:paraId="67573836" w14:textId="77777777" w:rsidR="002E42C3" w:rsidRPr="002E42C3" w:rsidRDefault="002E42C3" w:rsidP="002E42C3">
      <w:pPr>
        <w:pStyle w:val="EndNoteBibliography"/>
        <w:spacing w:after="0"/>
        <w:ind w:left="720" w:hanging="720"/>
      </w:pPr>
      <w:r w:rsidRPr="002E42C3">
        <w:t>88.</w:t>
      </w:r>
      <w:r w:rsidRPr="002E42C3">
        <w:tab/>
        <w:t xml:space="preserve">Matthaei, J., Tzvetkov, M.V., Strube, J., Sehrt, D., Sachse-Seeboth, C., Hjelmborg, J.B., Moller, S., Halekoh, U., Hofmann, U., Schwab, M., et al. (2016). Heritability of Caffeine Metabolism: Environmental Effects Masking Genetic Effects on CYP1A2 Activity but Not on NAT2. Clin Pharmacol Ther </w:t>
      </w:r>
      <w:r w:rsidRPr="002E42C3">
        <w:rPr>
          <w:i/>
        </w:rPr>
        <w:t>100</w:t>
      </w:r>
      <w:r w:rsidRPr="002E42C3">
        <w:t>, 606-616. 10.1002/cpt.444.</w:t>
      </w:r>
    </w:p>
    <w:p w14:paraId="729CA9D9" w14:textId="77777777" w:rsidR="002E42C3" w:rsidRPr="002E42C3" w:rsidRDefault="002E42C3" w:rsidP="002E42C3">
      <w:pPr>
        <w:pStyle w:val="EndNoteBibliography"/>
        <w:spacing w:after="0"/>
        <w:ind w:left="720" w:hanging="720"/>
      </w:pPr>
      <w:r w:rsidRPr="002E42C3">
        <w:t>89.</w:t>
      </w:r>
      <w:r w:rsidRPr="002E42C3">
        <w:tab/>
        <w:t xml:space="preserve">Graf, T., Broly, F., Hoffmann, F., Probst, M., Meyer, U.A., and Howald, H. (1992). Prediction of phenotype for acetylation and for debrisoquine hydroxylation by DNA-tests in healthy human volunteers. Eur J Clin Pharmacol </w:t>
      </w:r>
      <w:r w:rsidRPr="002E42C3">
        <w:rPr>
          <w:i/>
        </w:rPr>
        <w:t>43</w:t>
      </w:r>
      <w:r w:rsidRPr="002E42C3">
        <w:t>, 399-403. 10.1007/BF02220616.</w:t>
      </w:r>
    </w:p>
    <w:p w14:paraId="1FAAD83E" w14:textId="77777777" w:rsidR="002E42C3" w:rsidRPr="002E42C3" w:rsidRDefault="002E42C3" w:rsidP="002E42C3">
      <w:pPr>
        <w:pStyle w:val="EndNoteBibliography"/>
        <w:ind w:left="720" w:hanging="720"/>
      </w:pPr>
      <w:r w:rsidRPr="002E42C3">
        <w:t>90.</w:t>
      </w:r>
      <w:r w:rsidRPr="002E42C3">
        <w:tab/>
        <w:t xml:space="preserve">Birch Kristensen, E., Yakimov, V., Bjorn-Mortensen, K., Soborg, B., Koch, A., Andersson, M., Birch Kristensen, K., Michelsen, S.W., Skotte, L., Ahrendt Bjerregaard, A., et al. (2018). Study of correlation between the NAT2 phenotype and genotype status among Greenlandic Inuit. EXCLI J </w:t>
      </w:r>
      <w:r w:rsidRPr="002E42C3">
        <w:rPr>
          <w:i/>
        </w:rPr>
        <w:t>17</w:t>
      </w:r>
      <w:r w:rsidRPr="002E42C3">
        <w:t>, 1043-1053. 10.17179/excli2018-1671.</w:t>
      </w:r>
    </w:p>
    <w:p w14:paraId="2CDC8747" w14:textId="01C93960" w:rsidR="00283ACA" w:rsidRPr="00283ACA" w:rsidRDefault="00283ACA" w:rsidP="00283ACA">
      <w:r>
        <w:fldChar w:fldCharType="end"/>
      </w:r>
    </w:p>
    <w:sectPr w:rsidR="00283ACA" w:rsidRPr="00283ACA" w:rsidSect="00534DAF">
      <w:footerReference w:type="default" r:id="rId20"/>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B0122" w14:textId="77777777" w:rsidR="00C933C9" w:rsidRDefault="00C933C9" w:rsidP="00926537">
      <w:pPr>
        <w:spacing w:after="0" w:line="240" w:lineRule="auto"/>
      </w:pPr>
      <w:r>
        <w:separator/>
      </w:r>
    </w:p>
  </w:endnote>
  <w:endnote w:type="continuationSeparator" w:id="0">
    <w:p w14:paraId="52A9B0D9" w14:textId="77777777" w:rsidR="00C933C9" w:rsidRDefault="00C933C9" w:rsidP="009265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7320932"/>
      <w:docPartObj>
        <w:docPartGallery w:val="Page Numbers (Bottom of Page)"/>
        <w:docPartUnique/>
      </w:docPartObj>
    </w:sdtPr>
    <w:sdtEndPr>
      <w:rPr>
        <w:noProof/>
      </w:rPr>
    </w:sdtEndPr>
    <w:sdtContent>
      <w:p w14:paraId="183CCF92" w14:textId="1C3E5909" w:rsidR="0022071C" w:rsidRDefault="002207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446137" w14:textId="77777777" w:rsidR="0022071C" w:rsidRDefault="0022071C">
    <w:pPr>
      <w:pStyle w:val="Footer"/>
    </w:pPr>
  </w:p>
  <w:p w14:paraId="3AC1E6BD" w14:textId="77777777" w:rsidR="00E25017" w:rsidRDefault="00E250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5467693"/>
      <w:docPartObj>
        <w:docPartGallery w:val="Page Numbers (Bottom of Page)"/>
        <w:docPartUnique/>
      </w:docPartObj>
    </w:sdtPr>
    <w:sdtEndPr>
      <w:rPr>
        <w:noProof/>
      </w:rPr>
    </w:sdtEndPr>
    <w:sdtContent>
      <w:p w14:paraId="3A59573E" w14:textId="77777777" w:rsidR="009C5C27" w:rsidRDefault="009C5C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74BFBE" w14:textId="77777777" w:rsidR="009C5C27" w:rsidRDefault="009C5C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CB879" w14:textId="77777777" w:rsidR="00C933C9" w:rsidRDefault="00C933C9" w:rsidP="00926537">
      <w:pPr>
        <w:spacing w:after="0" w:line="240" w:lineRule="auto"/>
      </w:pPr>
      <w:r>
        <w:separator/>
      </w:r>
    </w:p>
  </w:footnote>
  <w:footnote w:type="continuationSeparator" w:id="0">
    <w:p w14:paraId="738BB4CB" w14:textId="77777777" w:rsidR="00C933C9" w:rsidRDefault="00C933C9" w:rsidP="009265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E5C1B"/>
    <w:multiLevelType w:val="multilevel"/>
    <w:tmpl w:val="94282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B5125F"/>
    <w:multiLevelType w:val="multilevel"/>
    <w:tmpl w:val="1A942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0233207">
    <w:abstractNumId w:val="0"/>
  </w:num>
  <w:num w:numId="2" w16cid:durableId="11333312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f9dxrr1xaesaer2pav0dthders5d0fpwpr&quot;&gt;My EndNote Library&lt;record-ids&gt;&lt;item&gt;1&lt;/item&gt;&lt;item&gt;2&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4&lt;/item&gt;&lt;item&gt;65&lt;/item&gt;&lt;item&gt;69&lt;/item&gt;&lt;item&gt;70&lt;/item&gt;&lt;item&gt;78&lt;/item&gt;&lt;item&gt;109&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record-ids&gt;&lt;/item&gt;&lt;/Libraries&gt;"/>
  </w:docVars>
  <w:rsids>
    <w:rsidRoot w:val="00C71A35"/>
    <w:rsid w:val="00000729"/>
    <w:rsid w:val="0000224E"/>
    <w:rsid w:val="000022CB"/>
    <w:rsid w:val="00002B1F"/>
    <w:rsid w:val="000042E6"/>
    <w:rsid w:val="0000445A"/>
    <w:rsid w:val="000052B5"/>
    <w:rsid w:val="00005D7C"/>
    <w:rsid w:val="000063BC"/>
    <w:rsid w:val="00006622"/>
    <w:rsid w:val="00006D36"/>
    <w:rsid w:val="000076B3"/>
    <w:rsid w:val="00007D4F"/>
    <w:rsid w:val="00007F14"/>
    <w:rsid w:val="00010517"/>
    <w:rsid w:val="000116B2"/>
    <w:rsid w:val="0001201F"/>
    <w:rsid w:val="000121BA"/>
    <w:rsid w:val="00014A24"/>
    <w:rsid w:val="00014F59"/>
    <w:rsid w:val="000150DD"/>
    <w:rsid w:val="00017537"/>
    <w:rsid w:val="00020C88"/>
    <w:rsid w:val="00021006"/>
    <w:rsid w:val="00021240"/>
    <w:rsid w:val="000255DD"/>
    <w:rsid w:val="00025EDD"/>
    <w:rsid w:val="00031813"/>
    <w:rsid w:val="000325A3"/>
    <w:rsid w:val="00032F5E"/>
    <w:rsid w:val="0003403B"/>
    <w:rsid w:val="000354F4"/>
    <w:rsid w:val="000370FC"/>
    <w:rsid w:val="00040665"/>
    <w:rsid w:val="000411F7"/>
    <w:rsid w:val="00041921"/>
    <w:rsid w:val="0004314A"/>
    <w:rsid w:val="00045C08"/>
    <w:rsid w:val="00046623"/>
    <w:rsid w:val="00046818"/>
    <w:rsid w:val="00046DE2"/>
    <w:rsid w:val="00047618"/>
    <w:rsid w:val="00050507"/>
    <w:rsid w:val="000517D0"/>
    <w:rsid w:val="000541E8"/>
    <w:rsid w:val="00054CBA"/>
    <w:rsid w:val="000551D0"/>
    <w:rsid w:val="00055481"/>
    <w:rsid w:val="000555DC"/>
    <w:rsid w:val="00055C86"/>
    <w:rsid w:val="000562BB"/>
    <w:rsid w:val="00056F95"/>
    <w:rsid w:val="000575F0"/>
    <w:rsid w:val="00057D56"/>
    <w:rsid w:val="00061918"/>
    <w:rsid w:val="0006228D"/>
    <w:rsid w:val="00062FD7"/>
    <w:rsid w:val="00063874"/>
    <w:rsid w:val="0006497D"/>
    <w:rsid w:val="00064EFD"/>
    <w:rsid w:val="00065760"/>
    <w:rsid w:val="00065FF3"/>
    <w:rsid w:val="0006620C"/>
    <w:rsid w:val="00066A6C"/>
    <w:rsid w:val="00066CAB"/>
    <w:rsid w:val="00067EEC"/>
    <w:rsid w:val="000714F4"/>
    <w:rsid w:val="00072112"/>
    <w:rsid w:val="000726EA"/>
    <w:rsid w:val="0007279D"/>
    <w:rsid w:val="00074414"/>
    <w:rsid w:val="00074995"/>
    <w:rsid w:val="00074D2E"/>
    <w:rsid w:val="00074D59"/>
    <w:rsid w:val="00075171"/>
    <w:rsid w:val="000754B8"/>
    <w:rsid w:val="00076A68"/>
    <w:rsid w:val="00077137"/>
    <w:rsid w:val="000774A7"/>
    <w:rsid w:val="00077B6F"/>
    <w:rsid w:val="000810B4"/>
    <w:rsid w:val="000837FF"/>
    <w:rsid w:val="00083913"/>
    <w:rsid w:val="00083BF9"/>
    <w:rsid w:val="000848BE"/>
    <w:rsid w:val="00084BBC"/>
    <w:rsid w:val="00086FB9"/>
    <w:rsid w:val="0009142F"/>
    <w:rsid w:val="0009158F"/>
    <w:rsid w:val="00091871"/>
    <w:rsid w:val="00091A8A"/>
    <w:rsid w:val="000934AF"/>
    <w:rsid w:val="0009371B"/>
    <w:rsid w:val="00093772"/>
    <w:rsid w:val="000942B2"/>
    <w:rsid w:val="00094F30"/>
    <w:rsid w:val="000954BE"/>
    <w:rsid w:val="000964C8"/>
    <w:rsid w:val="00097EC4"/>
    <w:rsid w:val="000A0365"/>
    <w:rsid w:val="000A04CA"/>
    <w:rsid w:val="000A10E7"/>
    <w:rsid w:val="000A161D"/>
    <w:rsid w:val="000A1EAF"/>
    <w:rsid w:val="000A1FC7"/>
    <w:rsid w:val="000A2EFB"/>
    <w:rsid w:val="000A3CDA"/>
    <w:rsid w:val="000A4629"/>
    <w:rsid w:val="000A5FEA"/>
    <w:rsid w:val="000A6868"/>
    <w:rsid w:val="000A6A21"/>
    <w:rsid w:val="000A6B52"/>
    <w:rsid w:val="000B120B"/>
    <w:rsid w:val="000B3185"/>
    <w:rsid w:val="000B3D69"/>
    <w:rsid w:val="000B435A"/>
    <w:rsid w:val="000B483C"/>
    <w:rsid w:val="000B7F7C"/>
    <w:rsid w:val="000C0011"/>
    <w:rsid w:val="000C01B0"/>
    <w:rsid w:val="000C1293"/>
    <w:rsid w:val="000C201D"/>
    <w:rsid w:val="000C40B7"/>
    <w:rsid w:val="000C41A9"/>
    <w:rsid w:val="000C4A30"/>
    <w:rsid w:val="000C4D52"/>
    <w:rsid w:val="000C5A42"/>
    <w:rsid w:val="000C5E9B"/>
    <w:rsid w:val="000C624C"/>
    <w:rsid w:val="000C7AEE"/>
    <w:rsid w:val="000D06FA"/>
    <w:rsid w:val="000D1315"/>
    <w:rsid w:val="000D16E5"/>
    <w:rsid w:val="000D1D34"/>
    <w:rsid w:val="000D22BC"/>
    <w:rsid w:val="000D2DE6"/>
    <w:rsid w:val="000D461C"/>
    <w:rsid w:val="000D4A70"/>
    <w:rsid w:val="000D4E3E"/>
    <w:rsid w:val="000E16EF"/>
    <w:rsid w:val="000E2A86"/>
    <w:rsid w:val="000E2D36"/>
    <w:rsid w:val="000E3C45"/>
    <w:rsid w:val="000E3EBD"/>
    <w:rsid w:val="000E5A15"/>
    <w:rsid w:val="000E71C0"/>
    <w:rsid w:val="000E76E4"/>
    <w:rsid w:val="000F0056"/>
    <w:rsid w:val="000F1F64"/>
    <w:rsid w:val="000F221A"/>
    <w:rsid w:val="000F3329"/>
    <w:rsid w:val="000F3A6B"/>
    <w:rsid w:val="000F523E"/>
    <w:rsid w:val="000F5ABD"/>
    <w:rsid w:val="000F6709"/>
    <w:rsid w:val="0010138A"/>
    <w:rsid w:val="00101CA8"/>
    <w:rsid w:val="001023E3"/>
    <w:rsid w:val="00102681"/>
    <w:rsid w:val="0010521D"/>
    <w:rsid w:val="00105384"/>
    <w:rsid w:val="00106744"/>
    <w:rsid w:val="0010679D"/>
    <w:rsid w:val="001077A0"/>
    <w:rsid w:val="00107B8F"/>
    <w:rsid w:val="00110117"/>
    <w:rsid w:val="00111DF7"/>
    <w:rsid w:val="00112AE2"/>
    <w:rsid w:val="00113491"/>
    <w:rsid w:val="0011416B"/>
    <w:rsid w:val="00114CB4"/>
    <w:rsid w:val="00114EF4"/>
    <w:rsid w:val="001158B7"/>
    <w:rsid w:val="00115E38"/>
    <w:rsid w:val="0011603A"/>
    <w:rsid w:val="00116C7F"/>
    <w:rsid w:val="00117846"/>
    <w:rsid w:val="00117A7D"/>
    <w:rsid w:val="00117D08"/>
    <w:rsid w:val="00121051"/>
    <w:rsid w:val="001211A8"/>
    <w:rsid w:val="00122EC4"/>
    <w:rsid w:val="0012323E"/>
    <w:rsid w:val="0012627E"/>
    <w:rsid w:val="00127872"/>
    <w:rsid w:val="00130974"/>
    <w:rsid w:val="00131A17"/>
    <w:rsid w:val="00131E0F"/>
    <w:rsid w:val="00132F7A"/>
    <w:rsid w:val="00133FBC"/>
    <w:rsid w:val="001348C7"/>
    <w:rsid w:val="00137F27"/>
    <w:rsid w:val="0014017D"/>
    <w:rsid w:val="001401E3"/>
    <w:rsid w:val="0014125E"/>
    <w:rsid w:val="00142446"/>
    <w:rsid w:val="001425D7"/>
    <w:rsid w:val="00142BFA"/>
    <w:rsid w:val="001440E8"/>
    <w:rsid w:val="001446EA"/>
    <w:rsid w:val="001456B2"/>
    <w:rsid w:val="00147D5D"/>
    <w:rsid w:val="0015135B"/>
    <w:rsid w:val="001519E2"/>
    <w:rsid w:val="00151A7E"/>
    <w:rsid w:val="00151CA5"/>
    <w:rsid w:val="00151D85"/>
    <w:rsid w:val="0015273D"/>
    <w:rsid w:val="0015424A"/>
    <w:rsid w:val="001545EA"/>
    <w:rsid w:val="00154768"/>
    <w:rsid w:val="001556C5"/>
    <w:rsid w:val="00155FC1"/>
    <w:rsid w:val="001563DF"/>
    <w:rsid w:val="001565DE"/>
    <w:rsid w:val="001566EB"/>
    <w:rsid w:val="0015673C"/>
    <w:rsid w:val="00157142"/>
    <w:rsid w:val="00157ECB"/>
    <w:rsid w:val="001606F2"/>
    <w:rsid w:val="0016086E"/>
    <w:rsid w:val="00160AE5"/>
    <w:rsid w:val="00161326"/>
    <w:rsid w:val="0016206D"/>
    <w:rsid w:val="001622C4"/>
    <w:rsid w:val="00162353"/>
    <w:rsid w:val="0016398D"/>
    <w:rsid w:val="00163BC4"/>
    <w:rsid w:val="001650A0"/>
    <w:rsid w:val="0016511D"/>
    <w:rsid w:val="00165736"/>
    <w:rsid w:val="001657B8"/>
    <w:rsid w:val="001670E7"/>
    <w:rsid w:val="001670F3"/>
    <w:rsid w:val="0016720A"/>
    <w:rsid w:val="00167781"/>
    <w:rsid w:val="00170282"/>
    <w:rsid w:val="00170E8D"/>
    <w:rsid w:val="00170F3C"/>
    <w:rsid w:val="00172898"/>
    <w:rsid w:val="0017313E"/>
    <w:rsid w:val="00175EE0"/>
    <w:rsid w:val="00177142"/>
    <w:rsid w:val="0017791A"/>
    <w:rsid w:val="00181EC4"/>
    <w:rsid w:val="001831B6"/>
    <w:rsid w:val="00183F46"/>
    <w:rsid w:val="00185D36"/>
    <w:rsid w:val="00187549"/>
    <w:rsid w:val="001877D5"/>
    <w:rsid w:val="00190701"/>
    <w:rsid w:val="00190A3A"/>
    <w:rsid w:val="00192686"/>
    <w:rsid w:val="00192A90"/>
    <w:rsid w:val="00192D35"/>
    <w:rsid w:val="00192E3A"/>
    <w:rsid w:val="00193B91"/>
    <w:rsid w:val="00194E93"/>
    <w:rsid w:val="00195483"/>
    <w:rsid w:val="0019549C"/>
    <w:rsid w:val="00195D85"/>
    <w:rsid w:val="00197299"/>
    <w:rsid w:val="001A0528"/>
    <w:rsid w:val="001A11AB"/>
    <w:rsid w:val="001A18E3"/>
    <w:rsid w:val="001A1D7D"/>
    <w:rsid w:val="001A223A"/>
    <w:rsid w:val="001A3575"/>
    <w:rsid w:val="001A381F"/>
    <w:rsid w:val="001A3E68"/>
    <w:rsid w:val="001A4FB8"/>
    <w:rsid w:val="001A503E"/>
    <w:rsid w:val="001A50F0"/>
    <w:rsid w:val="001A5273"/>
    <w:rsid w:val="001A60FE"/>
    <w:rsid w:val="001A67BA"/>
    <w:rsid w:val="001A7A97"/>
    <w:rsid w:val="001B1129"/>
    <w:rsid w:val="001B1DDB"/>
    <w:rsid w:val="001B2021"/>
    <w:rsid w:val="001B2B34"/>
    <w:rsid w:val="001B3917"/>
    <w:rsid w:val="001B4BE3"/>
    <w:rsid w:val="001B57E3"/>
    <w:rsid w:val="001B6423"/>
    <w:rsid w:val="001C0708"/>
    <w:rsid w:val="001C11BF"/>
    <w:rsid w:val="001C199A"/>
    <w:rsid w:val="001C2193"/>
    <w:rsid w:val="001C2723"/>
    <w:rsid w:val="001C2CCF"/>
    <w:rsid w:val="001C2D7F"/>
    <w:rsid w:val="001C2E6F"/>
    <w:rsid w:val="001C40AA"/>
    <w:rsid w:val="001C474F"/>
    <w:rsid w:val="001C4B4E"/>
    <w:rsid w:val="001C623D"/>
    <w:rsid w:val="001C6C9B"/>
    <w:rsid w:val="001C6F32"/>
    <w:rsid w:val="001D034B"/>
    <w:rsid w:val="001D3AE5"/>
    <w:rsid w:val="001D3B4D"/>
    <w:rsid w:val="001D3E62"/>
    <w:rsid w:val="001D45DF"/>
    <w:rsid w:val="001D5381"/>
    <w:rsid w:val="001D6369"/>
    <w:rsid w:val="001D791A"/>
    <w:rsid w:val="001D7ADC"/>
    <w:rsid w:val="001E29A1"/>
    <w:rsid w:val="001E40A7"/>
    <w:rsid w:val="001E5A99"/>
    <w:rsid w:val="001E5CD1"/>
    <w:rsid w:val="001E63C7"/>
    <w:rsid w:val="001E6C9B"/>
    <w:rsid w:val="001F0A8B"/>
    <w:rsid w:val="001F1459"/>
    <w:rsid w:val="001F2A01"/>
    <w:rsid w:val="001F4826"/>
    <w:rsid w:val="001F5FEF"/>
    <w:rsid w:val="001F6209"/>
    <w:rsid w:val="001F7252"/>
    <w:rsid w:val="001F7489"/>
    <w:rsid w:val="00200A0E"/>
    <w:rsid w:val="00200D6F"/>
    <w:rsid w:val="0020120C"/>
    <w:rsid w:val="00201859"/>
    <w:rsid w:val="00201932"/>
    <w:rsid w:val="00201A7A"/>
    <w:rsid w:val="00201B1A"/>
    <w:rsid w:val="0020341D"/>
    <w:rsid w:val="00203CA7"/>
    <w:rsid w:val="002052D8"/>
    <w:rsid w:val="00206180"/>
    <w:rsid w:val="00206269"/>
    <w:rsid w:val="00207D46"/>
    <w:rsid w:val="00211530"/>
    <w:rsid w:val="00213423"/>
    <w:rsid w:val="002136D9"/>
    <w:rsid w:val="00215619"/>
    <w:rsid w:val="0021623F"/>
    <w:rsid w:val="00216AEF"/>
    <w:rsid w:val="00216EAB"/>
    <w:rsid w:val="002176A4"/>
    <w:rsid w:val="002176B3"/>
    <w:rsid w:val="0022071C"/>
    <w:rsid w:val="00220D5D"/>
    <w:rsid w:val="00220FE3"/>
    <w:rsid w:val="00221042"/>
    <w:rsid w:val="002220C0"/>
    <w:rsid w:val="00222596"/>
    <w:rsid w:val="00223BE5"/>
    <w:rsid w:val="002246F5"/>
    <w:rsid w:val="00224839"/>
    <w:rsid w:val="002262BE"/>
    <w:rsid w:val="00227DA6"/>
    <w:rsid w:val="002314C8"/>
    <w:rsid w:val="0023275F"/>
    <w:rsid w:val="00233E87"/>
    <w:rsid w:val="002341EB"/>
    <w:rsid w:val="002353F3"/>
    <w:rsid w:val="00236762"/>
    <w:rsid w:val="00236CDA"/>
    <w:rsid w:val="00237446"/>
    <w:rsid w:val="002375B8"/>
    <w:rsid w:val="0024299D"/>
    <w:rsid w:val="002429FF"/>
    <w:rsid w:val="00243473"/>
    <w:rsid w:val="002448F2"/>
    <w:rsid w:val="00245215"/>
    <w:rsid w:val="00245459"/>
    <w:rsid w:val="00247EA9"/>
    <w:rsid w:val="00250445"/>
    <w:rsid w:val="002509F7"/>
    <w:rsid w:val="0025119B"/>
    <w:rsid w:val="00251E4F"/>
    <w:rsid w:val="0025219A"/>
    <w:rsid w:val="00252A6B"/>
    <w:rsid w:val="00252ABD"/>
    <w:rsid w:val="002532D4"/>
    <w:rsid w:val="00253F03"/>
    <w:rsid w:val="002549BE"/>
    <w:rsid w:val="00254A37"/>
    <w:rsid w:val="002557CF"/>
    <w:rsid w:val="0025631C"/>
    <w:rsid w:val="002575F8"/>
    <w:rsid w:val="00260003"/>
    <w:rsid w:val="00262E0B"/>
    <w:rsid w:val="00262FB8"/>
    <w:rsid w:val="00263134"/>
    <w:rsid w:val="002636D8"/>
    <w:rsid w:val="0026455C"/>
    <w:rsid w:val="00265481"/>
    <w:rsid w:val="00265BE9"/>
    <w:rsid w:val="00266502"/>
    <w:rsid w:val="0026712F"/>
    <w:rsid w:val="00271919"/>
    <w:rsid w:val="00271CDB"/>
    <w:rsid w:val="00271D47"/>
    <w:rsid w:val="002728F7"/>
    <w:rsid w:val="00274832"/>
    <w:rsid w:val="002748FD"/>
    <w:rsid w:val="00274E0E"/>
    <w:rsid w:val="00274F89"/>
    <w:rsid w:val="002762B0"/>
    <w:rsid w:val="00277638"/>
    <w:rsid w:val="0028036E"/>
    <w:rsid w:val="00281749"/>
    <w:rsid w:val="00281DD6"/>
    <w:rsid w:val="00283ACA"/>
    <w:rsid w:val="002858AE"/>
    <w:rsid w:val="00285BD2"/>
    <w:rsid w:val="002877C1"/>
    <w:rsid w:val="00290352"/>
    <w:rsid w:val="00290E4E"/>
    <w:rsid w:val="00291C8C"/>
    <w:rsid w:val="0029439F"/>
    <w:rsid w:val="00294F7A"/>
    <w:rsid w:val="002950B1"/>
    <w:rsid w:val="002955EE"/>
    <w:rsid w:val="00295FF1"/>
    <w:rsid w:val="00296024"/>
    <w:rsid w:val="00296788"/>
    <w:rsid w:val="00296A14"/>
    <w:rsid w:val="00296A2D"/>
    <w:rsid w:val="002A0D1B"/>
    <w:rsid w:val="002A21C1"/>
    <w:rsid w:val="002A2B69"/>
    <w:rsid w:val="002A323F"/>
    <w:rsid w:val="002A3984"/>
    <w:rsid w:val="002A6068"/>
    <w:rsid w:val="002A7AD7"/>
    <w:rsid w:val="002B09DF"/>
    <w:rsid w:val="002B1F13"/>
    <w:rsid w:val="002B2161"/>
    <w:rsid w:val="002B2603"/>
    <w:rsid w:val="002B3137"/>
    <w:rsid w:val="002B3AB3"/>
    <w:rsid w:val="002B3B74"/>
    <w:rsid w:val="002B4054"/>
    <w:rsid w:val="002B46D2"/>
    <w:rsid w:val="002B4901"/>
    <w:rsid w:val="002B627F"/>
    <w:rsid w:val="002B6C27"/>
    <w:rsid w:val="002B7C5F"/>
    <w:rsid w:val="002C158E"/>
    <w:rsid w:val="002C1AA8"/>
    <w:rsid w:val="002C1F06"/>
    <w:rsid w:val="002C1FB1"/>
    <w:rsid w:val="002C2220"/>
    <w:rsid w:val="002C50A3"/>
    <w:rsid w:val="002C5123"/>
    <w:rsid w:val="002C54A2"/>
    <w:rsid w:val="002C5C3D"/>
    <w:rsid w:val="002C72F7"/>
    <w:rsid w:val="002C79CE"/>
    <w:rsid w:val="002D1799"/>
    <w:rsid w:val="002D1EA3"/>
    <w:rsid w:val="002D26A5"/>
    <w:rsid w:val="002D3B34"/>
    <w:rsid w:val="002D4F23"/>
    <w:rsid w:val="002D5F99"/>
    <w:rsid w:val="002D612A"/>
    <w:rsid w:val="002D6446"/>
    <w:rsid w:val="002D706F"/>
    <w:rsid w:val="002D73EF"/>
    <w:rsid w:val="002D7C9E"/>
    <w:rsid w:val="002E05E9"/>
    <w:rsid w:val="002E060A"/>
    <w:rsid w:val="002E0A59"/>
    <w:rsid w:val="002E2578"/>
    <w:rsid w:val="002E28E2"/>
    <w:rsid w:val="002E2C9D"/>
    <w:rsid w:val="002E42C3"/>
    <w:rsid w:val="002E4650"/>
    <w:rsid w:val="002E6CB1"/>
    <w:rsid w:val="002F0E70"/>
    <w:rsid w:val="002F12D7"/>
    <w:rsid w:val="002F1784"/>
    <w:rsid w:val="002F1DB0"/>
    <w:rsid w:val="002F20EB"/>
    <w:rsid w:val="002F25A1"/>
    <w:rsid w:val="002F3DBC"/>
    <w:rsid w:val="00300D02"/>
    <w:rsid w:val="003015EE"/>
    <w:rsid w:val="00303055"/>
    <w:rsid w:val="00304090"/>
    <w:rsid w:val="00304C6F"/>
    <w:rsid w:val="00310264"/>
    <w:rsid w:val="003114A8"/>
    <w:rsid w:val="00311AED"/>
    <w:rsid w:val="0031275E"/>
    <w:rsid w:val="0031360B"/>
    <w:rsid w:val="00313D6C"/>
    <w:rsid w:val="00314F74"/>
    <w:rsid w:val="003150A1"/>
    <w:rsid w:val="00315EC9"/>
    <w:rsid w:val="00316224"/>
    <w:rsid w:val="0031665A"/>
    <w:rsid w:val="00316AC5"/>
    <w:rsid w:val="00317D19"/>
    <w:rsid w:val="0032012E"/>
    <w:rsid w:val="00322033"/>
    <w:rsid w:val="003221C7"/>
    <w:rsid w:val="003223A3"/>
    <w:rsid w:val="0032274D"/>
    <w:rsid w:val="00322A4C"/>
    <w:rsid w:val="00324514"/>
    <w:rsid w:val="00324552"/>
    <w:rsid w:val="00324B4A"/>
    <w:rsid w:val="00324F23"/>
    <w:rsid w:val="00326605"/>
    <w:rsid w:val="00326D83"/>
    <w:rsid w:val="00326E88"/>
    <w:rsid w:val="00327529"/>
    <w:rsid w:val="00327CD2"/>
    <w:rsid w:val="003320DA"/>
    <w:rsid w:val="00333CA4"/>
    <w:rsid w:val="00334254"/>
    <w:rsid w:val="003354DD"/>
    <w:rsid w:val="003358B3"/>
    <w:rsid w:val="00336EB1"/>
    <w:rsid w:val="003374BF"/>
    <w:rsid w:val="00337C23"/>
    <w:rsid w:val="00337F71"/>
    <w:rsid w:val="00342940"/>
    <w:rsid w:val="00346227"/>
    <w:rsid w:val="00346324"/>
    <w:rsid w:val="003470EE"/>
    <w:rsid w:val="003479DD"/>
    <w:rsid w:val="00350140"/>
    <w:rsid w:val="0035086D"/>
    <w:rsid w:val="00351C2E"/>
    <w:rsid w:val="00352728"/>
    <w:rsid w:val="003532D6"/>
    <w:rsid w:val="003551EA"/>
    <w:rsid w:val="00357D87"/>
    <w:rsid w:val="00357F15"/>
    <w:rsid w:val="00360431"/>
    <w:rsid w:val="00360856"/>
    <w:rsid w:val="00360BAA"/>
    <w:rsid w:val="00361F57"/>
    <w:rsid w:val="003633D0"/>
    <w:rsid w:val="00363466"/>
    <w:rsid w:val="003636D3"/>
    <w:rsid w:val="003648DC"/>
    <w:rsid w:val="00364B56"/>
    <w:rsid w:val="00365373"/>
    <w:rsid w:val="003659A9"/>
    <w:rsid w:val="00367861"/>
    <w:rsid w:val="00370581"/>
    <w:rsid w:val="00370756"/>
    <w:rsid w:val="00371166"/>
    <w:rsid w:val="003717EE"/>
    <w:rsid w:val="003728B8"/>
    <w:rsid w:val="00372A61"/>
    <w:rsid w:val="003730E1"/>
    <w:rsid w:val="0037497A"/>
    <w:rsid w:val="003757B5"/>
    <w:rsid w:val="00376D0C"/>
    <w:rsid w:val="00377E86"/>
    <w:rsid w:val="00380948"/>
    <w:rsid w:val="00382133"/>
    <w:rsid w:val="00382262"/>
    <w:rsid w:val="003825AE"/>
    <w:rsid w:val="0038288F"/>
    <w:rsid w:val="003844CA"/>
    <w:rsid w:val="00385625"/>
    <w:rsid w:val="003857F7"/>
    <w:rsid w:val="0038685C"/>
    <w:rsid w:val="003873FC"/>
    <w:rsid w:val="0039030A"/>
    <w:rsid w:val="00391EA3"/>
    <w:rsid w:val="00393712"/>
    <w:rsid w:val="00393767"/>
    <w:rsid w:val="00394DDA"/>
    <w:rsid w:val="00395041"/>
    <w:rsid w:val="003955CB"/>
    <w:rsid w:val="003956CC"/>
    <w:rsid w:val="00395E09"/>
    <w:rsid w:val="003A049A"/>
    <w:rsid w:val="003A0C83"/>
    <w:rsid w:val="003A1AE8"/>
    <w:rsid w:val="003A1C0A"/>
    <w:rsid w:val="003A1E68"/>
    <w:rsid w:val="003A1F55"/>
    <w:rsid w:val="003A2EAA"/>
    <w:rsid w:val="003A51D6"/>
    <w:rsid w:val="003A57DE"/>
    <w:rsid w:val="003A6726"/>
    <w:rsid w:val="003A6BC8"/>
    <w:rsid w:val="003A6E26"/>
    <w:rsid w:val="003A72DD"/>
    <w:rsid w:val="003B0199"/>
    <w:rsid w:val="003B0E1B"/>
    <w:rsid w:val="003B11EB"/>
    <w:rsid w:val="003B2837"/>
    <w:rsid w:val="003B4413"/>
    <w:rsid w:val="003B5F2B"/>
    <w:rsid w:val="003B6156"/>
    <w:rsid w:val="003B64EE"/>
    <w:rsid w:val="003B7259"/>
    <w:rsid w:val="003C0293"/>
    <w:rsid w:val="003C17DC"/>
    <w:rsid w:val="003C2BD4"/>
    <w:rsid w:val="003C2BEC"/>
    <w:rsid w:val="003C2F53"/>
    <w:rsid w:val="003C3767"/>
    <w:rsid w:val="003C5020"/>
    <w:rsid w:val="003C55D9"/>
    <w:rsid w:val="003C6C24"/>
    <w:rsid w:val="003D0233"/>
    <w:rsid w:val="003D1BA0"/>
    <w:rsid w:val="003D2801"/>
    <w:rsid w:val="003D2824"/>
    <w:rsid w:val="003D2D42"/>
    <w:rsid w:val="003D3277"/>
    <w:rsid w:val="003D48F1"/>
    <w:rsid w:val="003D77CF"/>
    <w:rsid w:val="003E08B3"/>
    <w:rsid w:val="003E0F74"/>
    <w:rsid w:val="003E13D4"/>
    <w:rsid w:val="003E1995"/>
    <w:rsid w:val="003E1AA1"/>
    <w:rsid w:val="003E1E2F"/>
    <w:rsid w:val="003E221A"/>
    <w:rsid w:val="003E30D8"/>
    <w:rsid w:val="003E39E7"/>
    <w:rsid w:val="003E5F60"/>
    <w:rsid w:val="003E762E"/>
    <w:rsid w:val="003F009C"/>
    <w:rsid w:val="003F2277"/>
    <w:rsid w:val="003F4457"/>
    <w:rsid w:val="003F48DF"/>
    <w:rsid w:val="003F64E1"/>
    <w:rsid w:val="003F7E87"/>
    <w:rsid w:val="00400A4F"/>
    <w:rsid w:val="0040194C"/>
    <w:rsid w:val="0040507E"/>
    <w:rsid w:val="00405A80"/>
    <w:rsid w:val="0041070B"/>
    <w:rsid w:val="0041089F"/>
    <w:rsid w:val="00411004"/>
    <w:rsid w:val="0041192F"/>
    <w:rsid w:val="004121B2"/>
    <w:rsid w:val="004124F9"/>
    <w:rsid w:val="004149DD"/>
    <w:rsid w:val="004153A3"/>
    <w:rsid w:val="004156FF"/>
    <w:rsid w:val="004206C7"/>
    <w:rsid w:val="00420C14"/>
    <w:rsid w:val="00425D34"/>
    <w:rsid w:val="004263D7"/>
    <w:rsid w:val="00427DBA"/>
    <w:rsid w:val="00431785"/>
    <w:rsid w:val="00432203"/>
    <w:rsid w:val="00433A88"/>
    <w:rsid w:val="00433D51"/>
    <w:rsid w:val="00435276"/>
    <w:rsid w:val="00437AA7"/>
    <w:rsid w:val="00441268"/>
    <w:rsid w:val="004413F8"/>
    <w:rsid w:val="00441B33"/>
    <w:rsid w:val="00443586"/>
    <w:rsid w:val="004446C0"/>
    <w:rsid w:val="0044482C"/>
    <w:rsid w:val="00444BA3"/>
    <w:rsid w:val="00445ADF"/>
    <w:rsid w:val="00445D45"/>
    <w:rsid w:val="00446B60"/>
    <w:rsid w:val="0044712E"/>
    <w:rsid w:val="00447DF5"/>
    <w:rsid w:val="00451601"/>
    <w:rsid w:val="0045259A"/>
    <w:rsid w:val="004536A0"/>
    <w:rsid w:val="00454710"/>
    <w:rsid w:val="004554D1"/>
    <w:rsid w:val="00456038"/>
    <w:rsid w:val="00457476"/>
    <w:rsid w:val="00457D25"/>
    <w:rsid w:val="00457DB5"/>
    <w:rsid w:val="00457E78"/>
    <w:rsid w:val="004601F8"/>
    <w:rsid w:val="0046201E"/>
    <w:rsid w:val="00463314"/>
    <w:rsid w:val="00464D65"/>
    <w:rsid w:val="004655A4"/>
    <w:rsid w:val="00466F2E"/>
    <w:rsid w:val="0046784D"/>
    <w:rsid w:val="0047047F"/>
    <w:rsid w:val="0047177A"/>
    <w:rsid w:val="00471811"/>
    <w:rsid w:val="00471B19"/>
    <w:rsid w:val="00471CDF"/>
    <w:rsid w:val="00473943"/>
    <w:rsid w:val="00473BF9"/>
    <w:rsid w:val="00474DD8"/>
    <w:rsid w:val="00476DA1"/>
    <w:rsid w:val="00476FAB"/>
    <w:rsid w:val="004802E6"/>
    <w:rsid w:val="00483A2F"/>
    <w:rsid w:val="00483F01"/>
    <w:rsid w:val="00483F1E"/>
    <w:rsid w:val="004841E4"/>
    <w:rsid w:val="00484B31"/>
    <w:rsid w:val="00484EEF"/>
    <w:rsid w:val="004866CA"/>
    <w:rsid w:val="00486C98"/>
    <w:rsid w:val="0049011F"/>
    <w:rsid w:val="00490A04"/>
    <w:rsid w:val="00490E3B"/>
    <w:rsid w:val="00493B37"/>
    <w:rsid w:val="004941A3"/>
    <w:rsid w:val="00494983"/>
    <w:rsid w:val="00494B3B"/>
    <w:rsid w:val="00495C22"/>
    <w:rsid w:val="00495E0C"/>
    <w:rsid w:val="00496733"/>
    <w:rsid w:val="00496DA6"/>
    <w:rsid w:val="00497D41"/>
    <w:rsid w:val="00497F07"/>
    <w:rsid w:val="004A0C17"/>
    <w:rsid w:val="004A1A7E"/>
    <w:rsid w:val="004A1B61"/>
    <w:rsid w:val="004A2D39"/>
    <w:rsid w:val="004A35C7"/>
    <w:rsid w:val="004A40A6"/>
    <w:rsid w:val="004A40F0"/>
    <w:rsid w:val="004A42BF"/>
    <w:rsid w:val="004A49A7"/>
    <w:rsid w:val="004A5891"/>
    <w:rsid w:val="004A7ADA"/>
    <w:rsid w:val="004B1376"/>
    <w:rsid w:val="004B1422"/>
    <w:rsid w:val="004B2A8F"/>
    <w:rsid w:val="004B369E"/>
    <w:rsid w:val="004B6927"/>
    <w:rsid w:val="004B6AEE"/>
    <w:rsid w:val="004B7551"/>
    <w:rsid w:val="004B7EE7"/>
    <w:rsid w:val="004C06A0"/>
    <w:rsid w:val="004C0E34"/>
    <w:rsid w:val="004C1BFE"/>
    <w:rsid w:val="004C41C0"/>
    <w:rsid w:val="004C455A"/>
    <w:rsid w:val="004C4758"/>
    <w:rsid w:val="004C47A4"/>
    <w:rsid w:val="004C49A5"/>
    <w:rsid w:val="004C4E66"/>
    <w:rsid w:val="004D0094"/>
    <w:rsid w:val="004D06B3"/>
    <w:rsid w:val="004D174D"/>
    <w:rsid w:val="004D2F8B"/>
    <w:rsid w:val="004D6427"/>
    <w:rsid w:val="004D7093"/>
    <w:rsid w:val="004E0236"/>
    <w:rsid w:val="004E12C1"/>
    <w:rsid w:val="004E1E8F"/>
    <w:rsid w:val="004E2FB8"/>
    <w:rsid w:val="004E35BD"/>
    <w:rsid w:val="004E5779"/>
    <w:rsid w:val="004E5B8D"/>
    <w:rsid w:val="004E6288"/>
    <w:rsid w:val="004E67D4"/>
    <w:rsid w:val="004E6EE6"/>
    <w:rsid w:val="004E7CC2"/>
    <w:rsid w:val="004F02C7"/>
    <w:rsid w:val="004F0924"/>
    <w:rsid w:val="004F0A99"/>
    <w:rsid w:val="004F2CD5"/>
    <w:rsid w:val="004F42B9"/>
    <w:rsid w:val="004F54D3"/>
    <w:rsid w:val="004F7341"/>
    <w:rsid w:val="004F7CF2"/>
    <w:rsid w:val="00500EEB"/>
    <w:rsid w:val="0050168E"/>
    <w:rsid w:val="005016F6"/>
    <w:rsid w:val="00502263"/>
    <w:rsid w:val="005035AB"/>
    <w:rsid w:val="00503B93"/>
    <w:rsid w:val="0050476D"/>
    <w:rsid w:val="0050645D"/>
    <w:rsid w:val="00506DB6"/>
    <w:rsid w:val="00507CA0"/>
    <w:rsid w:val="005114AB"/>
    <w:rsid w:val="00511E29"/>
    <w:rsid w:val="00513C12"/>
    <w:rsid w:val="00513ED3"/>
    <w:rsid w:val="005142F1"/>
    <w:rsid w:val="00514B3B"/>
    <w:rsid w:val="00516A5E"/>
    <w:rsid w:val="00516AA6"/>
    <w:rsid w:val="005175FE"/>
    <w:rsid w:val="00517D81"/>
    <w:rsid w:val="00517E09"/>
    <w:rsid w:val="00520AB1"/>
    <w:rsid w:val="00520C3C"/>
    <w:rsid w:val="00520CBD"/>
    <w:rsid w:val="00521633"/>
    <w:rsid w:val="00522E80"/>
    <w:rsid w:val="0052422A"/>
    <w:rsid w:val="0052548F"/>
    <w:rsid w:val="005256E7"/>
    <w:rsid w:val="00531C26"/>
    <w:rsid w:val="00534DAF"/>
    <w:rsid w:val="00534F0B"/>
    <w:rsid w:val="00535A21"/>
    <w:rsid w:val="00535E95"/>
    <w:rsid w:val="00537034"/>
    <w:rsid w:val="00537296"/>
    <w:rsid w:val="00537600"/>
    <w:rsid w:val="0053765A"/>
    <w:rsid w:val="00537882"/>
    <w:rsid w:val="00537BB6"/>
    <w:rsid w:val="00540989"/>
    <w:rsid w:val="0054119A"/>
    <w:rsid w:val="00541937"/>
    <w:rsid w:val="00541A04"/>
    <w:rsid w:val="00542B11"/>
    <w:rsid w:val="00542CD8"/>
    <w:rsid w:val="00543090"/>
    <w:rsid w:val="00543632"/>
    <w:rsid w:val="005447B9"/>
    <w:rsid w:val="0054568F"/>
    <w:rsid w:val="00546338"/>
    <w:rsid w:val="0055020A"/>
    <w:rsid w:val="0055149C"/>
    <w:rsid w:val="00553D86"/>
    <w:rsid w:val="005541AA"/>
    <w:rsid w:val="00556308"/>
    <w:rsid w:val="00556AFA"/>
    <w:rsid w:val="00557D12"/>
    <w:rsid w:val="005600D2"/>
    <w:rsid w:val="005622EF"/>
    <w:rsid w:val="00564B46"/>
    <w:rsid w:val="005654E4"/>
    <w:rsid w:val="005657C1"/>
    <w:rsid w:val="00565A41"/>
    <w:rsid w:val="00566CD5"/>
    <w:rsid w:val="00567010"/>
    <w:rsid w:val="005709AD"/>
    <w:rsid w:val="00571C77"/>
    <w:rsid w:val="00572124"/>
    <w:rsid w:val="00572156"/>
    <w:rsid w:val="00572D2D"/>
    <w:rsid w:val="005746C8"/>
    <w:rsid w:val="0057513B"/>
    <w:rsid w:val="00575484"/>
    <w:rsid w:val="005766FE"/>
    <w:rsid w:val="00576A16"/>
    <w:rsid w:val="00576F13"/>
    <w:rsid w:val="00577D2F"/>
    <w:rsid w:val="00581081"/>
    <w:rsid w:val="00581B0F"/>
    <w:rsid w:val="0058293A"/>
    <w:rsid w:val="0058432D"/>
    <w:rsid w:val="005852F0"/>
    <w:rsid w:val="00585563"/>
    <w:rsid w:val="005868C6"/>
    <w:rsid w:val="00586E93"/>
    <w:rsid w:val="005901B3"/>
    <w:rsid w:val="00590267"/>
    <w:rsid w:val="005903B8"/>
    <w:rsid w:val="00590917"/>
    <w:rsid w:val="0059120E"/>
    <w:rsid w:val="00591691"/>
    <w:rsid w:val="005919D5"/>
    <w:rsid w:val="00591A53"/>
    <w:rsid w:val="00592690"/>
    <w:rsid w:val="00595074"/>
    <w:rsid w:val="00596484"/>
    <w:rsid w:val="00597A7F"/>
    <w:rsid w:val="00597CC2"/>
    <w:rsid w:val="005A1378"/>
    <w:rsid w:val="005A179D"/>
    <w:rsid w:val="005A24DE"/>
    <w:rsid w:val="005A2E92"/>
    <w:rsid w:val="005A311A"/>
    <w:rsid w:val="005A535F"/>
    <w:rsid w:val="005A591C"/>
    <w:rsid w:val="005A62DF"/>
    <w:rsid w:val="005A654C"/>
    <w:rsid w:val="005A7747"/>
    <w:rsid w:val="005A7E13"/>
    <w:rsid w:val="005B0013"/>
    <w:rsid w:val="005B0963"/>
    <w:rsid w:val="005B0DCC"/>
    <w:rsid w:val="005B21E1"/>
    <w:rsid w:val="005B3400"/>
    <w:rsid w:val="005B3BB6"/>
    <w:rsid w:val="005B41B0"/>
    <w:rsid w:val="005B496F"/>
    <w:rsid w:val="005B5413"/>
    <w:rsid w:val="005B541D"/>
    <w:rsid w:val="005B677D"/>
    <w:rsid w:val="005B6DCA"/>
    <w:rsid w:val="005C042A"/>
    <w:rsid w:val="005C0803"/>
    <w:rsid w:val="005C2150"/>
    <w:rsid w:val="005C3CFF"/>
    <w:rsid w:val="005C4CFB"/>
    <w:rsid w:val="005C50A3"/>
    <w:rsid w:val="005C6E59"/>
    <w:rsid w:val="005C7C78"/>
    <w:rsid w:val="005D0666"/>
    <w:rsid w:val="005D1008"/>
    <w:rsid w:val="005D1BE9"/>
    <w:rsid w:val="005D1FE1"/>
    <w:rsid w:val="005D64D2"/>
    <w:rsid w:val="005D6740"/>
    <w:rsid w:val="005D6C32"/>
    <w:rsid w:val="005E01A0"/>
    <w:rsid w:val="005E1994"/>
    <w:rsid w:val="005E1C5D"/>
    <w:rsid w:val="005E41AA"/>
    <w:rsid w:val="005E48F9"/>
    <w:rsid w:val="005E5C00"/>
    <w:rsid w:val="005E6C32"/>
    <w:rsid w:val="005E7456"/>
    <w:rsid w:val="005F04BD"/>
    <w:rsid w:val="005F0693"/>
    <w:rsid w:val="005F111D"/>
    <w:rsid w:val="005F1A77"/>
    <w:rsid w:val="005F30F0"/>
    <w:rsid w:val="005F36E5"/>
    <w:rsid w:val="005F4052"/>
    <w:rsid w:val="005F5920"/>
    <w:rsid w:val="005F5E17"/>
    <w:rsid w:val="005F70C0"/>
    <w:rsid w:val="005F71A7"/>
    <w:rsid w:val="006016C5"/>
    <w:rsid w:val="0060183A"/>
    <w:rsid w:val="00601E70"/>
    <w:rsid w:val="006032F8"/>
    <w:rsid w:val="00603864"/>
    <w:rsid w:val="00603C09"/>
    <w:rsid w:val="00604887"/>
    <w:rsid w:val="00605384"/>
    <w:rsid w:val="006059F3"/>
    <w:rsid w:val="00605E0C"/>
    <w:rsid w:val="006063A3"/>
    <w:rsid w:val="006071B9"/>
    <w:rsid w:val="00607B98"/>
    <w:rsid w:val="006106F7"/>
    <w:rsid w:val="006108D7"/>
    <w:rsid w:val="00610A95"/>
    <w:rsid w:val="00610CEC"/>
    <w:rsid w:val="00610EEB"/>
    <w:rsid w:val="00612BE8"/>
    <w:rsid w:val="00612EE3"/>
    <w:rsid w:val="00613CDE"/>
    <w:rsid w:val="00614410"/>
    <w:rsid w:val="006217D9"/>
    <w:rsid w:val="0062217D"/>
    <w:rsid w:val="00622339"/>
    <w:rsid w:val="0062268B"/>
    <w:rsid w:val="00622ACE"/>
    <w:rsid w:val="00623CFD"/>
    <w:rsid w:val="006259C1"/>
    <w:rsid w:val="00626118"/>
    <w:rsid w:val="00626464"/>
    <w:rsid w:val="00626B73"/>
    <w:rsid w:val="0062714F"/>
    <w:rsid w:val="0063013C"/>
    <w:rsid w:val="00630903"/>
    <w:rsid w:val="00631811"/>
    <w:rsid w:val="006318A9"/>
    <w:rsid w:val="00631A82"/>
    <w:rsid w:val="00632082"/>
    <w:rsid w:val="00632E5C"/>
    <w:rsid w:val="00634011"/>
    <w:rsid w:val="00634C40"/>
    <w:rsid w:val="00635C0F"/>
    <w:rsid w:val="00635C75"/>
    <w:rsid w:val="006360B4"/>
    <w:rsid w:val="00636332"/>
    <w:rsid w:val="006370CB"/>
    <w:rsid w:val="00640086"/>
    <w:rsid w:val="00640EB5"/>
    <w:rsid w:val="00642CD7"/>
    <w:rsid w:val="00642D65"/>
    <w:rsid w:val="00643F2F"/>
    <w:rsid w:val="006440D5"/>
    <w:rsid w:val="00645C1D"/>
    <w:rsid w:val="00645E49"/>
    <w:rsid w:val="00646357"/>
    <w:rsid w:val="0064724E"/>
    <w:rsid w:val="00651824"/>
    <w:rsid w:val="006536B5"/>
    <w:rsid w:val="00653CC6"/>
    <w:rsid w:val="00653EE7"/>
    <w:rsid w:val="00653FBC"/>
    <w:rsid w:val="00654478"/>
    <w:rsid w:val="00656476"/>
    <w:rsid w:val="00656C8A"/>
    <w:rsid w:val="006578C8"/>
    <w:rsid w:val="0065790B"/>
    <w:rsid w:val="00661ADE"/>
    <w:rsid w:val="006637C4"/>
    <w:rsid w:val="00663B05"/>
    <w:rsid w:val="0066784B"/>
    <w:rsid w:val="00670B6B"/>
    <w:rsid w:val="006719A5"/>
    <w:rsid w:val="00671DA1"/>
    <w:rsid w:val="006728E0"/>
    <w:rsid w:val="00674612"/>
    <w:rsid w:val="00674FDC"/>
    <w:rsid w:val="00676030"/>
    <w:rsid w:val="00677036"/>
    <w:rsid w:val="006831C3"/>
    <w:rsid w:val="0068321F"/>
    <w:rsid w:val="00683478"/>
    <w:rsid w:val="0068489D"/>
    <w:rsid w:val="00684E59"/>
    <w:rsid w:val="00685590"/>
    <w:rsid w:val="00685677"/>
    <w:rsid w:val="006869E1"/>
    <w:rsid w:val="00686BCF"/>
    <w:rsid w:val="00691864"/>
    <w:rsid w:val="00691F7E"/>
    <w:rsid w:val="006922FC"/>
    <w:rsid w:val="006925E0"/>
    <w:rsid w:val="00692EB2"/>
    <w:rsid w:val="00694C98"/>
    <w:rsid w:val="0069567D"/>
    <w:rsid w:val="006969A9"/>
    <w:rsid w:val="00696F98"/>
    <w:rsid w:val="006973FF"/>
    <w:rsid w:val="00697C8A"/>
    <w:rsid w:val="006A075B"/>
    <w:rsid w:val="006A0D6B"/>
    <w:rsid w:val="006A0E3D"/>
    <w:rsid w:val="006A17C3"/>
    <w:rsid w:val="006A2B20"/>
    <w:rsid w:val="006A2F1C"/>
    <w:rsid w:val="006A322A"/>
    <w:rsid w:val="006A3510"/>
    <w:rsid w:val="006A360F"/>
    <w:rsid w:val="006A3CE8"/>
    <w:rsid w:val="006A3F32"/>
    <w:rsid w:val="006A3FD7"/>
    <w:rsid w:val="006A478E"/>
    <w:rsid w:val="006A57C1"/>
    <w:rsid w:val="006A68BF"/>
    <w:rsid w:val="006A7122"/>
    <w:rsid w:val="006A7553"/>
    <w:rsid w:val="006B010E"/>
    <w:rsid w:val="006B0411"/>
    <w:rsid w:val="006B12AE"/>
    <w:rsid w:val="006B13F9"/>
    <w:rsid w:val="006B1746"/>
    <w:rsid w:val="006B1DBE"/>
    <w:rsid w:val="006B226C"/>
    <w:rsid w:val="006B2B03"/>
    <w:rsid w:val="006B3603"/>
    <w:rsid w:val="006B44B2"/>
    <w:rsid w:val="006B6970"/>
    <w:rsid w:val="006C04CE"/>
    <w:rsid w:val="006C0920"/>
    <w:rsid w:val="006C0E1C"/>
    <w:rsid w:val="006C3A80"/>
    <w:rsid w:val="006C4366"/>
    <w:rsid w:val="006C692B"/>
    <w:rsid w:val="006C7BEE"/>
    <w:rsid w:val="006D1716"/>
    <w:rsid w:val="006D1CA9"/>
    <w:rsid w:val="006D1E66"/>
    <w:rsid w:val="006D49E3"/>
    <w:rsid w:val="006D546D"/>
    <w:rsid w:val="006D60C8"/>
    <w:rsid w:val="006D60F2"/>
    <w:rsid w:val="006D751D"/>
    <w:rsid w:val="006E0CFB"/>
    <w:rsid w:val="006E3AD9"/>
    <w:rsid w:val="006E51F0"/>
    <w:rsid w:val="006E6814"/>
    <w:rsid w:val="006E695B"/>
    <w:rsid w:val="006E6F98"/>
    <w:rsid w:val="006E7381"/>
    <w:rsid w:val="006E7395"/>
    <w:rsid w:val="006F0307"/>
    <w:rsid w:val="006F24DA"/>
    <w:rsid w:val="006F3383"/>
    <w:rsid w:val="006F602B"/>
    <w:rsid w:val="006F66D6"/>
    <w:rsid w:val="006F6969"/>
    <w:rsid w:val="006F71F1"/>
    <w:rsid w:val="006F7F62"/>
    <w:rsid w:val="007000BA"/>
    <w:rsid w:val="00700AB8"/>
    <w:rsid w:val="0070392B"/>
    <w:rsid w:val="00703F8D"/>
    <w:rsid w:val="00704F64"/>
    <w:rsid w:val="00705494"/>
    <w:rsid w:val="007105E9"/>
    <w:rsid w:val="0071128C"/>
    <w:rsid w:val="00712571"/>
    <w:rsid w:val="00713893"/>
    <w:rsid w:val="00713ADD"/>
    <w:rsid w:val="00714D8B"/>
    <w:rsid w:val="00716A74"/>
    <w:rsid w:val="00717515"/>
    <w:rsid w:val="007175AB"/>
    <w:rsid w:val="0071765A"/>
    <w:rsid w:val="00717E0E"/>
    <w:rsid w:val="00722489"/>
    <w:rsid w:val="00722B32"/>
    <w:rsid w:val="00722BFA"/>
    <w:rsid w:val="00723058"/>
    <w:rsid w:val="007240B7"/>
    <w:rsid w:val="00724A97"/>
    <w:rsid w:val="00724C2A"/>
    <w:rsid w:val="00727CAD"/>
    <w:rsid w:val="00727E3E"/>
    <w:rsid w:val="00730CDD"/>
    <w:rsid w:val="00731249"/>
    <w:rsid w:val="00731391"/>
    <w:rsid w:val="00732250"/>
    <w:rsid w:val="0073391D"/>
    <w:rsid w:val="00734858"/>
    <w:rsid w:val="00735701"/>
    <w:rsid w:val="00735A08"/>
    <w:rsid w:val="00736EA8"/>
    <w:rsid w:val="007408D7"/>
    <w:rsid w:val="00741067"/>
    <w:rsid w:val="00741B22"/>
    <w:rsid w:val="007422F7"/>
    <w:rsid w:val="00743022"/>
    <w:rsid w:val="00744206"/>
    <w:rsid w:val="0074493B"/>
    <w:rsid w:val="00744F3B"/>
    <w:rsid w:val="00745861"/>
    <w:rsid w:val="00746C32"/>
    <w:rsid w:val="007472BB"/>
    <w:rsid w:val="007511A4"/>
    <w:rsid w:val="00752533"/>
    <w:rsid w:val="00753070"/>
    <w:rsid w:val="007532A7"/>
    <w:rsid w:val="0075370C"/>
    <w:rsid w:val="00754533"/>
    <w:rsid w:val="00754ABE"/>
    <w:rsid w:val="007556EE"/>
    <w:rsid w:val="00755B58"/>
    <w:rsid w:val="00761A1D"/>
    <w:rsid w:val="00762F76"/>
    <w:rsid w:val="00763404"/>
    <w:rsid w:val="007637BF"/>
    <w:rsid w:val="007642DE"/>
    <w:rsid w:val="007644F4"/>
    <w:rsid w:val="00765525"/>
    <w:rsid w:val="00765EF1"/>
    <w:rsid w:val="007669ED"/>
    <w:rsid w:val="00767E8A"/>
    <w:rsid w:val="00770A3A"/>
    <w:rsid w:val="00773344"/>
    <w:rsid w:val="00774399"/>
    <w:rsid w:val="007748A3"/>
    <w:rsid w:val="00775E1D"/>
    <w:rsid w:val="007764B2"/>
    <w:rsid w:val="00777D3C"/>
    <w:rsid w:val="00780308"/>
    <w:rsid w:val="00780A4E"/>
    <w:rsid w:val="007814F5"/>
    <w:rsid w:val="00781571"/>
    <w:rsid w:val="007818C9"/>
    <w:rsid w:val="00781DEB"/>
    <w:rsid w:val="007840E2"/>
    <w:rsid w:val="0078499A"/>
    <w:rsid w:val="00784D1B"/>
    <w:rsid w:val="00784F2A"/>
    <w:rsid w:val="007853E2"/>
    <w:rsid w:val="00786761"/>
    <w:rsid w:val="00787A72"/>
    <w:rsid w:val="00791C44"/>
    <w:rsid w:val="0079215B"/>
    <w:rsid w:val="00793E5C"/>
    <w:rsid w:val="007945FC"/>
    <w:rsid w:val="00794622"/>
    <w:rsid w:val="00794FDF"/>
    <w:rsid w:val="00795229"/>
    <w:rsid w:val="00795BFC"/>
    <w:rsid w:val="00796310"/>
    <w:rsid w:val="007965A2"/>
    <w:rsid w:val="00797609"/>
    <w:rsid w:val="00797D66"/>
    <w:rsid w:val="007A0738"/>
    <w:rsid w:val="007A2459"/>
    <w:rsid w:val="007A2994"/>
    <w:rsid w:val="007A2DFD"/>
    <w:rsid w:val="007A30D3"/>
    <w:rsid w:val="007A322D"/>
    <w:rsid w:val="007A38C8"/>
    <w:rsid w:val="007A4840"/>
    <w:rsid w:val="007A5D91"/>
    <w:rsid w:val="007A6D31"/>
    <w:rsid w:val="007A72C3"/>
    <w:rsid w:val="007A77FA"/>
    <w:rsid w:val="007B069B"/>
    <w:rsid w:val="007B08EB"/>
    <w:rsid w:val="007B14E7"/>
    <w:rsid w:val="007B1D53"/>
    <w:rsid w:val="007B1F70"/>
    <w:rsid w:val="007B306F"/>
    <w:rsid w:val="007B5F2D"/>
    <w:rsid w:val="007B600B"/>
    <w:rsid w:val="007B7B8D"/>
    <w:rsid w:val="007B7E6B"/>
    <w:rsid w:val="007C0F01"/>
    <w:rsid w:val="007C1291"/>
    <w:rsid w:val="007C1820"/>
    <w:rsid w:val="007C18BE"/>
    <w:rsid w:val="007C236A"/>
    <w:rsid w:val="007C2BCA"/>
    <w:rsid w:val="007C3406"/>
    <w:rsid w:val="007C3886"/>
    <w:rsid w:val="007C73CE"/>
    <w:rsid w:val="007C7DDD"/>
    <w:rsid w:val="007D02C4"/>
    <w:rsid w:val="007D05FE"/>
    <w:rsid w:val="007D2C51"/>
    <w:rsid w:val="007D3BD9"/>
    <w:rsid w:val="007D658C"/>
    <w:rsid w:val="007D73A9"/>
    <w:rsid w:val="007E0741"/>
    <w:rsid w:val="007E14B6"/>
    <w:rsid w:val="007E2053"/>
    <w:rsid w:val="007E27E0"/>
    <w:rsid w:val="007E343C"/>
    <w:rsid w:val="007E3B08"/>
    <w:rsid w:val="007E4ABC"/>
    <w:rsid w:val="007E557A"/>
    <w:rsid w:val="007E5D08"/>
    <w:rsid w:val="007E5F55"/>
    <w:rsid w:val="007E6A1C"/>
    <w:rsid w:val="007E6F06"/>
    <w:rsid w:val="007E6F2E"/>
    <w:rsid w:val="007E7626"/>
    <w:rsid w:val="007E7D95"/>
    <w:rsid w:val="007F003F"/>
    <w:rsid w:val="007F0257"/>
    <w:rsid w:val="007F0581"/>
    <w:rsid w:val="007F0D4F"/>
    <w:rsid w:val="007F0ED6"/>
    <w:rsid w:val="007F18B2"/>
    <w:rsid w:val="007F25FC"/>
    <w:rsid w:val="007F3D06"/>
    <w:rsid w:val="007F3D9F"/>
    <w:rsid w:val="007F4F40"/>
    <w:rsid w:val="007F57DD"/>
    <w:rsid w:val="007F72F9"/>
    <w:rsid w:val="007F78B2"/>
    <w:rsid w:val="007F7FDC"/>
    <w:rsid w:val="008001F2"/>
    <w:rsid w:val="008007CE"/>
    <w:rsid w:val="00800B34"/>
    <w:rsid w:val="00800FE4"/>
    <w:rsid w:val="00801A96"/>
    <w:rsid w:val="008040CC"/>
    <w:rsid w:val="00804A72"/>
    <w:rsid w:val="00806ED2"/>
    <w:rsid w:val="008076B0"/>
    <w:rsid w:val="00807B08"/>
    <w:rsid w:val="008104BD"/>
    <w:rsid w:val="008108C6"/>
    <w:rsid w:val="00813CA8"/>
    <w:rsid w:val="008141B3"/>
    <w:rsid w:val="008157E9"/>
    <w:rsid w:val="00815F73"/>
    <w:rsid w:val="0081799C"/>
    <w:rsid w:val="00817ED6"/>
    <w:rsid w:val="0082002B"/>
    <w:rsid w:val="00820943"/>
    <w:rsid w:val="008209D5"/>
    <w:rsid w:val="00820A85"/>
    <w:rsid w:val="00822297"/>
    <w:rsid w:val="00823CF3"/>
    <w:rsid w:val="0082475B"/>
    <w:rsid w:val="008259DA"/>
    <w:rsid w:val="008261A5"/>
    <w:rsid w:val="0082665A"/>
    <w:rsid w:val="008274EA"/>
    <w:rsid w:val="00827601"/>
    <w:rsid w:val="00827BA7"/>
    <w:rsid w:val="00827E51"/>
    <w:rsid w:val="00830B2A"/>
    <w:rsid w:val="00830BCB"/>
    <w:rsid w:val="0083164E"/>
    <w:rsid w:val="0083204F"/>
    <w:rsid w:val="00832F1B"/>
    <w:rsid w:val="00834F5A"/>
    <w:rsid w:val="0083605D"/>
    <w:rsid w:val="0083644F"/>
    <w:rsid w:val="008369D2"/>
    <w:rsid w:val="00837539"/>
    <w:rsid w:val="0084111E"/>
    <w:rsid w:val="0084155E"/>
    <w:rsid w:val="00841986"/>
    <w:rsid w:val="00841FBF"/>
    <w:rsid w:val="00844EEB"/>
    <w:rsid w:val="00845418"/>
    <w:rsid w:val="00846751"/>
    <w:rsid w:val="008469E2"/>
    <w:rsid w:val="00846D66"/>
    <w:rsid w:val="00847201"/>
    <w:rsid w:val="0085059F"/>
    <w:rsid w:val="00850998"/>
    <w:rsid w:val="00850BD8"/>
    <w:rsid w:val="008518F9"/>
    <w:rsid w:val="00851B3D"/>
    <w:rsid w:val="00851B43"/>
    <w:rsid w:val="00851BC7"/>
    <w:rsid w:val="00851D8C"/>
    <w:rsid w:val="00853556"/>
    <w:rsid w:val="008558BB"/>
    <w:rsid w:val="00855C57"/>
    <w:rsid w:val="0085660B"/>
    <w:rsid w:val="00856AD3"/>
    <w:rsid w:val="00857C39"/>
    <w:rsid w:val="0086209F"/>
    <w:rsid w:val="00863BA2"/>
    <w:rsid w:val="00864F79"/>
    <w:rsid w:val="00865AF4"/>
    <w:rsid w:val="00866434"/>
    <w:rsid w:val="008666C4"/>
    <w:rsid w:val="008667CD"/>
    <w:rsid w:val="00866F72"/>
    <w:rsid w:val="008670F9"/>
    <w:rsid w:val="008715DC"/>
    <w:rsid w:val="008726BB"/>
    <w:rsid w:val="00872FDE"/>
    <w:rsid w:val="00874113"/>
    <w:rsid w:val="00875D4F"/>
    <w:rsid w:val="00876F99"/>
    <w:rsid w:val="0087710F"/>
    <w:rsid w:val="008777FD"/>
    <w:rsid w:val="0088340B"/>
    <w:rsid w:val="008837A6"/>
    <w:rsid w:val="00883C00"/>
    <w:rsid w:val="00883EA6"/>
    <w:rsid w:val="00884DA6"/>
    <w:rsid w:val="00887F61"/>
    <w:rsid w:val="008902A7"/>
    <w:rsid w:val="00890686"/>
    <w:rsid w:val="00891EB6"/>
    <w:rsid w:val="00892795"/>
    <w:rsid w:val="00892F09"/>
    <w:rsid w:val="008931EB"/>
    <w:rsid w:val="008936D8"/>
    <w:rsid w:val="00893C39"/>
    <w:rsid w:val="00895413"/>
    <w:rsid w:val="008964F5"/>
    <w:rsid w:val="008974E6"/>
    <w:rsid w:val="00897BFF"/>
    <w:rsid w:val="008A1BF6"/>
    <w:rsid w:val="008A1D4E"/>
    <w:rsid w:val="008A215A"/>
    <w:rsid w:val="008A3098"/>
    <w:rsid w:val="008A34B4"/>
    <w:rsid w:val="008A4A9E"/>
    <w:rsid w:val="008A4D32"/>
    <w:rsid w:val="008A4E5F"/>
    <w:rsid w:val="008A5354"/>
    <w:rsid w:val="008A6B2F"/>
    <w:rsid w:val="008A6D2D"/>
    <w:rsid w:val="008A6E04"/>
    <w:rsid w:val="008B185E"/>
    <w:rsid w:val="008B1B6A"/>
    <w:rsid w:val="008B2657"/>
    <w:rsid w:val="008B3345"/>
    <w:rsid w:val="008B35AF"/>
    <w:rsid w:val="008B476F"/>
    <w:rsid w:val="008B4C98"/>
    <w:rsid w:val="008C00D9"/>
    <w:rsid w:val="008C0998"/>
    <w:rsid w:val="008C09D8"/>
    <w:rsid w:val="008C0AA6"/>
    <w:rsid w:val="008C0CCF"/>
    <w:rsid w:val="008C16C5"/>
    <w:rsid w:val="008C271F"/>
    <w:rsid w:val="008C2CC0"/>
    <w:rsid w:val="008C55DC"/>
    <w:rsid w:val="008D010B"/>
    <w:rsid w:val="008D0C9F"/>
    <w:rsid w:val="008D10A0"/>
    <w:rsid w:val="008D1EBE"/>
    <w:rsid w:val="008D2A48"/>
    <w:rsid w:val="008D413C"/>
    <w:rsid w:val="008D47FF"/>
    <w:rsid w:val="008D5B11"/>
    <w:rsid w:val="008D644D"/>
    <w:rsid w:val="008D6758"/>
    <w:rsid w:val="008D6F8A"/>
    <w:rsid w:val="008E0880"/>
    <w:rsid w:val="008E12AB"/>
    <w:rsid w:val="008E2DA3"/>
    <w:rsid w:val="008E3890"/>
    <w:rsid w:val="008E4528"/>
    <w:rsid w:val="008E56EC"/>
    <w:rsid w:val="008E5FE4"/>
    <w:rsid w:val="008E76EA"/>
    <w:rsid w:val="008F0008"/>
    <w:rsid w:val="008F040F"/>
    <w:rsid w:val="008F0936"/>
    <w:rsid w:val="008F112F"/>
    <w:rsid w:val="008F1990"/>
    <w:rsid w:val="008F1F9C"/>
    <w:rsid w:val="008F4E96"/>
    <w:rsid w:val="008F53DA"/>
    <w:rsid w:val="008F558C"/>
    <w:rsid w:val="008F5739"/>
    <w:rsid w:val="008F64C9"/>
    <w:rsid w:val="008F6755"/>
    <w:rsid w:val="008F6F0E"/>
    <w:rsid w:val="008F7139"/>
    <w:rsid w:val="008F73D5"/>
    <w:rsid w:val="008F7C6F"/>
    <w:rsid w:val="00900B50"/>
    <w:rsid w:val="00901559"/>
    <w:rsid w:val="00902353"/>
    <w:rsid w:val="0090341B"/>
    <w:rsid w:val="0090399D"/>
    <w:rsid w:val="00903F84"/>
    <w:rsid w:val="009040EA"/>
    <w:rsid w:val="00904B3E"/>
    <w:rsid w:val="00904E8D"/>
    <w:rsid w:val="00906043"/>
    <w:rsid w:val="009061D1"/>
    <w:rsid w:val="009075BC"/>
    <w:rsid w:val="00907ABB"/>
    <w:rsid w:val="009104D5"/>
    <w:rsid w:val="00910D9C"/>
    <w:rsid w:val="00911B48"/>
    <w:rsid w:val="0091217E"/>
    <w:rsid w:val="009135DA"/>
    <w:rsid w:val="00913688"/>
    <w:rsid w:val="00913EC0"/>
    <w:rsid w:val="00913F12"/>
    <w:rsid w:val="009142BD"/>
    <w:rsid w:val="00914607"/>
    <w:rsid w:val="0091461C"/>
    <w:rsid w:val="009149EA"/>
    <w:rsid w:val="00914C0E"/>
    <w:rsid w:val="00915F3F"/>
    <w:rsid w:val="00916493"/>
    <w:rsid w:val="00916C72"/>
    <w:rsid w:val="00917840"/>
    <w:rsid w:val="00917B5A"/>
    <w:rsid w:val="0092092E"/>
    <w:rsid w:val="00920DE1"/>
    <w:rsid w:val="009230C1"/>
    <w:rsid w:val="00923404"/>
    <w:rsid w:val="0092366D"/>
    <w:rsid w:val="00924615"/>
    <w:rsid w:val="00926537"/>
    <w:rsid w:val="00926CED"/>
    <w:rsid w:val="009277E2"/>
    <w:rsid w:val="00927C40"/>
    <w:rsid w:val="00927CC7"/>
    <w:rsid w:val="00931325"/>
    <w:rsid w:val="00932E0D"/>
    <w:rsid w:val="00933279"/>
    <w:rsid w:val="00933FEA"/>
    <w:rsid w:val="009342F0"/>
    <w:rsid w:val="00934B5D"/>
    <w:rsid w:val="009368F0"/>
    <w:rsid w:val="009376C6"/>
    <w:rsid w:val="00940189"/>
    <w:rsid w:val="00940BCE"/>
    <w:rsid w:val="009445A8"/>
    <w:rsid w:val="009448D0"/>
    <w:rsid w:val="009454FE"/>
    <w:rsid w:val="00946E32"/>
    <w:rsid w:val="00947EE3"/>
    <w:rsid w:val="0095003B"/>
    <w:rsid w:val="009502E4"/>
    <w:rsid w:val="009505C3"/>
    <w:rsid w:val="00951234"/>
    <w:rsid w:val="00952034"/>
    <w:rsid w:val="00953A7F"/>
    <w:rsid w:val="00953F0C"/>
    <w:rsid w:val="00954DA9"/>
    <w:rsid w:val="00955732"/>
    <w:rsid w:val="00955D06"/>
    <w:rsid w:val="00956AF2"/>
    <w:rsid w:val="00960113"/>
    <w:rsid w:val="00960609"/>
    <w:rsid w:val="009610B4"/>
    <w:rsid w:val="00964B9D"/>
    <w:rsid w:val="00965C29"/>
    <w:rsid w:val="00965F5A"/>
    <w:rsid w:val="009667AC"/>
    <w:rsid w:val="009677EB"/>
    <w:rsid w:val="0097000E"/>
    <w:rsid w:val="009701E3"/>
    <w:rsid w:val="009706FA"/>
    <w:rsid w:val="00971295"/>
    <w:rsid w:val="009733C6"/>
    <w:rsid w:val="009737C5"/>
    <w:rsid w:val="00973E36"/>
    <w:rsid w:val="00975792"/>
    <w:rsid w:val="0097622F"/>
    <w:rsid w:val="009774CD"/>
    <w:rsid w:val="009778D4"/>
    <w:rsid w:val="009802E5"/>
    <w:rsid w:val="0098075B"/>
    <w:rsid w:val="009809F0"/>
    <w:rsid w:val="00980C6B"/>
    <w:rsid w:val="00982171"/>
    <w:rsid w:val="0098262B"/>
    <w:rsid w:val="00982AB9"/>
    <w:rsid w:val="00984890"/>
    <w:rsid w:val="009873B0"/>
    <w:rsid w:val="00987B3C"/>
    <w:rsid w:val="00990BBB"/>
    <w:rsid w:val="00990FE2"/>
    <w:rsid w:val="00993D2E"/>
    <w:rsid w:val="00994FFB"/>
    <w:rsid w:val="009960A4"/>
    <w:rsid w:val="00996A63"/>
    <w:rsid w:val="009A1045"/>
    <w:rsid w:val="009A150A"/>
    <w:rsid w:val="009A2A51"/>
    <w:rsid w:val="009A465A"/>
    <w:rsid w:val="009A47E8"/>
    <w:rsid w:val="009A4A90"/>
    <w:rsid w:val="009A4DA4"/>
    <w:rsid w:val="009A5BB7"/>
    <w:rsid w:val="009B1239"/>
    <w:rsid w:val="009B2458"/>
    <w:rsid w:val="009B4107"/>
    <w:rsid w:val="009B4226"/>
    <w:rsid w:val="009B4421"/>
    <w:rsid w:val="009B4703"/>
    <w:rsid w:val="009B55D2"/>
    <w:rsid w:val="009B6021"/>
    <w:rsid w:val="009B7BE5"/>
    <w:rsid w:val="009C00E5"/>
    <w:rsid w:val="009C0759"/>
    <w:rsid w:val="009C14F1"/>
    <w:rsid w:val="009C1EF3"/>
    <w:rsid w:val="009C21FD"/>
    <w:rsid w:val="009C2C9F"/>
    <w:rsid w:val="009C326C"/>
    <w:rsid w:val="009C4B6B"/>
    <w:rsid w:val="009C52B6"/>
    <w:rsid w:val="009C54CD"/>
    <w:rsid w:val="009C5C27"/>
    <w:rsid w:val="009C6804"/>
    <w:rsid w:val="009C71FF"/>
    <w:rsid w:val="009C7939"/>
    <w:rsid w:val="009C7D1D"/>
    <w:rsid w:val="009D0804"/>
    <w:rsid w:val="009D0F97"/>
    <w:rsid w:val="009D10A9"/>
    <w:rsid w:val="009D1F32"/>
    <w:rsid w:val="009D2307"/>
    <w:rsid w:val="009D428C"/>
    <w:rsid w:val="009D4558"/>
    <w:rsid w:val="009D5184"/>
    <w:rsid w:val="009D5F04"/>
    <w:rsid w:val="009D6E31"/>
    <w:rsid w:val="009D71DD"/>
    <w:rsid w:val="009E0B82"/>
    <w:rsid w:val="009E1A38"/>
    <w:rsid w:val="009E23F7"/>
    <w:rsid w:val="009E3042"/>
    <w:rsid w:val="009E308E"/>
    <w:rsid w:val="009E3217"/>
    <w:rsid w:val="009E360D"/>
    <w:rsid w:val="009E3698"/>
    <w:rsid w:val="009E3F18"/>
    <w:rsid w:val="009E4B19"/>
    <w:rsid w:val="009E4F4F"/>
    <w:rsid w:val="009E678A"/>
    <w:rsid w:val="009F04FA"/>
    <w:rsid w:val="009F2ECA"/>
    <w:rsid w:val="009F4101"/>
    <w:rsid w:val="009F6E49"/>
    <w:rsid w:val="009F7379"/>
    <w:rsid w:val="00A01428"/>
    <w:rsid w:val="00A014A9"/>
    <w:rsid w:val="00A0168E"/>
    <w:rsid w:val="00A01747"/>
    <w:rsid w:val="00A0367C"/>
    <w:rsid w:val="00A03E64"/>
    <w:rsid w:val="00A04122"/>
    <w:rsid w:val="00A045E4"/>
    <w:rsid w:val="00A053A1"/>
    <w:rsid w:val="00A05E74"/>
    <w:rsid w:val="00A074A6"/>
    <w:rsid w:val="00A0757A"/>
    <w:rsid w:val="00A07946"/>
    <w:rsid w:val="00A1020B"/>
    <w:rsid w:val="00A13299"/>
    <w:rsid w:val="00A1378C"/>
    <w:rsid w:val="00A1690B"/>
    <w:rsid w:val="00A16C3A"/>
    <w:rsid w:val="00A202D3"/>
    <w:rsid w:val="00A2108D"/>
    <w:rsid w:val="00A21397"/>
    <w:rsid w:val="00A217DF"/>
    <w:rsid w:val="00A21918"/>
    <w:rsid w:val="00A22406"/>
    <w:rsid w:val="00A2314B"/>
    <w:rsid w:val="00A23EBE"/>
    <w:rsid w:val="00A242E7"/>
    <w:rsid w:val="00A24EC0"/>
    <w:rsid w:val="00A252B9"/>
    <w:rsid w:val="00A2604C"/>
    <w:rsid w:val="00A270FD"/>
    <w:rsid w:val="00A30E05"/>
    <w:rsid w:val="00A3337F"/>
    <w:rsid w:val="00A33D3C"/>
    <w:rsid w:val="00A33F01"/>
    <w:rsid w:val="00A35835"/>
    <w:rsid w:val="00A35A55"/>
    <w:rsid w:val="00A35EC0"/>
    <w:rsid w:val="00A365C1"/>
    <w:rsid w:val="00A36D08"/>
    <w:rsid w:val="00A36DAF"/>
    <w:rsid w:val="00A41EB9"/>
    <w:rsid w:val="00A42699"/>
    <w:rsid w:val="00A43756"/>
    <w:rsid w:val="00A438FB"/>
    <w:rsid w:val="00A4528D"/>
    <w:rsid w:val="00A456D3"/>
    <w:rsid w:val="00A45767"/>
    <w:rsid w:val="00A45F9C"/>
    <w:rsid w:val="00A46320"/>
    <w:rsid w:val="00A4786B"/>
    <w:rsid w:val="00A47DF1"/>
    <w:rsid w:val="00A47E5A"/>
    <w:rsid w:val="00A509F4"/>
    <w:rsid w:val="00A51578"/>
    <w:rsid w:val="00A51872"/>
    <w:rsid w:val="00A5222C"/>
    <w:rsid w:val="00A532DA"/>
    <w:rsid w:val="00A53591"/>
    <w:rsid w:val="00A55BDF"/>
    <w:rsid w:val="00A57628"/>
    <w:rsid w:val="00A6135C"/>
    <w:rsid w:val="00A61403"/>
    <w:rsid w:val="00A6206E"/>
    <w:rsid w:val="00A624D7"/>
    <w:rsid w:val="00A63E2D"/>
    <w:rsid w:val="00A65653"/>
    <w:rsid w:val="00A65793"/>
    <w:rsid w:val="00A6585E"/>
    <w:rsid w:val="00A67913"/>
    <w:rsid w:val="00A707CC"/>
    <w:rsid w:val="00A7084A"/>
    <w:rsid w:val="00A71001"/>
    <w:rsid w:val="00A7285A"/>
    <w:rsid w:val="00A72EED"/>
    <w:rsid w:val="00A747C0"/>
    <w:rsid w:val="00A74D51"/>
    <w:rsid w:val="00A753A9"/>
    <w:rsid w:val="00A7553E"/>
    <w:rsid w:val="00A81C1C"/>
    <w:rsid w:val="00A81FC2"/>
    <w:rsid w:val="00A82C69"/>
    <w:rsid w:val="00A8389E"/>
    <w:rsid w:val="00A84083"/>
    <w:rsid w:val="00A84CAE"/>
    <w:rsid w:val="00A85263"/>
    <w:rsid w:val="00A858ED"/>
    <w:rsid w:val="00A8593D"/>
    <w:rsid w:val="00A85AAC"/>
    <w:rsid w:val="00A8786F"/>
    <w:rsid w:val="00A90F4F"/>
    <w:rsid w:val="00A90F9B"/>
    <w:rsid w:val="00A92FCB"/>
    <w:rsid w:val="00A938E3"/>
    <w:rsid w:val="00A94264"/>
    <w:rsid w:val="00A94AC6"/>
    <w:rsid w:val="00A94F81"/>
    <w:rsid w:val="00AA2B9D"/>
    <w:rsid w:val="00AA3052"/>
    <w:rsid w:val="00AA4683"/>
    <w:rsid w:val="00AA4AD2"/>
    <w:rsid w:val="00AA4D01"/>
    <w:rsid w:val="00AA4D86"/>
    <w:rsid w:val="00AA5182"/>
    <w:rsid w:val="00AA655D"/>
    <w:rsid w:val="00AA6EBD"/>
    <w:rsid w:val="00AA7363"/>
    <w:rsid w:val="00AB00E7"/>
    <w:rsid w:val="00AB0505"/>
    <w:rsid w:val="00AB0AF8"/>
    <w:rsid w:val="00AB119D"/>
    <w:rsid w:val="00AB21EF"/>
    <w:rsid w:val="00AB22BC"/>
    <w:rsid w:val="00AB281B"/>
    <w:rsid w:val="00AB2A51"/>
    <w:rsid w:val="00AB4D49"/>
    <w:rsid w:val="00AB54DD"/>
    <w:rsid w:val="00AB68A9"/>
    <w:rsid w:val="00AB7118"/>
    <w:rsid w:val="00AB747A"/>
    <w:rsid w:val="00AC1D34"/>
    <w:rsid w:val="00AC29F5"/>
    <w:rsid w:val="00AC3A60"/>
    <w:rsid w:val="00AC56EE"/>
    <w:rsid w:val="00AC5A98"/>
    <w:rsid w:val="00AC5CBA"/>
    <w:rsid w:val="00AC6B08"/>
    <w:rsid w:val="00AD0C5F"/>
    <w:rsid w:val="00AD0E70"/>
    <w:rsid w:val="00AD7046"/>
    <w:rsid w:val="00AE0546"/>
    <w:rsid w:val="00AE08DE"/>
    <w:rsid w:val="00AE1832"/>
    <w:rsid w:val="00AE1B9C"/>
    <w:rsid w:val="00AE20E7"/>
    <w:rsid w:val="00AE2DB0"/>
    <w:rsid w:val="00AE6BCC"/>
    <w:rsid w:val="00AE77DC"/>
    <w:rsid w:val="00AF05C9"/>
    <w:rsid w:val="00AF1159"/>
    <w:rsid w:val="00AF433B"/>
    <w:rsid w:val="00AF467C"/>
    <w:rsid w:val="00AF503B"/>
    <w:rsid w:val="00AF529E"/>
    <w:rsid w:val="00AF52CE"/>
    <w:rsid w:val="00AF56F7"/>
    <w:rsid w:val="00AF6234"/>
    <w:rsid w:val="00AF6AB5"/>
    <w:rsid w:val="00AF6C7A"/>
    <w:rsid w:val="00B00F9D"/>
    <w:rsid w:val="00B01321"/>
    <w:rsid w:val="00B020CD"/>
    <w:rsid w:val="00B025D8"/>
    <w:rsid w:val="00B028C5"/>
    <w:rsid w:val="00B03108"/>
    <w:rsid w:val="00B03DA2"/>
    <w:rsid w:val="00B048C0"/>
    <w:rsid w:val="00B05540"/>
    <w:rsid w:val="00B05ACC"/>
    <w:rsid w:val="00B06EF4"/>
    <w:rsid w:val="00B0792D"/>
    <w:rsid w:val="00B1068C"/>
    <w:rsid w:val="00B10717"/>
    <w:rsid w:val="00B10DD5"/>
    <w:rsid w:val="00B10FD8"/>
    <w:rsid w:val="00B12424"/>
    <w:rsid w:val="00B12516"/>
    <w:rsid w:val="00B1408B"/>
    <w:rsid w:val="00B1512C"/>
    <w:rsid w:val="00B15C07"/>
    <w:rsid w:val="00B15EE1"/>
    <w:rsid w:val="00B16226"/>
    <w:rsid w:val="00B16679"/>
    <w:rsid w:val="00B1747E"/>
    <w:rsid w:val="00B1779A"/>
    <w:rsid w:val="00B21446"/>
    <w:rsid w:val="00B21AEE"/>
    <w:rsid w:val="00B229D0"/>
    <w:rsid w:val="00B22A9D"/>
    <w:rsid w:val="00B22C02"/>
    <w:rsid w:val="00B234D3"/>
    <w:rsid w:val="00B23B62"/>
    <w:rsid w:val="00B24477"/>
    <w:rsid w:val="00B247FD"/>
    <w:rsid w:val="00B24998"/>
    <w:rsid w:val="00B250F8"/>
    <w:rsid w:val="00B254D3"/>
    <w:rsid w:val="00B261DA"/>
    <w:rsid w:val="00B26354"/>
    <w:rsid w:val="00B27F7F"/>
    <w:rsid w:val="00B30272"/>
    <w:rsid w:val="00B30C9D"/>
    <w:rsid w:val="00B30EC8"/>
    <w:rsid w:val="00B3155C"/>
    <w:rsid w:val="00B3276E"/>
    <w:rsid w:val="00B32F89"/>
    <w:rsid w:val="00B33026"/>
    <w:rsid w:val="00B339B4"/>
    <w:rsid w:val="00B3441F"/>
    <w:rsid w:val="00B36E9C"/>
    <w:rsid w:val="00B37047"/>
    <w:rsid w:val="00B376A7"/>
    <w:rsid w:val="00B377A1"/>
    <w:rsid w:val="00B409C1"/>
    <w:rsid w:val="00B41006"/>
    <w:rsid w:val="00B412D9"/>
    <w:rsid w:val="00B41597"/>
    <w:rsid w:val="00B425B3"/>
    <w:rsid w:val="00B42CB7"/>
    <w:rsid w:val="00B43757"/>
    <w:rsid w:val="00B448B5"/>
    <w:rsid w:val="00B4555B"/>
    <w:rsid w:val="00B4751B"/>
    <w:rsid w:val="00B47586"/>
    <w:rsid w:val="00B50FF7"/>
    <w:rsid w:val="00B516FF"/>
    <w:rsid w:val="00B51AD2"/>
    <w:rsid w:val="00B52534"/>
    <w:rsid w:val="00B52A28"/>
    <w:rsid w:val="00B56F4C"/>
    <w:rsid w:val="00B6149A"/>
    <w:rsid w:val="00B621EF"/>
    <w:rsid w:val="00B62719"/>
    <w:rsid w:val="00B63B41"/>
    <w:rsid w:val="00B64200"/>
    <w:rsid w:val="00B67DE5"/>
    <w:rsid w:val="00B67F40"/>
    <w:rsid w:val="00B70BBF"/>
    <w:rsid w:val="00B71419"/>
    <w:rsid w:val="00B722B3"/>
    <w:rsid w:val="00B728E5"/>
    <w:rsid w:val="00B73A5A"/>
    <w:rsid w:val="00B73A85"/>
    <w:rsid w:val="00B7441F"/>
    <w:rsid w:val="00B746B3"/>
    <w:rsid w:val="00B75AE9"/>
    <w:rsid w:val="00B7689B"/>
    <w:rsid w:val="00B77695"/>
    <w:rsid w:val="00B80C0C"/>
    <w:rsid w:val="00B81168"/>
    <w:rsid w:val="00B81E7D"/>
    <w:rsid w:val="00B81EAA"/>
    <w:rsid w:val="00B82674"/>
    <w:rsid w:val="00B82E5A"/>
    <w:rsid w:val="00B844DA"/>
    <w:rsid w:val="00B84ABE"/>
    <w:rsid w:val="00B861D8"/>
    <w:rsid w:val="00B86E3A"/>
    <w:rsid w:val="00B87694"/>
    <w:rsid w:val="00B901AC"/>
    <w:rsid w:val="00B9066D"/>
    <w:rsid w:val="00B916BF"/>
    <w:rsid w:val="00B92ACC"/>
    <w:rsid w:val="00B9453C"/>
    <w:rsid w:val="00B94848"/>
    <w:rsid w:val="00B96C03"/>
    <w:rsid w:val="00B96F69"/>
    <w:rsid w:val="00B978B1"/>
    <w:rsid w:val="00B978D9"/>
    <w:rsid w:val="00BA109E"/>
    <w:rsid w:val="00BA1438"/>
    <w:rsid w:val="00BA18D8"/>
    <w:rsid w:val="00BA2903"/>
    <w:rsid w:val="00BA392C"/>
    <w:rsid w:val="00BA3BA1"/>
    <w:rsid w:val="00BA4F09"/>
    <w:rsid w:val="00BA5454"/>
    <w:rsid w:val="00BA6A02"/>
    <w:rsid w:val="00BA745D"/>
    <w:rsid w:val="00BB2981"/>
    <w:rsid w:val="00BB29A8"/>
    <w:rsid w:val="00BB345A"/>
    <w:rsid w:val="00BB35DD"/>
    <w:rsid w:val="00BB5F4F"/>
    <w:rsid w:val="00BB74FA"/>
    <w:rsid w:val="00BC010B"/>
    <w:rsid w:val="00BC18D2"/>
    <w:rsid w:val="00BC297B"/>
    <w:rsid w:val="00BC2D75"/>
    <w:rsid w:val="00BC339D"/>
    <w:rsid w:val="00BC4DBE"/>
    <w:rsid w:val="00BC53AF"/>
    <w:rsid w:val="00BC73E3"/>
    <w:rsid w:val="00BC7663"/>
    <w:rsid w:val="00BC7AEE"/>
    <w:rsid w:val="00BD00BD"/>
    <w:rsid w:val="00BD0507"/>
    <w:rsid w:val="00BD0877"/>
    <w:rsid w:val="00BD0AF3"/>
    <w:rsid w:val="00BD11D6"/>
    <w:rsid w:val="00BD12CE"/>
    <w:rsid w:val="00BD22D0"/>
    <w:rsid w:val="00BD2F65"/>
    <w:rsid w:val="00BD3015"/>
    <w:rsid w:val="00BD4863"/>
    <w:rsid w:val="00BD5EB2"/>
    <w:rsid w:val="00BD661B"/>
    <w:rsid w:val="00BD7D70"/>
    <w:rsid w:val="00BD7FC8"/>
    <w:rsid w:val="00BE0035"/>
    <w:rsid w:val="00BE0CD2"/>
    <w:rsid w:val="00BE1441"/>
    <w:rsid w:val="00BE1631"/>
    <w:rsid w:val="00BE16C2"/>
    <w:rsid w:val="00BE18D2"/>
    <w:rsid w:val="00BE1D5B"/>
    <w:rsid w:val="00BE1E01"/>
    <w:rsid w:val="00BE2408"/>
    <w:rsid w:val="00BE2A4D"/>
    <w:rsid w:val="00BE3F73"/>
    <w:rsid w:val="00BE438F"/>
    <w:rsid w:val="00BE63E9"/>
    <w:rsid w:val="00BE65CC"/>
    <w:rsid w:val="00BE6620"/>
    <w:rsid w:val="00BE7CA8"/>
    <w:rsid w:val="00BF01D3"/>
    <w:rsid w:val="00BF159A"/>
    <w:rsid w:val="00BF1614"/>
    <w:rsid w:val="00BF17D8"/>
    <w:rsid w:val="00BF1B62"/>
    <w:rsid w:val="00BF29E4"/>
    <w:rsid w:val="00BF3BF9"/>
    <w:rsid w:val="00BF5601"/>
    <w:rsid w:val="00BF5730"/>
    <w:rsid w:val="00C0046E"/>
    <w:rsid w:val="00C011AD"/>
    <w:rsid w:val="00C015ED"/>
    <w:rsid w:val="00C01A04"/>
    <w:rsid w:val="00C02B7D"/>
    <w:rsid w:val="00C02BF8"/>
    <w:rsid w:val="00C036F8"/>
    <w:rsid w:val="00C07E02"/>
    <w:rsid w:val="00C07FAB"/>
    <w:rsid w:val="00C10920"/>
    <w:rsid w:val="00C1165C"/>
    <w:rsid w:val="00C1199B"/>
    <w:rsid w:val="00C1324C"/>
    <w:rsid w:val="00C1350B"/>
    <w:rsid w:val="00C1384E"/>
    <w:rsid w:val="00C1571C"/>
    <w:rsid w:val="00C159EF"/>
    <w:rsid w:val="00C16605"/>
    <w:rsid w:val="00C166EC"/>
    <w:rsid w:val="00C16FD3"/>
    <w:rsid w:val="00C17752"/>
    <w:rsid w:val="00C1792F"/>
    <w:rsid w:val="00C20502"/>
    <w:rsid w:val="00C21447"/>
    <w:rsid w:val="00C22192"/>
    <w:rsid w:val="00C222B0"/>
    <w:rsid w:val="00C22316"/>
    <w:rsid w:val="00C22729"/>
    <w:rsid w:val="00C2317E"/>
    <w:rsid w:val="00C248E5"/>
    <w:rsid w:val="00C259BC"/>
    <w:rsid w:val="00C26665"/>
    <w:rsid w:val="00C273C7"/>
    <w:rsid w:val="00C2743C"/>
    <w:rsid w:val="00C2783F"/>
    <w:rsid w:val="00C3076B"/>
    <w:rsid w:val="00C316BC"/>
    <w:rsid w:val="00C32235"/>
    <w:rsid w:val="00C32569"/>
    <w:rsid w:val="00C32953"/>
    <w:rsid w:val="00C33449"/>
    <w:rsid w:val="00C335E5"/>
    <w:rsid w:val="00C33752"/>
    <w:rsid w:val="00C33E40"/>
    <w:rsid w:val="00C34F7A"/>
    <w:rsid w:val="00C3592E"/>
    <w:rsid w:val="00C35F0E"/>
    <w:rsid w:val="00C3698D"/>
    <w:rsid w:val="00C36AF8"/>
    <w:rsid w:val="00C375CC"/>
    <w:rsid w:val="00C40F98"/>
    <w:rsid w:val="00C415D3"/>
    <w:rsid w:val="00C4251C"/>
    <w:rsid w:val="00C44580"/>
    <w:rsid w:val="00C450AA"/>
    <w:rsid w:val="00C45329"/>
    <w:rsid w:val="00C45718"/>
    <w:rsid w:val="00C47F37"/>
    <w:rsid w:val="00C500E8"/>
    <w:rsid w:val="00C5109F"/>
    <w:rsid w:val="00C513A3"/>
    <w:rsid w:val="00C51A3D"/>
    <w:rsid w:val="00C52B72"/>
    <w:rsid w:val="00C53149"/>
    <w:rsid w:val="00C53260"/>
    <w:rsid w:val="00C54EE5"/>
    <w:rsid w:val="00C602FD"/>
    <w:rsid w:val="00C60CEF"/>
    <w:rsid w:val="00C60DCD"/>
    <w:rsid w:val="00C62235"/>
    <w:rsid w:val="00C622BB"/>
    <w:rsid w:val="00C628A9"/>
    <w:rsid w:val="00C6324E"/>
    <w:rsid w:val="00C63B87"/>
    <w:rsid w:val="00C640A4"/>
    <w:rsid w:val="00C64D68"/>
    <w:rsid w:val="00C660C7"/>
    <w:rsid w:val="00C669F8"/>
    <w:rsid w:val="00C67205"/>
    <w:rsid w:val="00C719E6"/>
    <w:rsid w:val="00C71A35"/>
    <w:rsid w:val="00C71C1A"/>
    <w:rsid w:val="00C71F09"/>
    <w:rsid w:val="00C735DE"/>
    <w:rsid w:val="00C736C0"/>
    <w:rsid w:val="00C73B61"/>
    <w:rsid w:val="00C73FF5"/>
    <w:rsid w:val="00C76A91"/>
    <w:rsid w:val="00C801ED"/>
    <w:rsid w:val="00C813D0"/>
    <w:rsid w:val="00C8157B"/>
    <w:rsid w:val="00C81A32"/>
    <w:rsid w:val="00C81CB7"/>
    <w:rsid w:val="00C81E32"/>
    <w:rsid w:val="00C83844"/>
    <w:rsid w:val="00C8400E"/>
    <w:rsid w:val="00C842F3"/>
    <w:rsid w:val="00C84C13"/>
    <w:rsid w:val="00C85E26"/>
    <w:rsid w:val="00C866CB"/>
    <w:rsid w:val="00C86C42"/>
    <w:rsid w:val="00C86C65"/>
    <w:rsid w:val="00C904C6"/>
    <w:rsid w:val="00C9165A"/>
    <w:rsid w:val="00C9209D"/>
    <w:rsid w:val="00C921A0"/>
    <w:rsid w:val="00C9244C"/>
    <w:rsid w:val="00C925C3"/>
    <w:rsid w:val="00C92737"/>
    <w:rsid w:val="00C92928"/>
    <w:rsid w:val="00C9296C"/>
    <w:rsid w:val="00C92DA9"/>
    <w:rsid w:val="00C933C9"/>
    <w:rsid w:val="00C950AF"/>
    <w:rsid w:val="00C95A29"/>
    <w:rsid w:val="00C95F0A"/>
    <w:rsid w:val="00C960AE"/>
    <w:rsid w:val="00C97C4D"/>
    <w:rsid w:val="00CA0C04"/>
    <w:rsid w:val="00CA1790"/>
    <w:rsid w:val="00CA2914"/>
    <w:rsid w:val="00CA2C72"/>
    <w:rsid w:val="00CA2E82"/>
    <w:rsid w:val="00CA4E0C"/>
    <w:rsid w:val="00CB0CA5"/>
    <w:rsid w:val="00CB0DE1"/>
    <w:rsid w:val="00CB160E"/>
    <w:rsid w:val="00CB2F55"/>
    <w:rsid w:val="00CB3D86"/>
    <w:rsid w:val="00CB5EE3"/>
    <w:rsid w:val="00CB67DE"/>
    <w:rsid w:val="00CB6964"/>
    <w:rsid w:val="00CC006E"/>
    <w:rsid w:val="00CC05CF"/>
    <w:rsid w:val="00CC1CA8"/>
    <w:rsid w:val="00CC209B"/>
    <w:rsid w:val="00CC3302"/>
    <w:rsid w:val="00CC41B1"/>
    <w:rsid w:val="00CC4C4F"/>
    <w:rsid w:val="00CC66AE"/>
    <w:rsid w:val="00CC72C7"/>
    <w:rsid w:val="00CC7680"/>
    <w:rsid w:val="00CD0218"/>
    <w:rsid w:val="00CD143D"/>
    <w:rsid w:val="00CD151F"/>
    <w:rsid w:val="00CD1562"/>
    <w:rsid w:val="00CD1AF4"/>
    <w:rsid w:val="00CD4164"/>
    <w:rsid w:val="00CD4652"/>
    <w:rsid w:val="00CD4AB4"/>
    <w:rsid w:val="00CD687A"/>
    <w:rsid w:val="00CD6C76"/>
    <w:rsid w:val="00CE04C2"/>
    <w:rsid w:val="00CE49B3"/>
    <w:rsid w:val="00CE56D7"/>
    <w:rsid w:val="00CE5A5F"/>
    <w:rsid w:val="00CE5EBD"/>
    <w:rsid w:val="00CE60F8"/>
    <w:rsid w:val="00CE6548"/>
    <w:rsid w:val="00CE6578"/>
    <w:rsid w:val="00CF1243"/>
    <w:rsid w:val="00CF1770"/>
    <w:rsid w:val="00CF1B4F"/>
    <w:rsid w:val="00CF1FEA"/>
    <w:rsid w:val="00CF2592"/>
    <w:rsid w:val="00CF2948"/>
    <w:rsid w:val="00CF360E"/>
    <w:rsid w:val="00CF3F2F"/>
    <w:rsid w:val="00CF459A"/>
    <w:rsid w:val="00CF490B"/>
    <w:rsid w:val="00CF59B4"/>
    <w:rsid w:val="00CF5D66"/>
    <w:rsid w:val="00CF6983"/>
    <w:rsid w:val="00CF75AC"/>
    <w:rsid w:val="00D01082"/>
    <w:rsid w:val="00D01413"/>
    <w:rsid w:val="00D015DD"/>
    <w:rsid w:val="00D017F5"/>
    <w:rsid w:val="00D01868"/>
    <w:rsid w:val="00D05C62"/>
    <w:rsid w:val="00D063C0"/>
    <w:rsid w:val="00D06613"/>
    <w:rsid w:val="00D0709D"/>
    <w:rsid w:val="00D07A66"/>
    <w:rsid w:val="00D102A9"/>
    <w:rsid w:val="00D10506"/>
    <w:rsid w:val="00D1098B"/>
    <w:rsid w:val="00D10D6D"/>
    <w:rsid w:val="00D1291D"/>
    <w:rsid w:val="00D12C8D"/>
    <w:rsid w:val="00D12EB1"/>
    <w:rsid w:val="00D150DB"/>
    <w:rsid w:val="00D15932"/>
    <w:rsid w:val="00D16A28"/>
    <w:rsid w:val="00D16EF9"/>
    <w:rsid w:val="00D179EF"/>
    <w:rsid w:val="00D17AC0"/>
    <w:rsid w:val="00D17CF8"/>
    <w:rsid w:val="00D20E65"/>
    <w:rsid w:val="00D2148B"/>
    <w:rsid w:val="00D2448D"/>
    <w:rsid w:val="00D2480F"/>
    <w:rsid w:val="00D24961"/>
    <w:rsid w:val="00D24AB2"/>
    <w:rsid w:val="00D24F84"/>
    <w:rsid w:val="00D26455"/>
    <w:rsid w:val="00D27D1A"/>
    <w:rsid w:val="00D30092"/>
    <w:rsid w:val="00D31282"/>
    <w:rsid w:val="00D3129B"/>
    <w:rsid w:val="00D32113"/>
    <w:rsid w:val="00D32346"/>
    <w:rsid w:val="00D32BEF"/>
    <w:rsid w:val="00D33338"/>
    <w:rsid w:val="00D33DA2"/>
    <w:rsid w:val="00D3458F"/>
    <w:rsid w:val="00D345C5"/>
    <w:rsid w:val="00D35A86"/>
    <w:rsid w:val="00D35ED3"/>
    <w:rsid w:val="00D37582"/>
    <w:rsid w:val="00D40B37"/>
    <w:rsid w:val="00D40D8F"/>
    <w:rsid w:val="00D4195C"/>
    <w:rsid w:val="00D41EDC"/>
    <w:rsid w:val="00D41FA6"/>
    <w:rsid w:val="00D429BA"/>
    <w:rsid w:val="00D44C73"/>
    <w:rsid w:val="00D45AA5"/>
    <w:rsid w:val="00D46009"/>
    <w:rsid w:val="00D466A4"/>
    <w:rsid w:val="00D46814"/>
    <w:rsid w:val="00D4713B"/>
    <w:rsid w:val="00D47D48"/>
    <w:rsid w:val="00D50B46"/>
    <w:rsid w:val="00D51349"/>
    <w:rsid w:val="00D51366"/>
    <w:rsid w:val="00D51EB0"/>
    <w:rsid w:val="00D51FBB"/>
    <w:rsid w:val="00D5254C"/>
    <w:rsid w:val="00D53E18"/>
    <w:rsid w:val="00D53E31"/>
    <w:rsid w:val="00D55677"/>
    <w:rsid w:val="00D564DF"/>
    <w:rsid w:val="00D566A5"/>
    <w:rsid w:val="00D60495"/>
    <w:rsid w:val="00D60CD2"/>
    <w:rsid w:val="00D6110F"/>
    <w:rsid w:val="00D619FC"/>
    <w:rsid w:val="00D62E54"/>
    <w:rsid w:val="00D62F57"/>
    <w:rsid w:val="00D63468"/>
    <w:rsid w:val="00D6349C"/>
    <w:rsid w:val="00D63F84"/>
    <w:rsid w:val="00D64754"/>
    <w:rsid w:val="00D64C56"/>
    <w:rsid w:val="00D65F5A"/>
    <w:rsid w:val="00D6630C"/>
    <w:rsid w:val="00D66F54"/>
    <w:rsid w:val="00D7113F"/>
    <w:rsid w:val="00D716AB"/>
    <w:rsid w:val="00D7237B"/>
    <w:rsid w:val="00D73496"/>
    <w:rsid w:val="00D73E41"/>
    <w:rsid w:val="00D7403B"/>
    <w:rsid w:val="00D74C9D"/>
    <w:rsid w:val="00D74CA3"/>
    <w:rsid w:val="00D7556B"/>
    <w:rsid w:val="00D75981"/>
    <w:rsid w:val="00D75FF6"/>
    <w:rsid w:val="00D771B9"/>
    <w:rsid w:val="00D773EB"/>
    <w:rsid w:val="00D77EBC"/>
    <w:rsid w:val="00D826E4"/>
    <w:rsid w:val="00D82C3C"/>
    <w:rsid w:val="00D833F4"/>
    <w:rsid w:val="00D84542"/>
    <w:rsid w:val="00D8467B"/>
    <w:rsid w:val="00D84939"/>
    <w:rsid w:val="00D84A8E"/>
    <w:rsid w:val="00D853B0"/>
    <w:rsid w:val="00D859CF"/>
    <w:rsid w:val="00D86076"/>
    <w:rsid w:val="00D87F93"/>
    <w:rsid w:val="00D9064B"/>
    <w:rsid w:val="00D90DFA"/>
    <w:rsid w:val="00D9176D"/>
    <w:rsid w:val="00D919C3"/>
    <w:rsid w:val="00D93459"/>
    <w:rsid w:val="00D93958"/>
    <w:rsid w:val="00D9422D"/>
    <w:rsid w:val="00D9492F"/>
    <w:rsid w:val="00D95AD3"/>
    <w:rsid w:val="00DA0534"/>
    <w:rsid w:val="00DA0CD0"/>
    <w:rsid w:val="00DA0F3F"/>
    <w:rsid w:val="00DA15CA"/>
    <w:rsid w:val="00DA19BE"/>
    <w:rsid w:val="00DA2ADC"/>
    <w:rsid w:val="00DA2FD5"/>
    <w:rsid w:val="00DA3764"/>
    <w:rsid w:val="00DA4550"/>
    <w:rsid w:val="00DA4715"/>
    <w:rsid w:val="00DA51A4"/>
    <w:rsid w:val="00DA5412"/>
    <w:rsid w:val="00DA5566"/>
    <w:rsid w:val="00DA5BEF"/>
    <w:rsid w:val="00DA61DC"/>
    <w:rsid w:val="00DA72AC"/>
    <w:rsid w:val="00DB0AB6"/>
    <w:rsid w:val="00DB14CB"/>
    <w:rsid w:val="00DB525E"/>
    <w:rsid w:val="00DB6D6D"/>
    <w:rsid w:val="00DB743A"/>
    <w:rsid w:val="00DB745C"/>
    <w:rsid w:val="00DB765B"/>
    <w:rsid w:val="00DB782A"/>
    <w:rsid w:val="00DB7CDE"/>
    <w:rsid w:val="00DB7EA5"/>
    <w:rsid w:val="00DC028C"/>
    <w:rsid w:val="00DC0DB9"/>
    <w:rsid w:val="00DC35C6"/>
    <w:rsid w:val="00DC3DCC"/>
    <w:rsid w:val="00DC4E3A"/>
    <w:rsid w:val="00DC52C0"/>
    <w:rsid w:val="00DC59F9"/>
    <w:rsid w:val="00DC6EA1"/>
    <w:rsid w:val="00DD092E"/>
    <w:rsid w:val="00DD09A1"/>
    <w:rsid w:val="00DD1532"/>
    <w:rsid w:val="00DD17A2"/>
    <w:rsid w:val="00DD1C75"/>
    <w:rsid w:val="00DD2262"/>
    <w:rsid w:val="00DD24AE"/>
    <w:rsid w:val="00DD3CDB"/>
    <w:rsid w:val="00DD4022"/>
    <w:rsid w:val="00DD46CC"/>
    <w:rsid w:val="00DD5957"/>
    <w:rsid w:val="00DD6553"/>
    <w:rsid w:val="00DD6B57"/>
    <w:rsid w:val="00DD7218"/>
    <w:rsid w:val="00DE09B4"/>
    <w:rsid w:val="00DE0E35"/>
    <w:rsid w:val="00DE180F"/>
    <w:rsid w:val="00DE1E92"/>
    <w:rsid w:val="00DE1ED9"/>
    <w:rsid w:val="00DE35FA"/>
    <w:rsid w:val="00DE3C77"/>
    <w:rsid w:val="00DE3F01"/>
    <w:rsid w:val="00DE418D"/>
    <w:rsid w:val="00DE510C"/>
    <w:rsid w:val="00DE5A35"/>
    <w:rsid w:val="00DE5BBC"/>
    <w:rsid w:val="00DE6227"/>
    <w:rsid w:val="00DE6BA7"/>
    <w:rsid w:val="00DF0AC6"/>
    <w:rsid w:val="00DF0B25"/>
    <w:rsid w:val="00DF1D04"/>
    <w:rsid w:val="00DF206A"/>
    <w:rsid w:val="00DF257C"/>
    <w:rsid w:val="00DF25D9"/>
    <w:rsid w:val="00DF2FCA"/>
    <w:rsid w:val="00DF2FE9"/>
    <w:rsid w:val="00DF4AB2"/>
    <w:rsid w:val="00DF4E1C"/>
    <w:rsid w:val="00DF599E"/>
    <w:rsid w:val="00DF5A49"/>
    <w:rsid w:val="00DF6D10"/>
    <w:rsid w:val="00DF7666"/>
    <w:rsid w:val="00E00331"/>
    <w:rsid w:val="00E01395"/>
    <w:rsid w:val="00E01879"/>
    <w:rsid w:val="00E019C6"/>
    <w:rsid w:val="00E01FF8"/>
    <w:rsid w:val="00E0325D"/>
    <w:rsid w:val="00E03900"/>
    <w:rsid w:val="00E0399B"/>
    <w:rsid w:val="00E043F1"/>
    <w:rsid w:val="00E05539"/>
    <w:rsid w:val="00E063CA"/>
    <w:rsid w:val="00E10D10"/>
    <w:rsid w:val="00E10DCB"/>
    <w:rsid w:val="00E11071"/>
    <w:rsid w:val="00E11106"/>
    <w:rsid w:val="00E13E61"/>
    <w:rsid w:val="00E15C29"/>
    <w:rsid w:val="00E16C0C"/>
    <w:rsid w:val="00E16F6B"/>
    <w:rsid w:val="00E1766B"/>
    <w:rsid w:val="00E21503"/>
    <w:rsid w:val="00E2290C"/>
    <w:rsid w:val="00E23377"/>
    <w:rsid w:val="00E23DA9"/>
    <w:rsid w:val="00E24EE0"/>
    <w:rsid w:val="00E25017"/>
    <w:rsid w:val="00E2546C"/>
    <w:rsid w:val="00E254A8"/>
    <w:rsid w:val="00E2653D"/>
    <w:rsid w:val="00E30A15"/>
    <w:rsid w:val="00E30E61"/>
    <w:rsid w:val="00E31040"/>
    <w:rsid w:val="00E32076"/>
    <w:rsid w:val="00E327BF"/>
    <w:rsid w:val="00E32A08"/>
    <w:rsid w:val="00E32B80"/>
    <w:rsid w:val="00E32D53"/>
    <w:rsid w:val="00E32EEF"/>
    <w:rsid w:val="00E3310C"/>
    <w:rsid w:val="00E33838"/>
    <w:rsid w:val="00E34AED"/>
    <w:rsid w:val="00E35069"/>
    <w:rsid w:val="00E35CBA"/>
    <w:rsid w:val="00E36196"/>
    <w:rsid w:val="00E36C6C"/>
    <w:rsid w:val="00E36C98"/>
    <w:rsid w:val="00E40DCA"/>
    <w:rsid w:val="00E413B1"/>
    <w:rsid w:val="00E41A07"/>
    <w:rsid w:val="00E426D3"/>
    <w:rsid w:val="00E42E29"/>
    <w:rsid w:val="00E42E91"/>
    <w:rsid w:val="00E42FD9"/>
    <w:rsid w:val="00E44317"/>
    <w:rsid w:val="00E4447E"/>
    <w:rsid w:val="00E450A5"/>
    <w:rsid w:val="00E45C66"/>
    <w:rsid w:val="00E45CC3"/>
    <w:rsid w:val="00E50ADD"/>
    <w:rsid w:val="00E51FF3"/>
    <w:rsid w:val="00E53BA2"/>
    <w:rsid w:val="00E54937"/>
    <w:rsid w:val="00E5529C"/>
    <w:rsid w:val="00E558AD"/>
    <w:rsid w:val="00E5773C"/>
    <w:rsid w:val="00E57E98"/>
    <w:rsid w:val="00E62636"/>
    <w:rsid w:val="00E631B4"/>
    <w:rsid w:val="00E6330A"/>
    <w:rsid w:val="00E6352A"/>
    <w:rsid w:val="00E653AA"/>
    <w:rsid w:val="00E657EF"/>
    <w:rsid w:val="00E65CFA"/>
    <w:rsid w:val="00E66DB9"/>
    <w:rsid w:val="00E702DA"/>
    <w:rsid w:val="00E71785"/>
    <w:rsid w:val="00E72DAC"/>
    <w:rsid w:val="00E73088"/>
    <w:rsid w:val="00E73697"/>
    <w:rsid w:val="00E74F5F"/>
    <w:rsid w:val="00E75EEC"/>
    <w:rsid w:val="00E773F2"/>
    <w:rsid w:val="00E80BF6"/>
    <w:rsid w:val="00E80BFD"/>
    <w:rsid w:val="00E82EBE"/>
    <w:rsid w:val="00E83002"/>
    <w:rsid w:val="00E83028"/>
    <w:rsid w:val="00E839A7"/>
    <w:rsid w:val="00E84E13"/>
    <w:rsid w:val="00E86EB5"/>
    <w:rsid w:val="00E87DEC"/>
    <w:rsid w:val="00E911FA"/>
    <w:rsid w:val="00E91309"/>
    <w:rsid w:val="00E91342"/>
    <w:rsid w:val="00E93263"/>
    <w:rsid w:val="00E94D10"/>
    <w:rsid w:val="00E95381"/>
    <w:rsid w:val="00E9644F"/>
    <w:rsid w:val="00E965AA"/>
    <w:rsid w:val="00E97286"/>
    <w:rsid w:val="00EA1793"/>
    <w:rsid w:val="00EA344C"/>
    <w:rsid w:val="00EA3EF5"/>
    <w:rsid w:val="00EA5A53"/>
    <w:rsid w:val="00EA5F9B"/>
    <w:rsid w:val="00EA6069"/>
    <w:rsid w:val="00EA6EE2"/>
    <w:rsid w:val="00EA7F23"/>
    <w:rsid w:val="00EB00C5"/>
    <w:rsid w:val="00EB04CD"/>
    <w:rsid w:val="00EB358F"/>
    <w:rsid w:val="00EB4B82"/>
    <w:rsid w:val="00EB4E29"/>
    <w:rsid w:val="00EB5FC9"/>
    <w:rsid w:val="00EB7A92"/>
    <w:rsid w:val="00EC02A1"/>
    <w:rsid w:val="00EC03CF"/>
    <w:rsid w:val="00EC17F0"/>
    <w:rsid w:val="00EC1B32"/>
    <w:rsid w:val="00EC1E24"/>
    <w:rsid w:val="00EC2063"/>
    <w:rsid w:val="00EC56BE"/>
    <w:rsid w:val="00EC58D1"/>
    <w:rsid w:val="00EC5D45"/>
    <w:rsid w:val="00EC7182"/>
    <w:rsid w:val="00ED1378"/>
    <w:rsid w:val="00ED17CC"/>
    <w:rsid w:val="00ED23BD"/>
    <w:rsid w:val="00ED3568"/>
    <w:rsid w:val="00ED4F8C"/>
    <w:rsid w:val="00ED546D"/>
    <w:rsid w:val="00ED551D"/>
    <w:rsid w:val="00ED6D77"/>
    <w:rsid w:val="00ED7522"/>
    <w:rsid w:val="00ED7AAE"/>
    <w:rsid w:val="00EE049C"/>
    <w:rsid w:val="00EE0C5A"/>
    <w:rsid w:val="00EE28D1"/>
    <w:rsid w:val="00EE38F7"/>
    <w:rsid w:val="00EE4973"/>
    <w:rsid w:val="00EE4BBB"/>
    <w:rsid w:val="00EE59FC"/>
    <w:rsid w:val="00EE7284"/>
    <w:rsid w:val="00EF2333"/>
    <w:rsid w:val="00EF2352"/>
    <w:rsid w:val="00EF27E7"/>
    <w:rsid w:val="00EF3CDE"/>
    <w:rsid w:val="00EF419B"/>
    <w:rsid w:val="00EF5485"/>
    <w:rsid w:val="00EF63AD"/>
    <w:rsid w:val="00F00BEC"/>
    <w:rsid w:val="00F00C65"/>
    <w:rsid w:val="00F02DEE"/>
    <w:rsid w:val="00F0334F"/>
    <w:rsid w:val="00F045A8"/>
    <w:rsid w:val="00F04CCE"/>
    <w:rsid w:val="00F05243"/>
    <w:rsid w:val="00F0534B"/>
    <w:rsid w:val="00F0580A"/>
    <w:rsid w:val="00F10960"/>
    <w:rsid w:val="00F118AC"/>
    <w:rsid w:val="00F11C39"/>
    <w:rsid w:val="00F11F3E"/>
    <w:rsid w:val="00F1254A"/>
    <w:rsid w:val="00F12DD9"/>
    <w:rsid w:val="00F1617E"/>
    <w:rsid w:val="00F16A8E"/>
    <w:rsid w:val="00F172FD"/>
    <w:rsid w:val="00F17631"/>
    <w:rsid w:val="00F20354"/>
    <w:rsid w:val="00F20D12"/>
    <w:rsid w:val="00F21301"/>
    <w:rsid w:val="00F22CF0"/>
    <w:rsid w:val="00F22D3D"/>
    <w:rsid w:val="00F22F69"/>
    <w:rsid w:val="00F24F32"/>
    <w:rsid w:val="00F27830"/>
    <w:rsid w:val="00F27877"/>
    <w:rsid w:val="00F27F25"/>
    <w:rsid w:val="00F310D3"/>
    <w:rsid w:val="00F3160D"/>
    <w:rsid w:val="00F31BCC"/>
    <w:rsid w:val="00F323A7"/>
    <w:rsid w:val="00F35184"/>
    <w:rsid w:val="00F406D9"/>
    <w:rsid w:val="00F41E99"/>
    <w:rsid w:val="00F42091"/>
    <w:rsid w:val="00F43852"/>
    <w:rsid w:val="00F4496C"/>
    <w:rsid w:val="00F44B3D"/>
    <w:rsid w:val="00F452F9"/>
    <w:rsid w:val="00F45EF8"/>
    <w:rsid w:val="00F46ED5"/>
    <w:rsid w:val="00F47CDA"/>
    <w:rsid w:val="00F50971"/>
    <w:rsid w:val="00F52A53"/>
    <w:rsid w:val="00F542F8"/>
    <w:rsid w:val="00F54DDA"/>
    <w:rsid w:val="00F55352"/>
    <w:rsid w:val="00F55DF3"/>
    <w:rsid w:val="00F56AB6"/>
    <w:rsid w:val="00F56E3E"/>
    <w:rsid w:val="00F57A43"/>
    <w:rsid w:val="00F57C3A"/>
    <w:rsid w:val="00F60D09"/>
    <w:rsid w:val="00F622F2"/>
    <w:rsid w:val="00F627FF"/>
    <w:rsid w:val="00F629F9"/>
    <w:rsid w:val="00F63264"/>
    <w:rsid w:val="00F65369"/>
    <w:rsid w:val="00F65403"/>
    <w:rsid w:val="00F66716"/>
    <w:rsid w:val="00F66A7C"/>
    <w:rsid w:val="00F66E0D"/>
    <w:rsid w:val="00F67E36"/>
    <w:rsid w:val="00F700C7"/>
    <w:rsid w:val="00F702DF"/>
    <w:rsid w:val="00F71485"/>
    <w:rsid w:val="00F71B02"/>
    <w:rsid w:val="00F72558"/>
    <w:rsid w:val="00F72656"/>
    <w:rsid w:val="00F729DA"/>
    <w:rsid w:val="00F72DCB"/>
    <w:rsid w:val="00F72EFA"/>
    <w:rsid w:val="00F7309E"/>
    <w:rsid w:val="00F73B0B"/>
    <w:rsid w:val="00F742A9"/>
    <w:rsid w:val="00F74673"/>
    <w:rsid w:val="00F747C4"/>
    <w:rsid w:val="00F7549C"/>
    <w:rsid w:val="00F76099"/>
    <w:rsid w:val="00F76612"/>
    <w:rsid w:val="00F770C4"/>
    <w:rsid w:val="00F77B48"/>
    <w:rsid w:val="00F77B8B"/>
    <w:rsid w:val="00F80297"/>
    <w:rsid w:val="00F815D4"/>
    <w:rsid w:val="00F8185C"/>
    <w:rsid w:val="00F81A79"/>
    <w:rsid w:val="00F83E18"/>
    <w:rsid w:val="00F83E4E"/>
    <w:rsid w:val="00F847A8"/>
    <w:rsid w:val="00F85412"/>
    <w:rsid w:val="00F86303"/>
    <w:rsid w:val="00F8727C"/>
    <w:rsid w:val="00F87787"/>
    <w:rsid w:val="00F917CF"/>
    <w:rsid w:val="00F91C84"/>
    <w:rsid w:val="00F91D9B"/>
    <w:rsid w:val="00F940FE"/>
    <w:rsid w:val="00F94D03"/>
    <w:rsid w:val="00F955BA"/>
    <w:rsid w:val="00F95785"/>
    <w:rsid w:val="00F95A0A"/>
    <w:rsid w:val="00F96799"/>
    <w:rsid w:val="00FA1777"/>
    <w:rsid w:val="00FA2A8E"/>
    <w:rsid w:val="00FA2D89"/>
    <w:rsid w:val="00FA3735"/>
    <w:rsid w:val="00FA3AC5"/>
    <w:rsid w:val="00FA3ED9"/>
    <w:rsid w:val="00FA4448"/>
    <w:rsid w:val="00FA5FBA"/>
    <w:rsid w:val="00FA6195"/>
    <w:rsid w:val="00FB027A"/>
    <w:rsid w:val="00FB0470"/>
    <w:rsid w:val="00FB10B5"/>
    <w:rsid w:val="00FB190C"/>
    <w:rsid w:val="00FB270E"/>
    <w:rsid w:val="00FB2B92"/>
    <w:rsid w:val="00FB39DE"/>
    <w:rsid w:val="00FB423B"/>
    <w:rsid w:val="00FB6773"/>
    <w:rsid w:val="00FB7576"/>
    <w:rsid w:val="00FB7E8F"/>
    <w:rsid w:val="00FC0975"/>
    <w:rsid w:val="00FC1668"/>
    <w:rsid w:val="00FC1978"/>
    <w:rsid w:val="00FC2445"/>
    <w:rsid w:val="00FC3CA3"/>
    <w:rsid w:val="00FC3E74"/>
    <w:rsid w:val="00FC3EEB"/>
    <w:rsid w:val="00FC5A84"/>
    <w:rsid w:val="00FC6DEB"/>
    <w:rsid w:val="00FD1800"/>
    <w:rsid w:val="00FD28B0"/>
    <w:rsid w:val="00FD3045"/>
    <w:rsid w:val="00FD33A2"/>
    <w:rsid w:val="00FD3446"/>
    <w:rsid w:val="00FD38C0"/>
    <w:rsid w:val="00FD38E7"/>
    <w:rsid w:val="00FD3B79"/>
    <w:rsid w:val="00FD4085"/>
    <w:rsid w:val="00FD415C"/>
    <w:rsid w:val="00FD474F"/>
    <w:rsid w:val="00FD5EF4"/>
    <w:rsid w:val="00FD673D"/>
    <w:rsid w:val="00FD6966"/>
    <w:rsid w:val="00FD6AE0"/>
    <w:rsid w:val="00FD7A95"/>
    <w:rsid w:val="00FE0446"/>
    <w:rsid w:val="00FE0456"/>
    <w:rsid w:val="00FE18B3"/>
    <w:rsid w:val="00FE31B7"/>
    <w:rsid w:val="00FE39F3"/>
    <w:rsid w:val="00FE4532"/>
    <w:rsid w:val="00FE508B"/>
    <w:rsid w:val="00FE5372"/>
    <w:rsid w:val="00FE5C1D"/>
    <w:rsid w:val="00FE5EAA"/>
    <w:rsid w:val="00FE6196"/>
    <w:rsid w:val="00FF09D2"/>
    <w:rsid w:val="00FF15B3"/>
    <w:rsid w:val="00FF177E"/>
    <w:rsid w:val="00FF17ED"/>
    <w:rsid w:val="00FF2596"/>
    <w:rsid w:val="00FF5683"/>
    <w:rsid w:val="00FF62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2F575"/>
  <w15:chartTrackingRefBased/>
  <w15:docId w15:val="{01C005D1-AC9B-4FE3-A86D-225C76647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832"/>
    <w:pPr>
      <w:keepNext/>
      <w:keepLines/>
      <w:spacing w:after="0"/>
      <w:outlineLvl w:val="0"/>
    </w:pPr>
    <w:rPr>
      <w:rFonts w:eastAsiaTheme="majorEastAsia" w:cstheme="majorBidi"/>
      <w:b/>
      <w:caps/>
      <w:sz w:val="24"/>
      <w:szCs w:val="40"/>
    </w:rPr>
  </w:style>
  <w:style w:type="paragraph" w:styleId="Heading2">
    <w:name w:val="heading 2"/>
    <w:basedOn w:val="Normal"/>
    <w:next w:val="Normal"/>
    <w:link w:val="Heading2Char"/>
    <w:uiPriority w:val="9"/>
    <w:unhideWhenUsed/>
    <w:qFormat/>
    <w:rsid w:val="000555DC"/>
    <w:pPr>
      <w:keepNext/>
      <w:keepLines/>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rsid w:val="00EA6069"/>
    <w:pPr>
      <w:keepNext/>
      <w:keepLines/>
      <w:spacing w:before="160" w:after="80"/>
      <w:outlineLvl w:val="2"/>
    </w:pPr>
    <w:rPr>
      <w:rFonts w:eastAsiaTheme="majorEastAsia" w:cstheme="majorBidi"/>
      <w:b/>
      <w:i/>
      <w:sz w:val="24"/>
      <w:szCs w:val="28"/>
    </w:rPr>
  </w:style>
  <w:style w:type="paragraph" w:styleId="Heading4">
    <w:name w:val="heading 4"/>
    <w:basedOn w:val="Normal"/>
    <w:next w:val="Normal"/>
    <w:link w:val="Heading4Char"/>
    <w:uiPriority w:val="9"/>
    <w:semiHidden/>
    <w:unhideWhenUsed/>
    <w:qFormat/>
    <w:rsid w:val="00C71A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1A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1A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1A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1A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1A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832"/>
    <w:rPr>
      <w:rFonts w:eastAsiaTheme="majorEastAsia" w:cstheme="majorBidi"/>
      <w:b/>
      <w:caps/>
      <w:sz w:val="24"/>
      <w:szCs w:val="40"/>
    </w:rPr>
  </w:style>
  <w:style w:type="character" w:customStyle="1" w:styleId="Heading2Char">
    <w:name w:val="Heading 2 Char"/>
    <w:basedOn w:val="DefaultParagraphFont"/>
    <w:link w:val="Heading2"/>
    <w:uiPriority w:val="9"/>
    <w:rsid w:val="000555DC"/>
    <w:rPr>
      <w:rFonts w:eastAsiaTheme="majorEastAsia" w:cstheme="majorBidi"/>
      <w:b/>
      <w:sz w:val="24"/>
      <w:szCs w:val="32"/>
    </w:rPr>
  </w:style>
  <w:style w:type="character" w:customStyle="1" w:styleId="Heading3Char">
    <w:name w:val="Heading 3 Char"/>
    <w:basedOn w:val="DefaultParagraphFont"/>
    <w:link w:val="Heading3"/>
    <w:uiPriority w:val="9"/>
    <w:rsid w:val="00EA6069"/>
    <w:rPr>
      <w:rFonts w:eastAsiaTheme="majorEastAsia" w:cstheme="majorBidi"/>
      <w:b/>
      <w:i/>
      <w:sz w:val="24"/>
      <w:szCs w:val="28"/>
    </w:rPr>
  </w:style>
  <w:style w:type="character" w:customStyle="1" w:styleId="Heading4Char">
    <w:name w:val="Heading 4 Char"/>
    <w:basedOn w:val="DefaultParagraphFont"/>
    <w:link w:val="Heading4"/>
    <w:uiPriority w:val="9"/>
    <w:semiHidden/>
    <w:rsid w:val="00C71A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1A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1A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1A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1A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1A35"/>
    <w:rPr>
      <w:rFonts w:eastAsiaTheme="majorEastAsia" w:cstheme="majorBidi"/>
      <w:color w:val="272727" w:themeColor="text1" w:themeTint="D8"/>
    </w:rPr>
  </w:style>
  <w:style w:type="paragraph" w:styleId="Title">
    <w:name w:val="Title"/>
    <w:basedOn w:val="Normal"/>
    <w:next w:val="Normal"/>
    <w:link w:val="TitleChar"/>
    <w:uiPriority w:val="10"/>
    <w:qFormat/>
    <w:rsid w:val="002A0D1B"/>
    <w:pPr>
      <w:spacing w:after="8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A0D1B"/>
    <w:rPr>
      <w:rFonts w:eastAsiaTheme="majorEastAsia" w:cstheme="majorBidi"/>
      <w:b/>
      <w:spacing w:val="-10"/>
      <w:kern w:val="28"/>
      <w:sz w:val="32"/>
      <w:szCs w:val="56"/>
    </w:rPr>
  </w:style>
  <w:style w:type="paragraph" w:styleId="Subtitle">
    <w:name w:val="Subtitle"/>
    <w:basedOn w:val="Normal"/>
    <w:next w:val="Normal"/>
    <w:link w:val="SubtitleChar"/>
    <w:uiPriority w:val="11"/>
    <w:qFormat/>
    <w:rsid w:val="00C71A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1A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1A35"/>
    <w:pPr>
      <w:spacing w:before="160"/>
      <w:jc w:val="center"/>
    </w:pPr>
    <w:rPr>
      <w:i/>
      <w:iCs/>
      <w:color w:val="404040" w:themeColor="text1" w:themeTint="BF"/>
    </w:rPr>
  </w:style>
  <w:style w:type="character" w:customStyle="1" w:styleId="QuoteChar">
    <w:name w:val="Quote Char"/>
    <w:basedOn w:val="DefaultParagraphFont"/>
    <w:link w:val="Quote"/>
    <w:uiPriority w:val="29"/>
    <w:rsid w:val="00C71A35"/>
    <w:rPr>
      <w:i/>
      <w:iCs/>
      <w:color w:val="404040" w:themeColor="text1" w:themeTint="BF"/>
    </w:rPr>
  </w:style>
  <w:style w:type="paragraph" w:styleId="ListParagraph">
    <w:name w:val="List Paragraph"/>
    <w:basedOn w:val="Normal"/>
    <w:uiPriority w:val="34"/>
    <w:qFormat/>
    <w:rsid w:val="00C71A35"/>
    <w:pPr>
      <w:ind w:left="720"/>
      <w:contextualSpacing/>
    </w:pPr>
  </w:style>
  <w:style w:type="character" w:styleId="IntenseEmphasis">
    <w:name w:val="Intense Emphasis"/>
    <w:basedOn w:val="DefaultParagraphFont"/>
    <w:uiPriority w:val="21"/>
    <w:qFormat/>
    <w:rsid w:val="00C71A35"/>
    <w:rPr>
      <w:i/>
      <w:iCs/>
      <w:color w:val="0F4761" w:themeColor="accent1" w:themeShade="BF"/>
    </w:rPr>
  </w:style>
  <w:style w:type="paragraph" w:styleId="IntenseQuote">
    <w:name w:val="Intense Quote"/>
    <w:basedOn w:val="Normal"/>
    <w:next w:val="Normal"/>
    <w:link w:val="IntenseQuoteChar"/>
    <w:uiPriority w:val="30"/>
    <w:qFormat/>
    <w:rsid w:val="00C71A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1A35"/>
    <w:rPr>
      <w:i/>
      <w:iCs/>
      <w:color w:val="0F4761" w:themeColor="accent1" w:themeShade="BF"/>
    </w:rPr>
  </w:style>
  <w:style w:type="character" w:styleId="IntenseReference">
    <w:name w:val="Intense Reference"/>
    <w:basedOn w:val="DefaultParagraphFont"/>
    <w:uiPriority w:val="32"/>
    <w:qFormat/>
    <w:rsid w:val="00C71A35"/>
    <w:rPr>
      <w:b/>
      <w:bCs/>
      <w:smallCaps/>
      <w:color w:val="0F4761" w:themeColor="accent1" w:themeShade="BF"/>
      <w:spacing w:val="5"/>
    </w:rPr>
  </w:style>
  <w:style w:type="character" w:styleId="Hyperlink">
    <w:name w:val="Hyperlink"/>
    <w:basedOn w:val="DefaultParagraphFont"/>
    <w:uiPriority w:val="99"/>
    <w:unhideWhenUsed/>
    <w:rsid w:val="00BE16C2"/>
    <w:rPr>
      <w:color w:val="467886" w:themeColor="hyperlink"/>
      <w:u w:val="single"/>
    </w:rPr>
  </w:style>
  <w:style w:type="character" w:styleId="UnresolvedMention">
    <w:name w:val="Unresolved Mention"/>
    <w:basedOn w:val="DefaultParagraphFont"/>
    <w:uiPriority w:val="99"/>
    <w:semiHidden/>
    <w:unhideWhenUsed/>
    <w:rsid w:val="00BE16C2"/>
    <w:rPr>
      <w:color w:val="605E5C"/>
      <w:shd w:val="clear" w:color="auto" w:fill="E1DFDD"/>
    </w:rPr>
  </w:style>
  <w:style w:type="character" w:styleId="CommentReference">
    <w:name w:val="annotation reference"/>
    <w:basedOn w:val="DefaultParagraphFont"/>
    <w:uiPriority w:val="99"/>
    <w:semiHidden/>
    <w:unhideWhenUsed/>
    <w:rsid w:val="001F7489"/>
    <w:rPr>
      <w:sz w:val="16"/>
      <w:szCs w:val="16"/>
    </w:rPr>
  </w:style>
  <w:style w:type="paragraph" w:styleId="CommentText">
    <w:name w:val="annotation text"/>
    <w:basedOn w:val="Normal"/>
    <w:link w:val="CommentTextChar"/>
    <w:uiPriority w:val="99"/>
    <w:unhideWhenUsed/>
    <w:rsid w:val="001F7489"/>
    <w:pPr>
      <w:spacing w:line="240" w:lineRule="auto"/>
    </w:pPr>
    <w:rPr>
      <w:sz w:val="20"/>
      <w:szCs w:val="20"/>
    </w:rPr>
  </w:style>
  <w:style w:type="character" w:customStyle="1" w:styleId="CommentTextChar">
    <w:name w:val="Comment Text Char"/>
    <w:basedOn w:val="DefaultParagraphFont"/>
    <w:link w:val="CommentText"/>
    <w:uiPriority w:val="99"/>
    <w:rsid w:val="001F7489"/>
    <w:rPr>
      <w:sz w:val="20"/>
      <w:szCs w:val="20"/>
    </w:rPr>
  </w:style>
  <w:style w:type="paragraph" w:styleId="CommentSubject">
    <w:name w:val="annotation subject"/>
    <w:basedOn w:val="CommentText"/>
    <w:next w:val="CommentText"/>
    <w:link w:val="CommentSubjectChar"/>
    <w:uiPriority w:val="99"/>
    <w:semiHidden/>
    <w:unhideWhenUsed/>
    <w:rsid w:val="001F7489"/>
    <w:rPr>
      <w:b/>
      <w:bCs/>
    </w:rPr>
  </w:style>
  <w:style w:type="character" w:customStyle="1" w:styleId="CommentSubjectChar">
    <w:name w:val="Comment Subject Char"/>
    <w:basedOn w:val="CommentTextChar"/>
    <w:link w:val="CommentSubject"/>
    <w:uiPriority w:val="99"/>
    <w:semiHidden/>
    <w:rsid w:val="001F7489"/>
    <w:rPr>
      <w:b/>
      <w:bCs/>
      <w:sz w:val="20"/>
      <w:szCs w:val="20"/>
    </w:rPr>
  </w:style>
  <w:style w:type="paragraph" w:customStyle="1" w:styleId="msonormal0">
    <w:name w:val="msonormal"/>
    <w:basedOn w:val="Normal"/>
    <w:rsid w:val="00252A6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TMLPreformatted">
    <w:name w:val="HTML Preformatted"/>
    <w:basedOn w:val="Normal"/>
    <w:link w:val="HTMLPreformattedChar"/>
    <w:uiPriority w:val="99"/>
    <w:semiHidden/>
    <w:unhideWhenUsed/>
    <w:rsid w:val="00252A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252A6B"/>
    <w:rPr>
      <w:rFonts w:ascii="Courier New" w:eastAsia="Times New Roman" w:hAnsi="Courier New" w:cs="Courier New"/>
      <w:kern w:val="0"/>
      <w:sz w:val="20"/>
      <w:szCs w:val="20"/>
      <w14:ligatures w14:val="none"/>
    </w:rPr>
  </w:style>
  <w:style w:type="character" w:customStyle="1" w:styleId="adorn">
    <w:name w:val="adorn"/>
    <w:basedOn w:val="DefaultParagraphFont"/>
    <w:rsid w:val="00252A6B"/>
  </w:style>
  <w:style w:type="character" w:styleId="FollowedHyperlink">
    <w:name w:val="FollowedHyperlink"/>
    <w:basedOn w:val="DefaultParagraphFont"/>
    <w:uiPriority w:val="99"/>
    <w:semiHidden/>
    <w:unhideWhenUsed/>
    <w:rsid w:val="00252A6B"/>
    <w:rPr>
      <w:color w:val="800080"/>
      <w:u w:val="single"/>
    </w:rPr>
  </w:style>
  <w:style w:type="character" w:customStyle="1" w:styleId="ad-post-0">
    <w:name w:val="ad-post-0"/>
    <w:basedOn w:val="DefaultParagraphFont"/>
    <w:rsid w:val="00252A6B"/>
  </w:style>
  <w:style w:type="character" w:customStyle="1" w:styleId="ad-post-1">
    <w:name w:val="ad-post-1"/>
    <w:basedOn w:val="DefaultParagraphFont"/>
    <w:rsid w:val="00252A6B"/>
  </w:style>
  <w:style w:type="character" w:customStyle="1" w:styleId="ad-post-2">
    <w:name w:val="ad-post-2"/>
    <w:basedOn w:val="DefaultParagraphFont"/>
    <w:rsid w:val="00252A6B"/>
  </w:style>
  <w:style w:type="character" w:customStyle="1" w:styleId="ad-post-3">
    <w:name w:val="ad-post-3"/>
    <w:basedOn w:val="DefaultParagraphFont"/>
    <w:rsid w:val="00252A6B"/>
  </w:style>
  <w:style w:type="character" w:customStyle="1" w:styleId="ad-post-4">
    <w:name w:val="ad-post-4"/>
    <w:basedOn w:val="DefaultParagraphFont"/>
    <w:rsid w:val="00252A6B"/>
  </w:style>
  <w:style w:type="character" w:customStyle="1" w:styleId="ad-post-5">
    <w:name w:val="ad-post-5"/>
    <w:basedOn w:val="DefaultParagraphFont"/>
    <w:rsid w:val="00252A6B"/>
  </w:style>
  <w:style w:type="character" w:customStyle="1" w:styleId="ad-post-6">
    <w:name w:val="ad-post-6"/>
    <w:basedOn w:val="DefaultParagraphFont"/>
    <w:rsid w:val="00252A6B"/>
  </w:style>
  <w:style w:type="character" w:customStyle="1" w:styleId="ad-post-7">
    <w:name w:val="ad-post-7"/>
    <w:basedOn w:val="DefaultParagraphFont"/>
    <w:rsid w:val="00252A6B"/>
  </w:style>
  <w:style w:type="character" w:customStyle="1" w:styleId="ad-post-8">
    <w:name w:val="ad-post-8"/>
    <w:basedOn w:val="DefaultParagraphFont"/>
    <w:rsid w:val="00252A6B"/>
  </w:style>
  <w:style w:type="character" w:customStyle="1" w:styleId="ad-post-9">
    <w:name w:val="ad-post-9"/>
    <w:basedOn w:val="DefaultParagraphFont"/>
    <w:rsid w:val="00252A6B"/>
  </w:style>
  <w:style w:type="character" w:customStyle="1" w:styleId="ad-post-10">
    <w:name w:val="ad-post-10"/>
    <w:basedOn w:val="DefaultParagraphFont"/>
    <w:rsid w:val="00252A6B"/>
  </w:style>
  <w:style w:type="character" w:customStyle="1" w:styleId="ad-post-11">
    <w:name w:val="ad-post-11"/>
    <w:basedOn w:val="DefaultParagraphFont"/>
    <w:rsid w:val="00252A6B"/>
  </w:style>
  <w:style w:type="character" w:customStyle="1" w:styleId="ad-post-12">
    <w:name w:val="ad-post-12"/>
    <w:basedOn w:val="DefaultParagraphFont"/>
    <w:rsid w:val="00252A6B"/>
  </w:style>
  <w:style w:type="character" w:customStyle="1" w:styleId="ad-post-13">
    <w:name w:val="ad-post-13"/>
    <w:basedOn w:val="DefaultParagraphFont"/>
    <w:rsid w:val="00252A6B"/>
  </w:style>
  <w:style w:type="table" w:styleId="TableGrid">
    <w:name w:val="Table Grid"/>
    <w:basedOn w:val="TableNormal"/>
    <w:uiPriority w:val="39"/>
    <w:rsid w:val="007B0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8A1D4E"/>
    <w:pPr>
      <w:spacing w:after="0"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8A1D4E"/>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4-Accent1">
    <w:name w:val="Grid Table 4 Accent 1"/>
    <w:basedOn w:val="TableNormal"/>
    <w:uiPriority w:val="49"/>
    <w:rsid w:val="008A1D4E"/>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Header">
    <w:name w:val="header"/>
    <w:basedOn w:val="Normal"/>
    <w:link w:val="HeaderChar"/>
    <w:uiPriority w:val="99"/>
    <w:unhideWhenUsed/>
    <w:rsid w:val="00220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071C"/>
  </w:style>
  <w:style w:type="paragraph" w:styleId="Footer">
    <w:name w:val="footer"/>
    <w:basedOn w:val="Normal"/>
    <w:link w:val="FooterChar"/>
    <w:uiPriority w:val="99"/>
    <w:unhideWhenUsed/>
    <w:rsid w:val="002207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071C"/>
  </w:style>
  <w:style w:type="paragraph" w:styleId="Caption">
    <w:name w:val="caption"/>
    <w:basedOn w:val="Normal"/>
    <w:next w:val="Normal"/>
    <w:uiPriority w:val="35"/>
    <w:unhideWhenUsed/>
    <w:qFormat/>
    <w:rsid w:val="00D84A8E"/>
    <w:pPr>
      <w:spacing w:after="200" w:line="240" w:lineRule="auto"/>
    </w:pPr>
    <w:rPr>
      <w:i/>
      <w:iCs/>
      <w:color w:val="0E2841" w:themeColor="text2"/>
      <w:sz w:val="18"/>
      <w:szCs w:val="18"/>
    </w:rPr>
  </w:style>
  <w:style w:type="table" w:styleId="GridTable4">
    <w:name w:val="Grid Table 4"/>
    <w:basedOn w:val="TableNormal"/>
    <w:uiPriority w:val="49"/>
    <w:rsid w:val="00D73E4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537600"/>
    <w:pPr>
      <w:spacing w:after="0" w:line="240" w:lineRule="auto"/>
    </w:pPr>
  </w:style>
  <w:style w:type="table" w:styleId="GridTable1Light-Accent1">
    <w:name w:val="Grid Table 1 Light Accent 1"/>
    <w:basedOn w:val="TableNormal"/>
    <w:uiPriority w:val="46"/>
    <w:rsid w:val="005B541D"/>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5B541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5Dark-Accent1">
    <w:name w:val="Grid Table 5 Dark Accent 1"/>
    <w:basedOn w:val="TableNormal"/>
    <w:uiPriority w:val="50"/>
    <w:rsid w:val="005B54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7Colorful-Accent1">
    <w:name w:val="Grid Table 7 Colorful Accent 1"/>
    <w:basedOn w:val="TableNormal"/>
    <w:uiPriority w:val="52"/>
    <w:rsid w:val="00147D5D"/>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paragraph" w:customStyle="1" w:styleId="EndNoteBibliographyTitle">
    <w:name w:val="EndNote Bibliography Title"/>
    <w:basedOn w:val="Normal"/>
    <w:link w:val="EndNoteBibliographyTitleChar"/>
    <w:rsid w:val="00B1747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1747E"/>
    <w:rPr>
      <w:rFonts w:ascii="Aptos" w:hAnsi="Aptos"/>
      <w:noProof/>
    </w:rPr>
  </w:style>
  <w:style w:type="paragraph" w:customStyle="1" w:styleId="EndNoteBibliography">
    <w:name w:val="EndNote Bibliography"/>
    <w:basedOn w:val="Normal"/>
    <w:link w:val="EndNoteBibliographyChar"/>
    <w:rsid w:val="00B1747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B1747E"/>
    <w:rPr>
      <w:rFonts w:ascii="Aptos" w:hAnsi="Aptos"/>
      <w:noProof/>
    </w:rPr>
  </w:style>
  <w:style w:type="character" w:styleId="LineNumber">
    <w:name w:val="line number"/>
    <w:basedOn w:val="DefaultParagraphFont"/>
    <w:uiPriority w:val="99"/>
    <w:semiHidden/>
    <w:unhideWhenUsed/>
    <w:rsid w:val="00875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65569">
      <w:bodyDiv w:val="1"/>
      <w:marLeft w:val="0"/>
      <w:marRight w:val="0"/>
      <w:marTop w:val="0"/>
      <w:marBottom w:val="0"/>
      <w:divBdr>
        <w:top w:val="none" w:sz="0" w:space="0" w:color="auto"/>
        <w:left w:val="none" w:sz="0" w:space="0" w:color="auto"/>
        <w:bottom w:val="none" w:sz="0" w:space="0" w:color="auto"/>
        <w:right w:val="none" w:sz="0" w:space="0" w:color="auto"/>
      </w:divBdr>
    </w:div>
    <w:div w:id="71851957">
      <w:bodyDiv w:val="1"/>
      <w:marLeft w:val="0"/>
      <w:marRight w:val="0"/>
      <w:marTop w:val="0"/>
      <w:marBottom w:val="0"/>
      <w:divBdr>
        <w:top w:val="none" w:sz="0" w:space="0" w:color="auto"/>
        <w:left w:val="none" w:sz="0" w:space="0" w:color="auto"/>
        <w:bottom w:val="none" w:sz="0" w:space="0" w:color="auto"/>
        <w:right w:val="none" w:sz="0" w:space="0" w:color="auto"/>
      </w:divBdr>
    </w:div>
    <w:div w:id="78798634">
      <w:bodyDiv w:val="1"/>
      <w:marLeft w:val="0"/>
      <w:marRight w:val="0"/>
      <w:marTop w:val="0"/>
      <w:marBottom w:val="0"/>
      <w:divBdr>
        <w:top w:val="none" w:sz="0" w:space="0" w:color="auto"/>
        <w:left w:val="none" w:sz="0" w:space="0" w:color="auto"/>
        <w:bottom w:val="none" w:sz="0" w:space="0" w:color="auto"/>
        <w:right w:val="none" w:sz="0" w:space="0" w:color="auto"/>
      </w:divBdr>
    </w:div>
    <w:div w:id="88547040">
      <w:bodyDiv w:val="1"/>
      <w:marLeft w:val="0"/>
      <w:marRight w:val="0"/>
      <w:marTop w:val="0"/>
      <w:marBottom w:val="0"/>
      <w:divBdr>
        <w:top w:val="none" w:sz="0" w:space="0" w:color="auto"/>
        <w:left w:val="none" w:sz="0" w:space="0" w:color="auto"/>
        <w:bottom w:val="none" w:sz="0" w:space="0" w:color="auto"/>
        <w:right w:val="none" w:sz="0" w:space="0" w:color="auto"/>
      </w:divBdr>
    </w:div>
    <w:div w:id="110708743">
      <w:bodyDiv w:val="1"/>
      <w:marLeft w:val="0"/>
      <w:marRight w:val="0"/>
      <w:marTop w:val="0"/>
      <w:marBottom w:val="0"/>
      <w:divBdr>
        <w:top w:val="none" w:sz="0" w:space="0" w:color="auto"/>
        <w:left w:val="none" w:sz="0" w:space="0" w:color="auto"/>
        <w:bottom w:val="none" w:sz="0" w:space="0" w:color="auto"/>
        <w:right w:val="none" w:sz="0" w:space="0" w:color="auto"/>
      </w:divBdr>
    </w:div>
    <w:div w:id="112865989">
      <w:bodyDiv w:val="1"/>
      <w:marLeft w:val="0"/>
      <w:marRight w:val="0"/>
      <w:marTop w:val="0"/>
      <w:marBottom w:val="0"/>
      <w:divBdr>
        <w:top w:val="none" w:sz="0" w:space="0" w:color="auto"/>
        <w:left w:val="none" w:sz="0" w:space="0" w:color="auto"/>
        <w:bottom w:val="none" w:sz="0" w:space="0" w:color="auto"/>
        <w:right w:val="none" w:sz="0" w:space="0" w:color="auto"/>
      </w:divBdr>
    </w:div>
    <w:div w:id="132675247">
      <w:bodyDiv w:val="1"/>
      <w:marLeft w:val="0"/>
      <w:marRight w:val="0"/>
      <w:marTop w:val="0"/>
      <w:marBottom w:val="0"/>
      <w:divBdr>
        <w:top w:val="none" w:sz="0" w:space="0" w:color="auto"/>
        <w:left w:val="none" w:sz="0" w:space="0" w:color="auto"/>
        <w:bottom w:val="none" w:sz="0" w:space="0" w:color="auto"/>
        <w:right w:val="none" w:sz="0" w:space="0" w:color="auto"/>
      </w:divBdr>
    </w:div>
    <w:div w:id="139159388">
      <w:bodyDiv w:val="1"/>
      <w:marLeft w:val="0"/>
      <w:marRight w:val="0"/>
      <w:marTop w:val="0"/>
      <w:marBottom w:val="0"/>
      <w:divBdr>
        <w:top w:val="none" w:sz="0" w:space="0" w:color="auto"/>
        <w:left w:val="none" w:sz="0" w:space="0" w:color="auto"/>
        <w:bottom w:val="none" w:sz="0" w:space="0" w:color="auto"/>
        <w:right w:val="none" w:sz="0" w:space="0" w:color="auto"/>
      </w:divBdr>
    </w:div>
    <w:div w:id="149516598">
      <w:bodyDiv w:val="1"/>
      <w:marLeft w:val="0"/>
      <w:marRight w:val="0"/>
      <w:marTop w:val="0"/>
      <w:marBottom w:val="0"/>
      <w:divBdr>
        <w:top w:val="none" w:sz="0" w:space="0" w:color="auto"/>
        <w:left w:val="none" w:sz="0" w:space="0" w:color="auto"/>
        <w:bottom w:val="none" w:sz="0" w:space="0" w:color="auto"/>
        <w:right w:val="none" w:sz="0" w:space="0" w:color="auto"/>
      </w:divBdr>
    </w:div>
    <w:div w:id="160238337">
      <w:bodyDiv w:val="1"/>
      <w:marLeft w:val="0"/>
      <w:marRight w:val="0"/>
      <w:marTop w:val="0"/>
      <w:marBottom w:val="0"/>
      <w:divBdr>
        <w:top w:val="none" w:sz="0" w:space="0" w:color="auto"/>
        <w:left w:val="none" w:sz="0" w:space="0" w:color="auto"/>
        <w:bottom w:val="none" w:sz="0" w:space="0" w:color="auto"/>
        <w:right w:val="none" w:sz="0" w:space="0" w:color="auto"/>
      </w:divBdr>
    </w:div>
    <w:div w:id="219022781">
      <w:bodyDiv w:val="1"/>
      <w:marLeft w:val="0"/>
      <w:marRight w:val="0"/>
      <w:marTop w:val="0"/>
      <w:marBottom w:val="0"/>
      <w:divBdr>
        <w:top w:val="none" w:sz="0" w:space="0" w:color="auto"/>
        <w:left w:val="none" w:sz="0" w:space="0" w:color="auto"/>
        <w:bottom w:val="none" w:sz="0" w:space="0" w:color="auto"/>
        <w:right w:val="none" w:sz="0" w:space="0" w:color="auto"/>
      </w:divBdr>
    </w:div>
    <w:div w:id="244000440">
      <w:bodyDiv w:val="1"/>
      <w:marLeft w:val="0"/>
      <w:marRight w:val="0"/>
      <w:marTop w:val="0"/>
      <w:marBottom w:val="0"/>
      <w:divBdr>
        <w:top w:val="none" w:sz="0" w:space="0" w:color="auto"/>
        <w:left w:val="none" w:sz="0" w:space="0" w:color="auto"/>
        <w:bottom w:val="none" w:sz="0" w:space="0" w:color="auto"/>
        <w:right w:val="none" w:sz="0" w:space="0" w:color="auto"/>
      </w:divBdr>
    </w:div>
    <w:div w:id="305167876">
      <w:bodyDiv w:val="1"/>
      <w:marLeft w:val="0"/>
      <w:marRight w:val="0"/>
      <w:marTop w:val="0"/>
      <w:marBottom w:val="0"/>
      <w:divBdr>
        <w:top w:val="none" w:sz="0" w:space="0" w:color="auto"/>
        <w:left w:val="none" w:sz="0" w:space="0" w:color="auto"/>
        <w:bottom w:val="none" w:sz="0" w:space="0" w:color="auto"/>
        <w:right w:val="none" w:sz="0" w:space="0" w:color="auto"/>
      </w:divBdr>
    </w:div>
    <w:div w:id="313222496">
      <w:bodyDiv w:val="1"/>
      <w:marLeft w:val="0"/>
      <w:marRight w:val="0"/>
      <w:marTop w:val="0"/>
      <w:marBottom w:val="0"/>
      <w:divBdr>
        <w:top w:val="none" w:sz="0" w:space="0" w:color="auto"/>
        <w:left w:val="none" w:sz="0" w:space="0" w:color="auto"/>
        <w:bottom w:val="none" w:sz="0" w:space="0" w:color="auto"/>
        <w:right w:val="none" w:sz="0" w:space="0" w:color="auto"/>
      </w:divBdr>
    </w:div>
    <w:div w:id="330841640">
      <w:bodyDiv w:val="1"/>
      <w:marLeft w:val="0"/>
      <w:marRight w:val="0"/>
      <w:marTop w:val="0"/>
      <w:marBottom w:val="0"/>
      <w:divBdr>
        <w:top w:val="none" w:sz="0" w:space="0" w:color="auto"/>
        <w:left w:val="none" w:sz="0" w:space="0" w:color="auto"/>
        <w:bottom w:val="none" w:sz="0" w:space="0" w:color="auto"/>
        <w:right w:val="none" w:sz="0" w:space="0" w:color="auto"/>
      </w:divBdr>
    </w:div>
    <w:div w:id="336882759">
      <w:bodyDiv w:val="1"/>
      <w:marLeft w:val="0"/>
      <w:marRight w:val="0"/>
      <w:marTop w:val="0"/>
      <w:marBottom w:val="0"/>
      <w:divBdr>
        <w:top w:val="none" w:sz="0" w:space="0" w:color="auto"/>
        <w:left w:val="none" w:sz="0" w:space="0" w:color="auto"/>
        <w:bottom w:val="none" w:sz="0" w:space="0" w:color="auto"/>
        <w:right w:val="none" w:sz="0" w:space="0" w:color="auto"/>
      </w:divBdr>
    </w:div>
    <w:div w:id="353581050">
      <w:bodyDiv w:val="1"/>
      <w:marLeft w:val="0"/>
      <w:marRight w:val="0"/>
      <w:marTop w:val="0"/>
      <w:marBottom w:val="0"/>
      <w:divBdr>
        <w:top w:val="none" w:sz="0" w:space="0" w:color="auto"/>
        <w:left w:val="none" w:sz="0" w:space="0" w:color="auto"/>
        <w:bottom w:val="none" w:sz="0" w:space="0" w:color="auto"/>
        <w:right w:val="none" w:sz="0" w:space="0" w:color="auto"/>
      </w:divBdr>
    </w:div>
    <w:div w:id="373115138">
      <w:bodyDiv w:val="1"/>
      <w:marLeft w:val="0"/>
      <w:marRight w:val="0"/>
      <w:marTop w:val="0"/>
      <w:marBottom w:val="0"/>
      <w:divBdr>
        <w:top w:val="none" w:sz="0" w:space="0" w:color="auto"/>
        <w:left w:val="none" w:sz="0" w:space="0" w:color="auto"/>
        <w:bottom w:val="none" w:sz="0" w:space="0" w:color="auto"/>
        <w:right w:val="none" w:sz="0" w:space="0" w:color="auto"/>
      </w:divBdr>
    </w:div>
    <w:div w:id="390277385">
      <w:bodyDiv w:val="1"/>
      <w:marLeft w:val="0"/>
      <w:marRight w:val="0"/>
      <w:marTop w:val="0"/>
      <w:marBottom w:val="0"/>
      <w:divBdr>
        <w:top w:val="none" w:sz="0" w:space="0" w:color="auto"/>
        <w:left w:val="none" w:sz="0" w:space="0" w:color="auto"/>
        <w:bottom w:val="none" w:sz="0" w:space="0" w:color="auto"/>
        <w:right w:val="none" w:sz="0" w:space="0" w:color="auto"/>
      </w:divBdr>
    </w:div>
    <w:div w:id="405348626">
      <w:bodyDiv w:val="1"/>
      <w:marLeft w:val="0"/>
      <w:marRight w:val="0"/>
      <w:marTop w:val="0"/>
      <w:marBottom w:val="0"/>
      <w:divBdr>
        <w:top w:val="none" w:sz="0" w:space="0" w:color="auto"/>
        <w:left w:val="none" w:sz="0" w:space="0" w:color="auto"/>
        <w:bottom w:val="none" w:sz="0" w:space="0" w:color="auto"/>
        <w:right w:val="none" w:sz="0" w:space="0" w:color="auto"/>
      </w:divBdr>
    </w:div>
    <w:div w:id="407727491">
      <w:bodyDiv w:val="1"/>
      <w:marLeft w:val="0"/>
      <w:marRight w:val="0"/>
      <w:marTop w:val="0"/>
      <w:marBottom w:val="0"/>
      <w:divBdr>
        <w:top w:val="none" w:sz="0" w:space="0" w:color="auto"/>
        <w:left w:val="none" w:sz="0" w:space="0" w:color="auto"/>
        <w:bottom w:val="none" w:sz="0" w:space="0" w:color="auto"/>
        <w:right w:val="none" w:sz="0" w:space="0" w:color="auto"/>
      </w:divBdr>
    </w:div>
    <w:div w:id="425737234">
      <w:bodyDiv w:val="1"/>
      <w:marLeft w:val="0"/>
      <w:marRight w:val="0"/>
      <w:marTop w:val="0"/>
      <w:marBottom w:val="0"/>
      <w:divBdr>
        <w:top w:val="none" w:sz="0" w:space="0" w:color="auto"/>
        <w:left w:val="none" w:sz="0" w:space="0" w:color="auto"/>
        <w:bottom w:val="none" w:sz="0" w:space="0" w:color="auto"/>
        <w:right w:val="none" w:sz="0" w:space="0" w:color="auto"/>
      </w:divBdr>
    </w:div>
    <w:div w:id="453796429">
      <w:bodyDiv w:val="1"/>
      <w:marLeft w:val="0"/>
      <w:marRight w:val="0"/>
      <w:marTop w:val="0"/>
      <w:marBottom w:val="0"/>
      <w:divBdr>
        <w:top w:val="none" w:sz="0" w:space="0" w:color="auto"/>
        <w:left w:val="none" w:sz="0" w:space="0" w:color="auto"/>
        <w:bottom w:val="none" w:sz="0" w:space="0" w:color="auto"/>
        <w:right w:val="none" w:sz="0" w:space="0" w:color="auto"/>
      </w:divBdr>
    </w:div>
    <w:div w:id="478963016">
      <w:bodyDiv w:val="1"/>
      <w:marLeft w:val="0"/>
      <w:marRight w:val="0"/>
      <w:marTop w:val="0"/>
      <w:marBottom w:val="0"/>
      <w:divBdr>
        <w:top w:val="none" w:sz="0" w:space="0" w:color="auto"/>
        <w:left w:val="none" w:sz="0" w:space="0" w:color="auto"/>
        <w:bottom w:val="none" w:sz="0" w:space="0" w:color="auto"/>
        <w:right w:val="none" w:sz="0" w:space="0" w:color="auto"/>
      </w:divBdr>
    </w:div>
    <w:div w:id="501697707">
      <w:bodyDiv w:val="1"/>
      <w:marLeft w:val="0"/>
      <w:marRight w:val="0"/>
      <w:marTop w:val="0"/>
      <w:marBottom w:val="0"/>
      <w:divBdr>
        <w:top w:val="none" w:sz="0" w:space="0" w:color="auto"/>
        <w:left w:val="none" w:sz="0" w:space="0" w:color="auto"/>
        <w:bottom w:val="none" w:sz="0" w:space="0" w:color="auto"/>
        <w:right w:val="none" w:sz="0" w:space="0" w:color="auto"/>
      </w:divBdr>
    </w:div>
    <w:div w:id="505556269">
      <w:bodyDiv w:val="1"/>
      <w:marLeft w:val="0"/>
      <w:marRight w:val="0"/>
      <w:marTop w:val="0"/>
      <w:marBottom w:val="0"/>
      <w:divBdr>
        <w:top w:val="none" w:sz="0" w:space="0" w:color="auto"/>
        <w:left w:val="none" w:sz="0" w:space="0" w:color="auto"/>
        <w:bottom w:val="none" w:sz="0" w:space="0" w:color="auto"/>
        <w:right w:val="none" w:sz="0" w:space="0" w:color="auto"/>
      </w:divBdr>
    </w:div>
    <w:div w:id="510798899">
      <w:bodyDiv w:val="1"/>
      <w:marLeft w:val="0"/>
      <w:marRight w:val="0"/>
      <w:marTop w:val="0"/>
      <w:marBottom w:val="0"/>
      <w:divBdr>
        <w:top w:val="none" w:sz="0" w:space="0" w:color="auto"/>
        <w:left w:val="none" w:sz="0" w:space="0" w:color="auto"/>
        <w:bottom w:val="none" w:sz="0" w:space="0" w:color="auto"/>
        <w:right w:val="none" w:sz="0" w:space="0" w:color="auto"/>
      </w:divBdr>
    </w:div>
    <w:div w:id="530649456">
      <w:bodyDiv w:val="1"/>
      <w:marLeft w:val="0"/>
      <w:marRight w:val="0"/>
      <w:marTop w:val="0"/>
      <w:marBottom w:val="0"/>
      <w:divBdr>
        <w:top w:val="none" w:sz="0" w:space="0" w:color="auto"/>
        <w:left w:val="none" w:sz="0" w:space="0" w:color="auto"/>
        <w:bottom w:val="none" w:sz="0" w:space="0" w:color="auto"/>
        <w:right w:val="none" w:sz="0" w:space="0" w:color="auto"/>
      </w:divBdr>
    </w:div>
    <w:div w:id="530917042">
      <w:bodyDiv w:val="1"/>
      <w:marLeft w:val="0"/>
      <w:marRight w:val="0"/>
      <w:marTop w:val="0"/>
      <w:marBottom w:val="0"/>
      <w:divBdr>
        <w:top w:val="none" w:sz="0" w:space="0" w:color="auto"/>
        <w:left w:val="none" w:sz="0" w:space="0" w:color="auto"/>
        <w:bottom w:val="none" w:sz="0" w:space="0" w:color="auto"/>
        <w:right w:val="none" w:sz="0" w:space="0" w:color="auto"/>
      </w:divBdr>
    </w:div>
    <w:div w:id="534974258">
      <w:bodyDiv w:val="1"/>
      <w:marLeft w:val="0"/>
      <w:marRight w:val="0"/>
      <w:marTop w:val="0"/>
      <w:marBottom w:val="0"/>
      <w:divBdr>
        <w:top w:val="none" w:sz="0" w:space="0" w:color="auto"/>
        <w:left w:val="none" w:sz="0" w:space="0" w:color="auto"/>
        <w:bottom w:val="none" w:sz="0" w:space="0" w:color="auto"/>
        <w:right w:val="none" w:sz="0" w:space="0" w:color="auto"/>
      </w:divBdr>
    </w:div>
    <w:div w:id="587734463">
      <w:bodyDiv w:val="1"/>
      <w:marLeft w:val="0"/>
      <w:marRight w:val="0"/>
      <w:marTop w:val="0"/>
      <w:marBottom w:val="0"/>
      <w:divBdr>
        <w:top w:val="none" w:sz="0" w:space="0" w:color="auto"/>
        <w:left w:val="none" w:sz="0" w:space="0" w:color="auto"/>
        <w:bottom w:val="none" w:sz="0" w:space="0" w:color="auto"/>
        <w:right w:val="none" w:sz="0" w:space="0" w:color="auto"/>
      </w:divBdr>
    </w:div>
    <w:div w:id="588319776">
      <w:bodyDiv w:val="1"/>
      <w:marLeft w:val="0"/>
      <w:marRight w:val="0"/>
      <w:marTop w:val="0"/>
      <w:marBottom w:val="0"/>
      <w:divBdr>
        <w:top w:val="none" w:sz="0" w:space="0" w:color="auto"/>
        <w:left w:val="none" w:sz="0" w:space="0" w:color="auto"/>
        <w:bottom w:val="none" w:sz="0" w:space="0" w:color="auto"/>
        <w:right w:val="none" w:sz="0" w:space="0" w:color="auto"/>
      </w:divBdr>
    </w:div>
    <w:div w:id="605698417">
      <w:bodyDiv w:val="1"/>
      <w:marLeft w:val="0"/>
      <w:marRight w:val="0"/>
      <w:marTop w:val="0"/>
      <w:marBottom w:val="0"/>
      <w:divBdr>
        <w:top w:val="none" w:sz="0" w:space="0" w:color="auto"/>
        <w:left w:val="none" w:sz="0" w:space="0" w:color="auto"/>
        <w:bottom w:val="none" w:sz="0" w:space="0" w:color="auto"/>
        <w:right w:val="none" w:sz="0" w:space="0" w:color="auto"/>
      </w:divBdr>
    </w:div>
    <w:div w:id="606693723">
      <w:bodyDiv w:val="1"/>
      <w:marLeft w:val="0"/>
      <w:marRight w:val="0"/>
      <w:marTop w:val="0"/>
      <w:marBottom w:val="0"/>
      <w:divBdr>
        <w:top w:val="none" w:sz="0" w:space="0" w:color="auto"/>
        <w:left w:val="none" w:sz="0" w:space="0" w:color="auto"/>
        <w:bottom w:val="none" w:sz="0" w:space="0" w:color="auto"/>
        <w:right w:val="none" w:sz="0" w:space="0" w:color="auto"/>
      </w:divBdr>
    </w:div>
    <w:div w:id="619994394">
      <w:bodyDiv w:val="1"/>
      <w:marLeft w:val="0"/>
      <w:marRight w:val="0"/>
      <w:marTop w:val="0"/>
      <w:marBottom w:val="0"/>
      <w:divBdr>
        <w:top w:val="none" w:sz="0" w:space="0" w:color="auto"/>
        <w:left w:val="none" w:sz="0" w:space="0" w:color="auto"/>
        <w:bottom w:val="none" w:sz="0" w:space="0" w:color="auto"/>
        <w:right w:val="none" w:sz="0" w:space="0" w:color="auto"/>
      </w:divBdr>
    </w:div>
    <w:div w:id="629242224">
      <w:bodyDiv w:val="1"/>
      <w:marLeft w:val="0"/>
      <w:marRight w:val="0"/>
      <w:marTop w:val="0"/>
      <w:marBottom w:val="0"/>
      <w:divBdr>
        <w:top w:val="none" w:sz="0" w:space="0" w:color="auto"/>
        <w:left w:val="none" w:sz="0" w:space="0" w:color="auto"/>
        <w:bottom w:val="none" w:sz="0" w:space="0" w:color="auto"/>
        <w:right w:val="none" w:sz="0" w:space="0" w:color="auto"/>
      </w:divBdr>
    </w:div>
    <w:div w:id="634414892">
      <w:bodyDiv w:val="1"/>
      <w:marLeft w:val="0"/>
      <w:marRight w:val="0"/>
      <w:marTop w:val="0"/>
      <w:marBottom w:val="0"/>
      <w:divBdr>
        <w:top w:val="none" w:sz="0" w:space="0" w:color="auto"/>
        <w:left w:val="none" w:sz="0" w:space="0" w:color="auto"/>
        <w:bottom w:val="none" w:sz="0" w:space="0" w:color="auto"/>
        <w:right w:val="none" w:sz="0" w:space="0" w:color="auto"/>
      </w:divBdr>
    </w:div>
    <w:div w:id="682517734">
      <w:bodyDiv w:val="1"/>
      <w:marLeft w:val="0"/>
      <w:marRight w:val="0"/>
      <w:marTop w:val="0"/>
      <w:marBottom w:val="0"/>
      <w:divBdr>
        <w:top w:val="none" w:sz="0" w:space="0" w:color="auto"/>
        <w:left w:val="none" w:sz="0" w:space="0" w:color="auto"/>
        <w:bottom w:val="none" w:sz="0" w:space="0" w:color="auto"/>
        <w:right w:val="none" w:sz="0" w:space="0" w:color="auto"/>
      </w:divBdr>
    </w:div>
    <w:div w:id="705133663">
      <w:bodyDiv w:val="1"/>
      <w:marLeft w:val="0"/>
      <w:marRight w:val="0"/>
      <w:marTop w:val="0"/>
      <w:marBottom w:val="0"/>
      <w:divBdr>
        <w:top w:val="none" w:sz="0" w:space="0" w:color="auto"/>
        <w:left w:val="none" w:sz="0" w:space="0" w:color="auto"/>
        <w:bottom w:val="none" w:sz="0" w:space="0" w:color="auto"/>
        <w:right w:val="none" w:sz="0" w:space="0" w:color="auto"/>
      </w:divBdr>
    </w:div>
    <w:div w:id="707534986">
      <w:bodyDiv w:val="1"/>
      <w:marLeft w:val="0"/>
      <w:marRight w:val="0"/>
      <w:marTop w:val="0"/>
      <w:marBottom w:val="0"/>
      <w:divBdr>
        <w:top w:val="none" w:sz="0" w:space="0" w:color="auto"/>
        <w:left w:val="none" w:sz="0" w:space="0" w:color="auto"/>
        <w:bottom w:val="none" w:sz="0" w:space="0" w:color="auto"/>
        <w:right w:val="none" w:sz="0" w:space="0" w:color="auto"/>
      </w:divBdr>
    </w:div>
    <w:div w:id="714501380">
      <w:bodyDiv w:val="1"/>
      <w:marLeft w:val="0"/>
      <w:marRight w:val="0"/>
      <w:marTop w:val="0"/>
      <w:marBottom w:val="0"/>
      <w:divBdr>
        <w:top w:val="none" w:sz="0" w:space="0" w:color="auto"/>
        <w:left w:val="none" w:sz="0" w:space="0" w:color="auto"/>
        <w:bottom w:val="none" w:sz="0" w:space="0" w:color="auto"/>
        <w:right w:val="none" w:sz="0" w:space="0" w:color="auto"/>
      </w:divBdr>
    </w:div>
    <w:div w:id="781070619">
      <w:bodyDiv w:val="1"/>
      <w:marLeft w:val="0"/>
      <w:marRight w:val="0"/>
      <w:marTop w:val="0"/>
      <w:marBottom w:val="0"/>
      <w:divBdr>
        <w:top w:val="none" w:sz="0" w:space="0" w:color="auto"/>
        <w:left w:val="none" w:sz="0" w:space="0" w:color="auto"/>
        <w:bottom w:val="none" w:sz="0" w:space="0" w:color="auto"/>
        <w:right w:val="none" w:sz="0" w:space="0" w:color="auto"/>
      </w:divBdr>
    </w:div>
    <w:div w:id="786119634">
      <w:bodyDiv w:val="1"/>
      <w:marLeft w:val="0"/>
      <w:marRight w:val="0"/>
      <w:marTop w:val="0"/>
      <w:marBottom w:val="0"/>
      <w:divBdr>
        <w:top w:val="none" w:sz="0" w:space="0" w:color="auto"/>
        <w:left w:val="none" w:sz="0" w:space="0" w:color="auto"/>
        <w:bottom w:val="none" w:sz="0" w:space="0" w:color="auto"/>
        <w:right w:val="none" w:sz="0" w:space="0" w:color="auto"/>
      </w:divBdr>
    </w:div>
    <w:div w:id="792287938">
      <w:bodyDiv w:val="1"/>
      <w:marLeft w:val="0"/>
      <w:marRight w:val="0"/>
      <w:marTop w:val="0"/>
      <w:marBottom w:val="0"/>
      <w:divBdr>
        <w:top w:val="none" w:sz="0" w:space="0" w:color="auto"/>
        <w:left w:val="none" w:sz="0" w:space="0" w:color="auto"/>
        <w:bottom w:val="none" w:sz="0" w:space="0" w:color="auto"/>
        <w:right w:val="none" w:sz="0" w:space="0" w:color="auto"/>
      </w:divBdr>
    </w:div>
    <w:div w:id="820385275">
      <w:bodyDiv w:val="1"/>
      <w:marLeft w:val="0"/>
      <w:marRight w:val="0"/>
      <w:marTop w:val="0"/>
      <w:marBottom w:val="0"/>
      <w:divBdr>
        <w:top w:val="none" w:sz="0" w:space="0" w:color="auto"/>
        <w:left w:val="none" w:sz="0" w:space="0" w:color="auto"/>
        <w:bottom w:val="none" w:sz="0" w:space="0" w:color="auto"/>
        <w:right w:val="none" w:sz="0" w:space="0" w:color="auto"/>
      </w:divBdr>
    </w:div>
    <w:div w:id="837306957">
      <w:bodyDiv w:val="1"/>
      <w:marLeft w:val="0"/>
      <w:marRight w:val="0"/>
      <w:marTop w:val="0"/>
      <w:marBottom w:val="0"/>
      <w:divBdr>
        <w:top w:val="none" w:sz="0" w:space="0" w:color="auto"/>
        <w:left w:val="none" w:sz="0" w:space="0" w:color="auto"/>
        <w:bottom w:val="none" w:sz="0" w:space="0" w:color="auto"/>
        <w:right w:val="none" w:sz="0" w:space="0" w:color="auto"/>
      </w:divBdr>
    </w:div>
    <w:div w:id="842626570">
      <w:bodyDiv w:val="1"/>
      <w:marLeft w:val="0"/>
      <w:marRight w:val="0"/>
      <w:marTop w:val="0"/>
      <w:marBottom w:val="0"/>
      <w:divBdr>
        <w:top w:val="none" w:sz="0" w:space="0" w:color="auto"/>
        <w:left w:val="none" w:sz="0" w:space="0" w:color="auto"/>
        <w:bottom w:val="none" w:sz="0" w:space="0" w:color="auto"/>
        <w:right w:val="none" w:sz="0" w:space="0" w:color="auto"/>
      </w:divBdr>
    </w:div>
    <w:div w:id="853152324">
      <w:bodyDiv w:val="1"/>
      <w:marLeft w:val="0"/>
      <w:marRight w:val="0"/>
      <w:marTop w:val="0"/>
      <w:marBottom w:val="0"/>
      <w:divBdr>
        <w:top w:val="none" w:sz="0" w:space="0" w:color="auto"/>
        <w:left w:val="none" w:sz="0" w:space="0" w:color="auto"/>
        <w:bottom w:val="none" w:sz="0" w:space="0" w:color="auto"/>
        <w:right w:val="none" w:sz="0" w:space="0" w:color="auto"/>
      </w:divBdr>
    </w:div>
    <w:div w:id="884097305">
      <w:bodyDiv w:val="1"/>
      <w:marLeft w:val="0"/>
      <w:marRight w:val="0"/>
      <w:marTop w:val="0"/>
      <w:marBottom w:val="0"/>
      <w:divBdr>
        <w:top w:val="none" w:sz="0" w:space="0" w:color="auto"/>
        <w:left w:val="none" w:sz="0" w:space="0" w:color="auto"/>
        <w:bottom w:val="none" w:sz="0" w:space="0" w:color="auto"/>
        <w:right w:val="none" w:sz="0" w:space="0" w:color="auto"/>
      </w:divBdr>
    </w:div>
    <w:div w:id="911892467">
      <w:bodyDiv w:val="1"/>
      <w:marLeft w:val="0"/>
      <w:marRight w:val="0"/>
      <w:marTop w:val="0"/>
      <w:marBottom w:val="0"/>
      <w:divBdr>
        <w:top w:val="none" w:sz="0" w:space="0" w:color="auto"/>
        <w:left w:val="none" w:sz="0" w:space="0" w:color="auto"/>
        <w:bottom w:val="none" w:sz="0" w:space="0" w:color="auto"/>
        <w:right w:val="none" w:sz="0" w:space="0" w:color="auto"/>
      </w:divBdr>
    </w:div>
    <w:div w:id="927542398">
      <w:bodyDiv w:val="1"/>
      <w:marLeft w:val="0"/>
      <w:marRight w:val="0"/>
      <w:marTop w:val="0"/>
      <w:marBottom w:val="0"/>
      <w:divBdr>
        <w:top w:val="none" w:sz="0" w:space="0" w:color="auto"/>
        <w:left w:val="none" w:sz="0" w:space="0" w:color="auto"/>
        <w:bottom w:val="none" w:sz="0" w:space="0" w:color="auto"/>
        <w:right w:val="none" w:sz="0" w:space="0" w:color="auto"/>
      </w:divBdr>
    </w:div>
    <w:div w:id="933517060">
      <w:bodyDiv w:val="1"/>
      <w:marLeft w:val="0"/>
      <w:marRight w:val="0"/>
      <w:marTop w:val="0"/>
      <w:marBottom w:val="0"/>
      <w:divBdr>
        <w:top w:val="none" w:sz="0" w:space="0" w:color="auto"/>
        <w:left w:val="none" w:sz="0" w:space="0" w:color="auto"/>
        <w:bottom w:val="none" w:sz="0" w:space="0" w:color="auto"/>
        <w:right w:val="none" w:sz="0" w:space="0" w:color="auto"/>
      </w:divBdr>
    </w:div>
    <w:div w:id="956182420">
      <w:bodyDiv w:val="1"/>
      <w:marLeft w:val="0"/>
      <w:marRight w:val="0"/>
      <w:marTop w:val="0"/>
      <w:marBottom w:val="0"/>
      <w:divBdr>
        <w:top w:val="none" w:sz="0" w:space="0" w:color="auto"/>
        <w:left w:val="none" w:sz="0" w:space="0" w:color="auto"/>
        <w:bottom w:val="none" w:sz="0" w:space="0" w:color="auto"/>
        <w:right w:val="none" w:sz="0" w:space="0" w:color="auto"/>
      </w:divBdr>
    </w:div>
    <w:div w:id="964625618">
      <w:bodyDiv w:val="1"/>
      <w:marLeft w:val="0"/>
      <w:marRight w:val="0"/>
      <w:marTop w:val="0"/>
      <w:marBottom w:val="0"/>
      <w:divBdr>
        <w:top w:val="none" w:sz="0" w:space="0" w:color="auto"/>
        <w:left w:val="none" w:sz="0" w:space="0" w:color="auto"/>
        <w:bottom w:val="none" w:sz="0" w:space="0" w:color="auto"/>
        <w:right w:val="none" w:sz="0" w:space="0" w:color="auto"/>
      </w:divBdr>
    </w:div>
    <w:div w:id="965624358">
      <w:bodyDiv w:val="1"/>
      <w:marLeft w:val="0"/>
      <w:marRight w:val="0"/>
      <w:marTop w:val="0"/>
      <w:marBottom w:val="0"/>
      <w:divBdr>
        <w:top w:val="none" w:sz="0" w:space="0" w:color="auto"/>
        <w:left w:val="none" w:sz="0" w:space="0" w:color="auto"/>
        <w:bottom w:val="none" w:sz="0" w:space="0" w:color="auto"/>
        <w:right w:val="none" w:sz="0" w:space="0" w:color="auto"/>
      </w:divBdr>
    </w:div>
    <w:div w:id="987978208">
      <w:bodyDiv w:val="1"/>
      <w:marLeft w:val="0"/>
      <w:marRight w:val="0"/>
      <w:marTop w:val="0"/>
      <w:marBottom w:val="0"/>
      <w:divBdr>
        <w:top w:val="none" w:sz="0" w:space="0" w:color="auto"/>
        <w:left w:val="none" w:sz="0" w:space="0" w:color="auto"/>
        <w:bottom w:val="none" w:sz="0" w:space="0" w:color="auto"/>
        <w:right w:val="none" w:sz="0" w:space="0" w:color="auto"/>
      </w:divBdr>
    </w:div>
    <w:div w:id="988166280">
      <w:bodyDiv w:val="1"/>
      <w:marLeft w:val="0"/>
      <w:marRight w:val="0"/>
      <w:marTop w:val="0"/>
      <w:marBottom w:val="0"/>
      <w:divBdr>
        <w:top w:val="none" w:sz="0" w:space="0" w:color="auto"/>
        <w:left w:val="none" w:sz="0" w:space="0" w:color="auto"/>
        <w:bottom w:val="none" w:sz="0" w:space="0" w:color="auto"/>
        <w:right w:val="none" w:sz="0" w:space="0" w:color="auto"/>
      </w:divBdr>
    </w:div>
    <w:div w:id="991832988">
      <w:bodyDiv w:val="1"/>
      <w:marLeft w:val="0"/>
      <w:marRight w:val="0"/>
      <w:marTop w:val="0"/>
      <w:marBottom w:val="0"/>
      <w:divBdr>
        <w:top w:val="none" w:sz="0" w:space="0" w:color="auto"/>
        <w:left w:val="none" w:sz="0" w:space="0" w:color="auto"/>
        <w:bottom w:val="none" w:sz="0" w:space="0" w:color="auto"/>
        <w:right w:val="none" w:sz="0" w:space="0" w:color="auto"/>
      </w:divBdr>
    </w:div>
    <w:div w:id="992217522">
      <w:bodyDiv w:val="1"/>
      <w:marLeft w:val="0"/>
      <w:marRight w:val="0"/>
      <w:marTop w:val="0"/>
      <w:marBottom w:val="0"/>
      <w:divBdr>
        <w:top w:val="none" w:sz="0" w:space="0" w:color="auto"/>
        <w:left w:val="none" w:sz="0" w:space="0" w:color="auto"/>
        <w:bottom w:val="none" w:sz="0" w:space="0" w:color="auto"/>
        <w:right w:val="none" w:sz="0" w:space="0" w:color="auto"/>
      </w:divBdr>
    </w:div>
    <w:div w:id="1010376581">
      <w:bodyDiv w:val="1"/>
      <w:marLeft w:val="0"/>
      <w:marRight w:val="0"/>
      <w:marTop w:val="0"/>
      <w:marBottom w:val="0"/>
      <w:divBdr>
        <w:top w:val="none" w:sz="0" w:space="0" w:color="auto"/>
        <w:left w:val="none" w:sz="0" w:space="0" w:color="auto"/>
        <w:bottom w:val="none" w:sz="0" w:space="0" w:color="auto"/>
        <w:right w:val="none" w:sz="0" w:space="0" w:color="auto"/>
      </w:divBdr>
    </w:div>
    <w:div w:id="1027565238">
      <w:bodyDiv w:val="1"/>
      <w:marLeft w:val="0"/>
      <w:marRight w:val="0"/>
      <w:marTop w:val="0"/>
      <w:marBottom w:val="0"/>
      <w:divBdr>
        <w:top w:val="none" w:sz="0" w:space="0" w:color="auto"/>
        <w:left w:val="none" w:sz="0" w:space="0" w:color="auto"/>
        <w:bottom w:val="none" w:sz="0" w:space="0" w:color="auto"/>
        <w:right w:val="none" w:sz="0" w:space="0" w:color="auto"/>
      </w:divBdr>
    </w:div>
    <w:div w:id="1042903836">
      <w:bodyDiv w:val="1"/>
      <w:marLeft w:val="0"/>
      <w:marRight w:val="0"/>
      <w:marTop w:val="0"/>
      <w:marBottom w:val="0"/>
      <w:divBdr>
        <w:top w:val="none" w:sz="0" w:space="0" w:color="auto"/>
        <w:left w:val="none" w:sz="0" w:space="0" w:color="auto"/>
        <w:bottom w:val="none" w:sz="0" w:space="0" w:color="auto"/>
        <w:right w:val="none" w:sz="0" w:space="0" w:color="auto"/>
      </w:divBdr>
    </w:div>
    <w:div w:id="1046298225">
      <w:bodyDiv w:val="1"/>
      <w:marLeft w:val="0"/>
      <w:marRight w:val="0"/>
      <w:marTop w:val="0"/>
      <w:marBottom w:val="0"/>
      <w:divBdr>
        <w:top w:val="none" w:sz="0" w:space="0" w:color="auto"/>
        <w:left w:val="none" w:sz="0" w:space="0" w:color="auto"/>
        <w:bottom w:val="none" w:sz="0" w:space="0" w:color="auto"/>
        <w:right w:val="none" w:sz="0" w:space="0" w:color="auto"/>
      </w:divBdr>
    </w:div>
    <w:div w:id="1067344801">
      <w:bodyDiv w:val="1"/>
      <w:marLeft w:val="0"/>
      <w:marRight w:val="0"/>
      <w:marTop w:val="0"/>
      <w:marBottom w:val="0"/>
      <w:divBdr>
        <w:top w:val="none" w:sz="0" w:space="0" w:color="auto"/>
        <w:left w:val="none" w:sz="0" w:space="0" w:color="auto"/>
        <w:bottom w:val="none" w:sz="0" w:space="0" w:color="auto"/>
        <w:right w:val="none" w:sz="0" w:space="0" w:color="auto"/>
      </w:divBdr>
    </w:div>
    <w:div w:id="1096443711">
      <w:bodyDiv w:val="1"/>
      <w:marLeft w:val="0"/>
      <w:marRight w:val="0"/>
      <w:marTop w:val="0"/>
      <w:marBottom w:val="0"/>
      <w:divBdr>
        <w:top w:val="none" w:sz="0" w:space="0" w:color="auto"/>
        <w:left w:val="none" w:sz="0" w:space="0" w:color="auto"/>
        <w:bottom w:val="none" w:sz="0" w:space="0" w:color="auto"/>
        <w:right w:val="none" w:sz="0" w:space="0" w:color="auto"/>
      </w:divBdr>
    </w:div>
    <w:div w:id="1109668225">
      <w:bodyDiv w:val="1"/>
      <w:marLeft w:val="0"/>
      <w:marRight w:val="0"/>
      <w:marTop w:val="0"/>
      <w:marBottom w:val="0"/>
      <w:divBdr>
        <w:top w:val="none" w:sz="0" w:space="0" w:color="auto"/>
        <w:left w:val="none" w:sz="0" w:space="0" w:color="auto"/>
        <w:bottom w:val="none" w:sz="0" w:space="0" w:color="auto"/>
        <w:right w:val="none" w:sz="0" w:space="0" w:color="auto"/>
      </w:divBdr>
    </w:div>
    <w:div w:id="1110081203">
      <w:bodyDiv w:val="1"/>
      <w:marLeft w:val="0"/>
      <w:marRight w:val="0"/>
      <w:marTop w:val="0"/>
      <w:marBottom w:val="0"/>
      <w:divBdr>
        <w:top w:val="none" w:sz="0" w:space="0" w:color="auto"/>
        <w:left w:val="none" w:sz="0" w:space="0" w:color="auto"/>
        <w:bottom w:val="none" w:sz="0" w:space="0" w:color="auto"/>
        <w:right w:val="none" w:sz="0" w:space="0" w:color="auto"/>
      </w:divBdr>
    </w:div>
    <w:div w:id="1147667790">
      <w:bodyDiv w:val="1"/>
      <w:marLeft w:val="0"/>
      <w:marRight w:val="0"/>
      <w:marTop w:val="0"/>
      <w:marBottom w:val="0"/>
      <w:divBdr>
        <w:top w:val="none" w:sz="0" w:space="0" w:color="auto"/>
        <w:left w:val="none" w:sz="0" w:space="0" w:color="auto"/>
        <w:bottom w:val="none" w:sz="0" w:space="0" w:color="auto"/>
        <w:right w:val="none" w:sz="0" w:space="0" w:color="auto"/>
      </w:divBdr>
    </w:div>
    <w:div w:id="1180856119">
      <w:bodyDiv w:val="1"/>
      <w:marLeft w:val="0"/>
      <w:marRight w:val="0"/>
      <w:marTop w:val="0"/>
      <w:marBottom w:val="0"/>
      <w:divBdr>
        <w:top w:val="none" w:sz="0" w:space="0" w:color="auto"/>
        <w:left w:val="none" w:sz="0" w:space="0" w:color="auto"/>
        <w:bottom w:val="none" w:sz="0" w:space="0" w:color="auto"/>
        <w:right w:val="none" w:sz="0" w:space="0" w:color="auto"/>
      </w:divBdr>
    </w:div>
    <w:div w:id="1188835380">
      <w:bodyDiv w:val="1"/>
      <w:marLeft w:val="0"/>
      <w:marRight w:val="0"/>
      <w:marTop w:val="0"/>
      <w:marBottom w:val="0"/>
      <w:divBdr>
        <w:top w:val="none" w:sz="0" w:space="0" w:color="auto"/>
        <w:left w:val="none" w:sz="0" w:space="0" w:color="auto"/>
        <w:bottom w:val="none" w:sz="0" w:space="0" w:color="auto"/>
        <w:right w:val="none" w:sz="0" w:space="0" w:color="auto"/>
      </w:divBdr>
    </w:div>
    <w:div w:id="1189878754">
      <w:bodyDiv w:val="1"/>
      <w:marLeft w:val="0"/>
      <w:marRight w:val="0"/>
      <w:marTop w:val="0"/>
      <w:marBottom w:val="0"/>
      <w:divBdr>
        <w:top w:val="none" w:sz="0" w:space="0" w:color="auto"/>
        <w:left w:val="none" w:sz="0" w:space="0" w:color="auto"/>
        <w:bottom w:val="none" w:sz="0" w:space="0" w:color="auto"/>
        <w:right w:val="none" w:sz="0" w:space="0" w:color="auto"/>
      </w:divBdr>
    </w:div>
    <w:div w:id="1216165681">
      <w:bodyDiv w:val="1"/>
      <w:marLeft w:val="0"/>
      <w:marRight w:val="0"/>
      <w:marTop w:val="0"/>
      <w:marBottom w:val="0"/>
      <w:divBdr>
        <w:top w:val="none" w:sz="0" w:space="0" w:color="auto"/>
        <w:left w:val="none" w:sz="0" w:space="0" w:color="auto"/>
        <w:bottom w:val="none" w:sz="0" w:space="0" w:color="auto"/>
        <w:right w:val="none" w:sz="0" w:space="0" w:color="auto"/>
      </w:divBdr>
    </w:div>
    <w:div w:id="1270507276">
      <w:bodyDiv w:val="1"/>
      <w:marLeft w:val="0"/>
      <w:marRight w:val="0"/>
      <w:marTop w:val="0"/>
      <w:marBottom w:val="0"/>
      <w:divBdr>
        <w:top w:val="none" w:sz="0" w:space="0" w:color="auto"/>
        <w:left w:val="none" w:sz="0" w:space="0" w:color="auto"/>
        <w:bottom w:val="none" w:sz="0" w:space="0" w:color="auto"/>
        <w:right w:val="none" w:sz="0" w:space="0" w:color="auto"/>
      </w:divBdr>
    </w:div>
    <w:div w:id="1308828083">
      <w:bodyDiv w:val="1"/>
      <w:marLeft w:val="0"/>
      <w:marRight w:val="0"/>
      <w:marTop w:val="0"/>
      <w:marBottom w:val="0"/>
      <w:divBdr>
        <w:top w:val="none" w:sz="0" w:space="0" w:color="auto"/>
        <w:left w:val="none" w:sz="0" w:space="0" w:color="auto"/>
        <w:bottom w:val="none" w:sz="0" w:space="0" w:color="auto"/>
        <w:right w:val="none" w:sz="0" w:space="0" w:color="auto"/>
      </w:divBdr>
    </w:div>
    <w:div w:id="1332365675">
      <w:bodyDiv w:val="1"/>
      <w:marLeft w:val="0"/>
      <w:marRight w:val="0"/>
      <w:marTop w:val="0"/>
      <w:marBottom w:val="0"/>
      <w:divBdr>
        <w:top w:val="none" w:sz="0" w:space="0" w:color="auto"/>
        <w:left w:val="none" w:sz="0" w:space="0" w:color="auto"/>
        <w:bottom w:val="none" w:sz="0" w:space="0" w:color="auto"/>
        <w:right w:val="none" w:sz="0" w:space="0" w:color="auto"/>
      </w:divBdr>
    </w:div>
    <w:div w:id="1349865895">
      <w:bodyDiv w:val="1"/>
      <w:marLeft w:val="0"/>
      <w:marRight w:val="0"/>
      <w:marTop w:val="0"/>
      <w:marBottom w:val="0"/>
      <w:divBdr>
        <w:top w:val="none" w:sz="0" w:space="0" w:color="auto"/>
        <w:left w:val="none" w:sz="0" w:space="0" w:color="auto"/>
        <w:bottom w:val="none" w:sz="0" w:space="0" w:color="auto"/>
        <w:right w:val="none" w:sz="0" w:space="0" w:color="auto"/>
      </w:divBdr>
    </w:div>
    <w:div w:id="1359576409">
      <w:bodyDiv w:val="1"/>
      <w:marLeft w:val="0"/>
      <w:marRight w:val="0"/>
      <w:marTop w:val="0"/>
      <w:marBottom w:val="0"/>
      <w:divBdr>
        <w:top w:val="none" w:sz="0" w:space="0" w:color="auto"/>
        <w:left w:val="none" w:sz="0" w:space="0" w:color="auto"/>
        <w:bottom w:val="none" w:sz="0" w:space="0" w:color="auto"/>
        <w:right w:val="none" w:sz="0" w:space="0" w:color="auto"/>
      </w:divBdr>
    </w:div>
    <w:div w:id="1377660337">
      <w:bodyDiv w:val="1"/>
      <w:marLeft w:val="0"/>
      <w:marRight w:val="0"/>
      <w:marTop w:val="0"/>
      <w:marBottom w:val="0"/>
      <w:divBdr>
        <w:top w:val="none" w:sz="0" w:space="0" w:color="auto"/>
        <w:left w:val="none" w:sz="0" w:space="0" w:color="auto"/>
        <w:bottom w:val="none" w:sz="0" w:space="0" w:color="auto"/>
        <w:right w:val="none" w:sz="0" w:space="0" w:color="auto"/>
      </w:divBdr>
    </w:div>
    <w:div w:id="1383291031">
      <w:bodyDiv w:val="1"/>
      <w:marLeft w:val="0"/>
      <w:marRight w:val="0"/>
      <w:marTop w:val="0"/>
      <w:marBottom w:val="0"/>
      <w:divBdr>
        <w:top w:val="none" w:sz="0" w:space="0" w:color="auto"/>
        <w:left w:val="none" w:sz="0" w:space="0" w:color="auto"/>
        <w:bottom w:val="none" w:sz="0" w:space="0" w:color="auto"/>
        <w:right w:val="none" w:sz="0" w:space="0" w:color="auto"/>
      </w:divBdr>
    </w:div>
    <w:div w:id="1393893772">
      <w:bodyDiv w:val="1"/>
      <w:marLeft w:val="0"/>
      <w:marRight w:val="0"/>
      <w:marTop w:val="0"/>
      <w:marBottom w:val="0"/>
      <w:divBdr>
        <w:top w:val="none" w:sz="0" w:space="0" w:color="auto"/>
        <w:left w:val="none" w:sz="0" w:space="0" w:color="auto"/>
        <w:bottom w:val="none" w:sz="0" w:space="0" w:color="auto"/>
        <w:right w:val="none" w:sz="0" w:space="0" w:color="auto"/>
      </w:divBdr>
    </w:div>
    <w:div w:id="1400053480">
      <w:bodyDiv w:val="1"/>
      <w:marLeft w:val="0"/>
      <w:marRight w:val="0"/>
      <w:marTop w:val="0"/>
      <w:marBottom w:val="0"/>
      <w:divBdr>
        <w:top w:val="none" w:sz="0" w:space="0" w:color="auto"/>
        <w:left w:val="none" w:sz="0" w:space="0" w:color="auto"/>
        <w:bottom w:val="none" w:sz="0" w:space="0" w:color="auto"/>
        <w:right w:val="none" w:sz="0" w:space="0" w:color="auto"/>
      </w:divBdr>
    </w:div>
    <w:div w:id="1468089200">
      <w:bodyDiv w:val="1"/>
      <w:marLeft w:val="0"/>
      <w:marRight w:val="0"/>
      <w:marTop w:val="0"/>
      <w:marBottom w:val="0"/>
      <w:divBdr>
        <w:top w:val="none" w:sz="0" w:space="0" w:color="auto"/>
        <w:left w:val="none" w:sz="0" w:space="0" w:color="auto"/>
        <w:bottom w:val="none" w:sz="0" w:space="0" w:color="auto"/>
        <w:right w:val="none" w:sz="0" w:space="0" w:color="auto"/>
      </w:divBdr>
    </w:div>
    <w:div w:id="1479884434">
      <w:bodyDiv w:val="1"/>
      <w:marLeft w:val="0"/>
      <w:marRight w:val="0"/>
      <w:marTop w:val="0"/>
      <w:marBottom w:val="0"/>
      <w:divBdr>
        <w:top w:val="none" w:sz="0" w:space="0" w:color="auto"/>
        <w:left w:val="none" w:sz="0" w:space="0" w:color="auto"/>
        <w:bottom w:val="none" w:sz="0" w:space="0" w:color="auto"/>
        <w:right w:val="none" w:sz="0" w:space="0" w:color="auto"/>
      </w:divBdr>
    </w:div>
    <w:div w:id="1487865448">
      <w:bodyDiv w:val="1"/>
      <w:marLeft w:val="0"/>
      <w:marRight w:val="0"/>
      <w:marTop w:val="0"/>
      <w:marBottom w:val="0"/>
      <w:divBdr>
        <w:top w:val="none" w:sz="0" w:space="0" w:color="auto"/>
        <w:left w:val="none" w:sz="0" w:space="0" w:color="auto"/>
        <w:bottom w:val="none" w:sz="0" w:space="0" w:color="auto"/>
        <w:right w:val="none" w:sz="0" w:space="0" w:color="auto"/>
      </w:divBdr>
    </w:div>
    <w:div w:id="1496146922">
      <w:bodyDiv w:val="1"/>
      <w:marLeft w:val="0"/>
      <w:marRight w:val="0"/>
      <w:marTop w:val="0"/>
      <w:marBottom w:val="0"/>
      <w:divBdr>
        <w:top w:val="none" w:sz="0" w:space="0" w:color="auto"/>
        <w:left w:val="none" w:sz="0" w:space="0" w:color="auto"/>
        <w:bottom w:val="none" w:sz="0" w:space="0" w:color="auto"/>
        <w:right w:val="none" w:sz="0" w:space="0" w:color="auto"/>
      </w:divBdr>
    </w:div>
    <w:div w:id="1507016595">
      <w:bodyDiv w:val="1"/>
      <w:marLeft w:val="0"/>
      <w:marRight w:val="0"/>
      <w:marTop w:val="0"/>
      <w:marBottom w:val="0"/>
      <w:divBdr>
        <w:top w:val="none" w:sz="0" w:space="0" w:color="auto"/>
        <w:left w:val="none" w:sz="0" w:space="0" w:color="auto"/>
        <w:bottom w:val="none" w:sz="0" w:space="0" w:color="auto"/>
        <w:right w:val="none" w:sz="0" w:space="0" w:color="auto"/>
      </w:divBdr>
    </w:div>
    <w:div w:id="1512337985">
      <w:bodyDiv w:val="1"/>
      <w:marLeft w:val="0"/>
      <w:marRight w:val="0"/>
      <w:marTop w:val="0"/>
      <w:marBottom w:val="0"/>
      <w:divBdr>
        <w:top w:val="none" w:sz="0" w:space="0" w:color="auto"/>
        <w:left w:val="none" w:sz="0" w:space="0" w:color="auto"/>
        <w:bottom w:val="none" w:sz="0" w:space="0" w:color="auto"/>
        <w:right w:val="none" w:sz="0" w:space="0" w:color="auto"/>
      </w:divBdr>
    </w:div>
    <w:div w:id="1548222472">
      <w:bodyDiv w:val="1"/>
      <w:marLeft w:val="0"/>
      <w:marRight w:val="0"/>
      <w:marTop w:val="0"/>
      <w:marBottom w:val="0"/>
      <w:divBdr>
        <w:top w:val="none" w:sz="0" w:space="0" w:color="auto"/>
        <w:left w:val="none" w:sz="0" w:space="0" w:color="auto"/>
        <w:bottom w:val="none" w:sz="0" w:space="0" w:color="auto"/>
        <w:right w:val="none" w:sz="0" w:space="0" w:color="auto"/>
      </w:divBdr>
    </w:div>
    <w:div w:id="1573464794">
      <w:bodyDiv w:val="1"/>
      <w:marLeft w:val="0"/>
      <w:marRight w:val="0"/>
      <w:marTop w:val="0"/>
      <w:marBottom w:val="0"/>
      <w:divBdr>
        <w:top w:val="none" w:sz="0" w:space="0" w:color="auto"/>
        <w:left w:val="none" w:sz="0" w:space="0" w:color="auto"/>
        <w:bottom w:val="none" w:sz="0" w:space="0" w:color="auto"/>
        <w:right w:val="none" w:sz="0" w:space="0" w:color="auto"/>
      </w:divBdr>
    </w:div>
    <w:div w:id="1596551353">
      <w:bodyDiv w:val="1"/>
      <w:marLeft w:val="0"/>
      <w:marRight w:val="0"/>
      <w:marTop w:val="0"/>
      <w:marBottom w:val="0"/>
      <w:divBdr>
        <w:top w:val="none" w:sz="0" w:space="0" w:color="auto"/>
        <w:left w:val="none" w:sz="0" w:space="0" w:color="auto"/>
        <w:bottom w:val="none" w:sz="0" w:space="0" w:color="auto"/>
        <w:right w:val="none" w:sz="0" w:space="0" w:color="auto"/>
      </w:divBdr>
    </w:div>
    <w:div w:id="1615214540">
      <w:bodyDiv w:val="1"/>
      <w:marLeft w:val="0"/>
      <w:marRight w:val="0"/>
      <w:marTop w:val="0"/>
      <w:marBottom w:val="0"/>
      <w:divBdr>
        <w:top w:val="none" w:sz="0" w:space="0" w:color="auto"/>
        <w:left w:val="none" w:sz="0" w:space="0" w:color="auto"/>
        <w:bottom w:val="none" w:sz="0" w:space="0" w:color="auto"/>
        <w:right w:val="none" w:sz="0" w:space="0" w:color="auto"/>
      </w:divBdr>
    </w:div>
    <w:div w:id="1654791586">
      <w:bodyDiv w:val="1"/>
      <w:marLeft w:val="0"/>
      <w:marRight w:val="0"/>
      <w:marTop w:val="0"/>
      <w:marBottom w:val="0"/>
      <w:divBdr>
        <w:top w:val="none" w:sz="0" w:space="0" w:color="auto"/>
        <w:left w:val="none" w:sz="0" w:space="0" w:color="auto"/>
        <w:bottom w:val="none" w:sz="0" w:space="0" w:color="auto"/>
        <w:right w:val="none" w:sz="0" w:space="0" w:color="auto"/>
      </w:divBdr>
    </w:div>
    <w:div w:id="1657879857">
      <w:bodyDiv w:val="1"/>
      <w:marLeft w:val="0"/>
      <w:marRight w:val="0"/>
      <w:marTop w:val="0"/>
      <w:marBottom w:val="0"/>
      <w:divBdr>
        <w:top w:val="none" w:sz="0" w:space="0" w:color="auto"/>
        <w:left w:val="none" w:sz="0" w:space="0" w:color="auto"/>
        <w:bottom w:val="none" w:sz="0" w:space="0" w:color="auto"/>
        <w:right w:val="none" w:sz="0" w:space="0" w:color="auto"/>
      </w:divBdr>
    </w:div>
    <w:div w:id="1671566542">
      <w:bodyDiv w:val="1"/>
      <w:marLeft w:val="0"/>
      <w:marRight w:val="0"/>
      <w:marTop w:val="0"/>
      <w:marBottom w:val="0"/>
      <w:divBdr>
        <w:top w:val="none" w:sz="0" w:space="0" w:color="auto"/>
        <w:left w:val="none" w:sz="0" w:space="0" w:color="auto"/>
        <w:bottom w:val="none" w:sz="0" w:space="0" w:color="auto"/>
        <w:right w:val="none" w:sz="0" w:space="0" w:color="auto"/>
      </w:divBdr>
    </w:div>
    <w:div w:id="1674183455">
      <w:bodyDiv w:val="1"/>
      <w:marLeft w:val="0"/>
      <w:marRight w:val="0"/>
      <w:marTop w:val="0"/>
      <w:marBottom w:val="0"/>
      <w:divBdr>
        <w:top w:val="none" w:sz="0" w:space="0" w:color="auto"/>
        <w:left w:val="none" w:sz="0" w:space="0" w:color="auto"/>
        <w:bottom w:val="none" w:sz="0" w:space="0" w:color="auto"/>
        <w:right w:val="none" w:sz="0" w:space="0" w:color="auto"/>
      </w:divBdr>
    </w:div>
    <w:div w:id="1695495751">
      <w:bodyDiv w:val="1"/>
      <w:marLeft w:val="0"/>
      <w:marRight w:val="0"/>
      <w:marTop w:val="0"/>
      <w:marBottom w:val="0"/>
      <w:divBdr>
        <w:top w:val="none" w:sz="0" w:space="0" w:color="auto"/>
        <w:left w:val="none" w:sz="0" w:space="0" w:color="auto"/>
        <w:bottom w:val="none" w:sz="0" w:space="0" w:color="auto"/>
        <w:right w:val="none" w:sz="0" w:space="0" w:color="auto"/>
      </w:divBdr>
    </w:div>
    <w:div w:id="1753359215">
      <w:bodyDiv w:val="1"/>
      <w:marLeft w:val="0"/>
      <w:marRight w:val="0"/>
      <w:marTop w:val="0"/>
      <w:marBottom w:val="0"/>
      <w:divBdr>
        <w:top w:val="none" w:sz="0" w:space="0" w:color="auto"/>
        <w:left w:val="none" w:sz="0" w:space="0" w:color="auto"/>
        <w:bottom w:val="none" w:sz="0" w:space="0" w:color="auto"/>
        <w:right w:val="none" w:sz="0" w:space="0" w:color="auto"/>
      </w:divBdr>
    </w:div>
    <w:div w:id="1773738340">
      <w:bodyDiv w:val="1"/>
      <w:marLeft w:val="0"/>
      <w:marRight w:val="0"/>
      <w:marTop w:val="0"/>
      <w:marBottom w:val="0"/>
      <w:divBdr>
        <w:top w:val="none" w:sz="0" w:space="0" w:color="auto"/>
        <w:left w:val="none" w:sz="0" w:space="0" w:color="auto"/>
        <w:bottom w:val="none" w:sz="0" w:space="0" w:color="auto"/>
        <w:right w:val="none" w:sz="0" w:space="0" w:color="auto"/>
      </w:divBdr>
    </w:div>
    <w:div w:id="1786385602">
      <w:bodyDiv w:val="1"/>
      <w:marLeft w:val="0"/>
      <w:marRight w:val="0"/>
      <w:marTop w:val="0"/>
      <w:marBottom w:val="0"/>
      <w:divBdr>
        <w:top w:val="none" w:sz="0" w:space="0" w:color="auto"/>
        <w:left w:val="none" w:sz="0" w:space="0" w:color="auto"/>
        <w:bottom w:val="none" w:sz="0" w:space="0" w:color="auto"/>
        <w:right w:val="none" w:sz="0" w:space="0" w:color="auto"/>
      </w:divBdr>
    </w:div>
    <w:div w:id="1788889897">
      <w:bodyDiv w:val="1"/>
      <w:marLeft w:val="0"/>
      <w:marRight w:val="0"/>
      <w:marTop w:val="0"/>
      <w:marBottom w:val="0"/>
      <w:divBdr>
        <w:top w:val="none" w:sz="0" w:space="0" w:color="auto"/>
        <w:left w:val="none" w:sz="0" w:space="0" w:color="auto"/>
        <w:bottom w:val="none" w:sz="0" w:space="0" w:color="auto"/>
        <w:right w:val="none" w:sz="0" w:space="0" w:color="auto"/>
      </w:divBdr>
    </w:div>
    <w:div w:id="1801847915">
      <w:bodyDiv w:val="1"/>
      <w:marLeft w:val="0"/>
      <w:marRight w:val="0"/>
      <w:marTop w:val="0"/>
      <w:marBottom w:val="0"/>
      <w:divBdr>
        <w:top w:val="none" w:sz="0" w:space="0" w:color="auto"/>
        <w:left w:val="none" w:sz="0" w:space="0" w:color="auto"/>
        <w:bottom w:val="none" w:sz="0" w:space="0" w:color="auto"/>
        <w:right w:val="none" w:sz="0" w:space="0" w:color="auto"/>
      </w:divBdr>
    </w:div>
    <w:div w:id="1808935195">
      <w:bodyDiv w:val="1"/>
      <w:marLeft w:val="0"/>
      <w:marRight w:val="0"/>
      <w:marTop w:val="0"/>
      <w:marBottom w:val="0"/>
      <w:divBdr>
        <w:top w:val="none" w:sz="0" w:space="0" w:color="auto"/>
        <w:left w:val="none" w:sz="0" w:space="0" w:color="auto"/>
        <w:bottom w:val="none" w:sz="0" w:space="0" w:color="auto"/>
        <w:right w:val="none" w:sz="0" w:space="0" w:color="auto"/>
      </w:divBdr>
    </w:div>
    <w:div w:id="1809784640">
      <w:bodyDiv w:val="1"/>
      <w:marLeft w:val="0"/>
      <w:marRight w:val="0"/>
      <w:marTop w:val="0"/>
      <w:marBottom w:val="0"/>
      <w:divBdr>
        <w:top w:val="none" w:sz="0" w:space="0" w:color="auto"/>
        <w:left w:val="none" w:sz="0" w:space="0" w:color="auto"/>
        <w:bottom w:val="none" w:sz="0" w:space="0" w:color="auto"/>
        <w:right w:val="none" w:sz="0" w:space="0" w:color="auto"/>
      </w:divBdr>
    </w:div>
    <w:div w:id="1833444836">
      <w:bodyDiv w:val="1"/>
      <w:marLeft w:val="0"/>
      <w:marRight w:val="0"/>
      <w:marTop w:val="0"/>
      <w:marBottom w:val="0"/>
      <w:divBdr>
        <w:top w:val="none" w:sz="0" w:space="0" w:color="auto"/>
        <w:left w:val="none" w:sz="0" w:space="0" w:color="auto"/>
        <w:bottom w:val="none" w:sz="0" w:space="0" w:color="auto"/>
        <w:right w:val="none" w:sz="0" w:space="0" w:color="auto"/>
      </w:divBdr>
    </w:div>
    <w:div w:id="1898933818">
      <w:bodyDiv w:val="1"/>
      <w:marLeft w:val="0"/>
      <w:marRight w:val="0"/>
      <w:marTop w:val="0"/>
      <w:marBottom w:val="0"/>
      <w:divBdr>
        <w:top w:val="none" w:sz="0" w:space="0" w:color="auto"/>
        <w:left w:val="none" w:sz="0" w:space="0" w:color="auto"/>
        <w:bottom w:val="none" w:sz="0" w:space="0" w:color="auto"/>
        <w:right w:val="none" w:sz="0" w:space="0" w:color="auto"/>
      </w:divBdr>
    </w:div>
    <w:div w:id="1903327553">
      <w:bodyDiv w:val="1"/>
      <w:marLeft w:val="0"/>
      <w:marRight w:val="0"/>
      <w:marTop w:val="0"/>
      <w:marBottom w:val="0"/>
      <w:divBdr>
        <w:top w:val="none" w:sz="0" w:space="0" w:color="auto"/>
        <w:left w:val="none" w:sz="0" w:space="0" w:color="auto"/>
        <w:bottom w:val="none" w:sz="0" w:space="0" w:color="auto"/>
        <w:right w:val="none" w:sz="0" w:space="0" w:color="auto"/>
      </w:divBdr>
    </w:div>
    <w:div w:id="1928538700">
      <w:bodyDiv w:val="1"/>
      <w:marLeft w:val="0"/>
      <w:marRight w:val="0"/>
      <w:marTop w:val="0"/>
      <w:marBottom w:val="0"/>
      <w:divBdr>
        <w:top w:val="none" w:sz="0" w:space="0" w:color="auto"/>
        <w:left w:val="none" w:sz="0" w:space="0" w:color="auto"/>
        <w:bottom w:val="none" w:sz="0" w:space="0" w:color="auto"/>
        <w:right w:val="none" w:sz="0" w:space="0" w:color="auto"/>
      </w:divBdr>
    </w:div>
    <w:div w:id="1941646971">
      <w:bodyDiv w:val="1"/>
      <w:marLeft w:val="0"/>
      <w:marRight w:val="0"/>
      <w:marTop w:val="0"/>
      <w:marBottom w:val="0"/>
      <w:divBdr>
        <w:top w:val="none" w:sz="0" w:space="0" w:color="auto"/>
        <w:left w:val="none" w:sz="0" w:space="0" w:color="auto"/>
        <w:bottom w:val="none" w:sz="0" w:space="0" w:color="auto"/>
        <w:right w:val="none" w:sz="0" w:space="0" w:color="auto"/>
      </w:divBdr>
    </w:div>
    <w:div w:id="1973174639">
      <w:bodyDiv w:val="1"/>
      <w:marLeft w:val="0"/>
      <w:marRight w:val="0"/>
      <w:marTop w:val="0"/>
      <w:marBottom w:val="0"/>
      <w:divBdr>
        <w:top w:val="none" w:sz="0" w:space="0" w:color="auto"/>
        <w:left w:val="none" w:sz="0" w:space="0" w:color="auto"/>
        <w:bottom w:val="none" w:sz="0" w:space="0" w:color="auto"/>
        <w:right w:val="none" w:sz="0" w:space="0" w:color="auto"/>
      </w:divBdr>
    </w:div>
    <w:div w:id="1974285069">
      <w:bodyDiv w:val="1"/>
      <w:marLeft w:val="0"/>
      <w:marRight w:val="0"/>
      <w:marTop w:val="0"/>
      <w:marBottom w:val="0"/>
      <w:divBdr>
        <w:top w:val="none" w:sz="0" w:space="0" w:color="auto"/>
        <w:left w:val="none" w:sz="0" w:space="0" w:color="auto"/>
        <w:bottom w:val="none" w:sz="0" w:space="0" w:color="auto"/>
        <w:right w:val="none" w:sz="0" w:space="0" w:color="auto"/>
      </w:divBdr>
    </w:div>
    <w:div w:id="1981693171">
      <w:bodyDiv w:val="1"/>
      <w:marLeft w:val="0"/>
      <w:marRight w:val="0"/>
      <w:marTop w:val="0"/>
      <w:marBottom w:val="0"/>
      <w:divBdr>
        <w:top w:val="none" w:sz="0" w:space="0" w:color="auto"/>
        <w:left w:val="none" w:sz="0" w:space="0" w:color="auto"/>
        <w:bottom w:val="none" w:sz="0" w:space="0" w:color="auto"/>
        <w:right w:val="none" w:sz="0" w:space="0" w:color="auto"/>
      </w:divBdr>
    </w:div>
    <w:div w:id="2000453211">
      <w:bodyDiv w:val="1"/>
      <w:marLeft w:val="0"/>
      <w:marRight w:val="0"/>
      <w:marTop w:val="0"/>
      <w:marBottom w:val="0"/>
      <w:divBdr>
        <w:top w:val="none" w:sz="0" w:space="0" w:color="auto"/>
        <w:left w:val="none" w:sz="0" w:space="0" w:color="auto"/>
        <w:bottom w:val="none" w:sz="0" w:space="0" w:color="auto"/>
        <w:right w:val="none" w:sz="0" w:space="0" w:color="auto"/>
      </w:divBdr>
    </w:div>
    <w:div w:id="2021278843">
      <w:bodyDiv w:val="1"/>
      <w:marLeft w:val="0"/>
      <w:marRight w:val="0"/>
      <w:marTop w:val="0"/>
      <w:marBottom w:val="0"/>
      <w:divBdr>
        <w:top w:val="none" w:sz="0" w:space="0" w:color="auto"/>
        <w:left w:val="none" w:sz="0" w:space="0" w:color="auto"/>
        <w:bottom w:val="none" w:sz="0" w:space="0" w:color="auto"/>
        <w:right w:val="none" w:sz="0" w:space="0" w:color="auto"/>
      </w:divBdr>
    </w:div>
    <w:div w:id="2137720555">
      <w:bodyDiv w:val="1"/>
      <w:marLeft w:val="0"/>
      <w:marRight w:val="0"/>
      <w:marTop w:val="0"/>
      <w:marBottom w:val="0"/>
      <w:divBdr>
        <w:top w:val="none" w:sz="0" w:space="0" w:color="auto"/>
        <w:left w:val="none" w:sz="0" w:space="0" w:color="auto"/>
        <w:bottom w:val="none" w:sz="0" w:space="0" w:color="auto"/>
        <w:right w:val="none" w:sz="0" w:space="0" w:color="auto"/>
      </w:divBdr>
    </w:div>
    <w:div w:id="214099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pgx.org/page/pgxGeneRef" TargetMode="External"/><Relationship Id="rId13" Type="http://schemas.openxmlformats.org/officeDocument/2006/relationships/hyperlink" Target="https://cpicpgx.org/guidelines/cpic-guideline-for-hydralazine-and-nat2/" TargetMode="External"/><Relationship Id="rId18" Type="http://schemas.openxmlformats.org/officeDocument/2006/relationships/hyperlink" Target="https://cpicpgx.org/guidelines/cpic-guideline-for-hydralazine-and-nat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a.storyblok.com/f/70677/x/047a3728ff/gene-info_nat2_v1-2.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harmvar.org/gene/NAT2" TargetMode="External"/><Relationship Id="rId5" Type="http://schemas.openxmlformats.org/officeDocument/2006/relationships/webSettings" Target="webSettings.xml"/><Relationship Id="rId15" Type="http://schemas.openxmlformats.org/officeDocument/2006/relationships/hyperlink" Target="https://cpicpgx.org/guidelines/cpic-guideline-for-hydralazine-and-nat2/" TargetMode="External"/><Relationship Id="rId10" Type="http://schemas.openxmlformats.org/officeDocument/2006/relationships/hyperlink" Target="https://www.pharmvar.org/gene/NAT2" TargetMode="External"/><Relationship Id="rId19" Type="http://schemas.openxmlformats.org/officeDocument/2006/relationships/hyperlink" Target="https://cpicpgx.org/guidelines/cpic-guideline-for-hydralazine-and-nat2/" TargetMode="External"/><Relationship Id="rId4" Type="http://schemas.openxmlformats.org/officeDocument/2006/relationships/settings" Target="settings.xml"/><Relationship Id="rId9" Type="http://schemas.openxmlformats.org/officeDocument/2006/relationships/hyperlink" Target="https://cpicpgx.org/guidelines/cpic-guideline-for-hydralazine-and-nat2/" TargetMode="External"/><Relationship Id="rId14" Type="http://schemas.openxmlformats.org/officeDocument/2006/relationships/hyperlink" Target="https://www.ncbi.nlm.nih.gov/gtr/all/tests/?term=10%5bgeneid%5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E07D2-9941-43CF-ADFB-FA5F206BD90F}">
  <ds:schemaRefs>
    <ds:schemaRef ds:uri="http://schemas.openxmlformats.org/officeDocument/2006/bibliography"/>
  </ds:schemaRefs>
</ds:datastoreItem>
</file>

<file path=docMetadata/LabelInfo.xml><?xml version="1.0" encoding="utf-8"?>
<clbl:labelList xmlns:clbl="http://schemas.microsoft.com/office/2020/mipLabelMetadata">
  <clbl:label id="{22340fa8-9226-4871-b677-d3b3e377af72}" enabled="0" method="" siteId="{22340fa8-9226-4871-b677-d3b3e377af72}" removed="1"/>
</clbl:labelList>
</file>

<file path=docProps/app.xml><?xml version="1.0" encoding="utf-8"?>
<Properties xmlns="http://schemas.openxmlformats.org/officeDocument/2006/extended-properties" xmlns:vt="http://schemas.openxmlformats.org/officeDocument/2006/docPropsVTypes">
  <Template>Normal</Template>
  <TotalTime>1052</TotalTime>
  <Pages>22</Pages>
  <Words>13162</Words>
  <Characters>7502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bben, Bailey</dc:creator>
  <cp:keywords/>
  <dc:description/>
  <cp:lastModifiedBy>Tibben, Bailey</cp:lastModifiedBy>
  <cp:revision>62</cp:revision>
  <dcterms:created xsi:type="dcterms:W3CDTF">2025-07-07T13:55:00Z</dcterms:created>
  <dcterms:modified xsi:type="dcterms:W3CDTF">2025-07-08T17:56:00Z</dcterms:modified>
</cp:coreProperties>
</file>